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6596A" w14:textId="7C000135" w:rsidR="00EA0C36" w:rsidRPr="005D35FD" w:rsidRDefault="005D35FD" w:rsidP="008C6164">
      <w:pPr>
        <w:pStyle w:val="Subchapter"/>
        <w:tabs>
          <w:tab w:val="right" w:pos="8640"/>
        </w:tabs>
        <w:spacing w:after="0"/>
        <w:rPr>
          <w:b/>
          <w:bCs/>
        </w:rPr>
      </w:pPr>
      <w:r>
        <w:rPr>
          <w:b/>
          <w:bCs/>
          <w:color w:val="FF0000"/>
        </w:rPr>
        <w:t>Draft</w:t>
      </w:r>
      <w:r w:rsidR="00EA0C36">
        <w:rPr>
          <w:b/>
          <w:bCs/>
          <w:color w:val="FF0000"/>
        </w:rPr>
        <w:tab/>
      </w:r>
      <w:r w:rsidRPr="005D35FD">
        <w:rPr>
          <w:b/>
          <w:bCs/>
        </w:rPr>
        <w:t>Whitman</w:t>
      </w:r>
      <w:r w:rsidR="00587A27" w:rsidRPr="005D35FD">
        <w:rPr>
          <w:b/>
          <w:bCs/>
        </w:rPr>
        <w:t xml:space="preserve"> County</w:t>
      </w:r>
    </w:p>
    <w:p w14:paraId="2A310104" w14:textId="77777777" w:rsidR="006336E4" w:rsidRPr="005D35FD" w:rsidRDefault="00EA0C36" w:rsidP="008C6164">
      <w:pPr>
        <w:pStyle w:val="Subchapter"/>
        <w:tabs>
          <w:tab w:val="right" w:pos="8640"/>
        </w:tabs>
        <w:outlineLvl w:val="0"/>
        <w:rPr>
          <w:rStyle w:val="Strong"/>
        </w:rPr>
      </w:pPr>
      <w:r w:rsidRPr="005D35FD">
        <w:rPr>
          <w:b/>
          <w:bCs/>
        </w:rPr>
        <w:tab/>
      </w:r>
      <w:bookmarkStart w:id="0" w:name="_Toc292463561"/>
      <w:bookmarkStart w:id="1" w:name="_Toc320607876"/>
      <w:bookmarkStart w:id="2" w:name="_Toc320608137"/>
      <w:bookmarkStart w:id="3" w:name="_Toc320608415"/>
      <w:bookmarkStart w:id="4" w:name="_Toc320610334"/>
      <w:bookmarkStart w:id="5" w:name="_Toc320610567"/>
      <w:bookmarkStart w:id="6" w:name="_Toc320610793"/>
      <w:bookmarkStart w:id="7" w:name="_Toc321389123"/>
      <w:bookmarkStart w:id="8" w:name="_Toc322428448"/>
      <w:bookmarkStart w:id="9" w:name="_Toc322428701"/>
      <w:bookmarkStart w:id="10" w:name="_Toc322958600"/>
      <w:bookmarkStart w:id="11" w:name="_Toc322958852"/>
      <w:bookmarkStart w:id="12" w:name="_Toc322959102"/>
      <w:bookmarkStart w:id="13" w:name="_Toc325089999"/>
      <w:bookmarkStart w:id="14" w:name="_Toc326230647"/>
      <w:bookmarkStart w:id="15" w:name="_Toc336946468"/>
      <w:bookmarkStart w:id="16" w:name="_Toc336946694"/>
      <w:bookmarkStart w:id="17" w:name="_Toc336946873"/>
      <w:bookmarkStart w:id="18" w:name="_Toc337644256"/>
      <w:bookmarkStart w:id="19" w:name="_Toc337644486"/>
      <w:bookmarkStart w:id="20" w:name="_Toc339397880"/>
      <w:bookmarkStart w:id="21" w:name="_Toc339398176"/>
      <w:bookmarkStart w:id="22" w:name="_Toc339492270"/>
      <w:bookmarkStart w:id="23" w:name="_Toc339537308"/>
      <w:bookmarkStart w:id="24" w:name="_Toc341725710"/>
      <w:r w:rsidR="00587A27" w:rsidRPr="005D35FD">
        <w:rPr>
          <w:rStyle w:val="Strong"/>
        </w:rPr>
        <w:t>Grant N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r w:rsidR="00587A27" w:rsidRPr="005D35FD">
        <w:rPr>
          <w:rStyle w:val="Strong"/>
        </w:rPr>
        <w:t xml:space="preserve"> </w:t>
      </w:r>
      <w:bookmarkEnd w:id="15"/>
      <w:bookmarkEnd w:id="16"/>
      <w:bookmarkEnd w:id="17"/>
      <w:bookmarkEnd w:id="18"/>
      <w:bookmarkEnd w:id="19"/>
      <w:bookmarkEnd w:id="20"/>
      <w:bookmarkEnd w:id="21"/>
      <w:bookmarkEnd w:id="22"/>
      <w:bookmarkEnd w:id="23"/>
      <w:bookmarkEnd w:id="24"/>
      <w:r w:rsidR="00A54381" w:rsidRPr="00645FC3">
        <w:rPr>
          <w:rStyle w:val="Strong"/>
        </w:rPr>
        <w:t>G1400494</w:t>
      </w:r>
    </w:p>
    <w:p w14:paraId="3500B133" w14:textId="0ECC43C8" w:rsidR="00587A27" w:rsidRPr="005D35FD" w:rsidRDefault="00587A27" w:rsidP="00332AAE">
      <w:pPr>
        <w:pStyle w:val="Body"/>
        <w:spacing w:after="0" w:line="240" w:lineRule="auto"/>
        <w:rPr>
          <w:rStyle w:val="Strong"/>
          <w:rFonts w:ascii="Arial" w:hAnsi="Arial" w:cs="Arial"/>
          <w:sz w:val="30"/>
          <w:szCs w:val="30"/>
        </w:rPr>
      </w:pPr>
    </w:p>
    <w:p w14:paraId="769AB496" w14:textId="4D510DB2" w:rsidR="006336E4" w:rsidRPr="005D35FD" w:rsidRDefault="00590A55" w:rsidP="008E3E3D">
      <w:pPr>
        <w:pStyle w:val="TitlePageReportType"/>
        <w:tabs>
          <w:tab w:val="right" w:pos="9360"/>
        </w:tabs>
        <w:spacing w:line="276" w:lineRule="auto"/>
        <w:outlineLvl w:val="0"/>
      </w:pPr>
      <w:r>
        <w:rPr>
          <w:noProof/>
        </w:rPr>
        <w:drawing>
          <wp:anchor distT="0" distB="0" distL="114300" distR="114300" simplePos="0" relativeHeight="251662848" behindDoc="0" locked="0" layoutInCell="1" allowOverlap="1" wp14:anchorId="7AAA54CD" wp14:editId="6C6BE82C">
            <wp:simplePos x="0" y="0"/>
            <wp:positionH relativeFrom="margin">
              <wp:align>left</wp:align>
            </wp:positionH>
            <wp:positionV relativeFrom="paragraph">
              <wp:posOffset>69285</wp:posOffset>
            </wp:positionV>
            <wp:extent cx="1719072" cy="1755648"/>
            <wp:effectExtent l="0" t="0" r="0" b="0"/>
            <wp:wrapSquare wrapText="bothSides"/>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WCCoalitionSMPUpdate_logo.jpg"/>
                    <pic:cNvPicPr/>
                  </pic:nvPicPr>
                  <pic:blipFill>
                    <a:blip r:embed="rId8">
                      <a:extLst>
                        <a:ext uri="{28A0092B-C50C-407E-A947-70E740481C1C}">
                          <a14:useLocalDpi xmlns:a14="http://schemas.microsoft.com/office/drawing/2010/main" val="0"/>
                        </a:ext>
                      </a:extLst>
                    </a:blip>
                    <a:stretch>
                      <a:fillRect/>
                    </a:stretch>
                  </pic:blipFill>
                  <pic:spPr>
                    <a:xfrm>
                      <a:off x="0" y="0"/>
                      <a:ext cx="1719072" cy="1755648"/>
                    </a:xfrm>
                    <a:prstGeom prst="rect">
                      <a:avLst/>
                    </a:prstGeom>
                  </pic:spPr>
                </pic:pic>
              </a:graphicData>
            </a:graphic>
            <wp14:sizeRelH relativeFrom="margin">
              <wp14:pctWidth>0</wp14:pctWidth>
            </wp14:sizeRelH>
            <wp14:sizeRelV relativeFrom="margin">
              <wp14:pctHeight>0</wp14:pctHeight>
            </wp14:sizeRelV>
          </wp:anchor>
        </w:drawing>
      </w:r>
      <w:r w:rsidR="006336E4" w:rsidRPr="005D35FD">
        <w:t xml:space="preserve">Shoreline </w:t>
      </w:r>
      <w:r w:rsidR="00F83DF6" w:rsidRPr="005D35FD">
        <w:t>Restoration Plan</w:t>
      </w:r>
    </w:p>
    <w:p w14:paraId="280ECE23" w14:textId="50C2C2A3" w:rsidR="005D35FD" w:rsidRPr="005D35FD" w:rsidRDefault="005D35FD" w:rsidP="005D35FD">
      <w:pPr>
        <w:pStyle w:val="Body"/>
        <w:rPr>
          <w:rFonts w:ascii="Arial Bold" w:hAnsi="Arial Bold" w:cs="Arial"/>
          <w:b/>
          <w:bCs/>
          <w:smallCaps/>
          <w:sz w:val="30"/>
          <w:szCs w:val="30"/>
        </w:rPr>
      </w:pPr>
      <w:r w:rsidRPr="005D35FD">
        <w:rPr>
          <w:rFonts w:ascii="Arial Bold" w:hAnsi="Arial Bold" w:cs="Arial"/>
          <w:b/>
          <w:bCs/>
          <w:smallCaps/>
          <w:sz w:val="30"/>
          <w:szCs w:val="30"/>
        </w:rPr>
        <w:t>f</w:t>
      </w:r>
      <w:r w:rsidR="000C2390">
        <w:rPr>
          <w:rFonts w:ascii="Arial Bold" w:hAnsi="Arial Bold" w:cs="Arial"/>
          <w:b/>
          <w:bCs/>
          <w:smallCaps/>
          <w:sz w:val="30"/>
          <w:szCs w:val="30"/>
        </w:rPr>
        <w:t>or Shorelines in Whitman County, T</w:t>
      </w:r>
      <w:r w:rsidRPr="005D35FD">
        <w:rPr>
          <w:rFonts w:ascii="Arial Bold" w:hAnsi="Arial Bold" w:cs="Arial"/>
          <w:b/>
          <w:bCs/>
          <w:smallCaps/>
          <w:sz w:val="30"/>
          <w:szCs w:val="30"/>
        </w:rPr>
        <w:t xml:space="preserve">he Cities of </w:t>
      </w:r>
      <w:r w:rsidR="000C2390" w:rsidRPr="005D35FD">
        <w:rPr>
          <w:rFonts w:ascii="Arial Bold" w:hAnsi="Arial Bold" w:cs="Arial"/>
          <w:b/>
          <w:bCs/>
          <w:smallCaps/>
          <w:sz w:val="30"/>
          <w:szCs w:val="30"/>
        </w:rPr>
        <w:t>Colfax,</w:t>
      </w:r>
      <w:r w:rsidR="000C2390" w:rsidRPr="000C2390">
        <w:rPr>
          <w:rFonts w:ascii="Arial Bold" w:hAnsi="Arial Bold" w:cs="Arial"/>
          <w:b/>
          <w:bCs/>
          <w:smallCaps/>
          <w:sz w:val="30"/>
          <w:szCs w:val="30"/>
        </w:rPr>
        <w:t xml:space="preserve"> </w:t>
      </w:r>
      <w:r w:rsidR="000C2390">
        <w:rPr>
          <w:rFonts w:ascii="Arial Bold" w:hAnsi="Arial Bold" w:cs="Arial"/>
          <w:b/>
          <w:bCs/>
          <w:smallCaps/>
          <w:sz w:val="30"/>
          <w:szCs w:val="30"/>
        </w:rPr>
        <w:t xml:space="preserve">Palouse, Pullman and </w:t>
      </w:r>
      <w:proofErr w:type="spellStart"/>
      <w:r w:rsidR="000C2390" w:rsidRPr="005D35FD">
        <w:rPr>
          <w:rFonts w:ascii="Arial Bold" w:hAnsi="Arial Bold" w:cs="Arial"/>
          <w:b/>
          <w:bCs/>
          <w:smallCaps/>
          <w:sz w:val="30"/>
          <w:szCs w:val="30"/>
        </w:rPr>
        <w:t>Tekoa</w:t>
      </w:r>
      <w:proofErr w:type="spellEnd"/>
      <w:r w:rsidR="000C2390">
        <w:rPr>
          <w:rFonts w:ascii="Arial Bold" w:hAnsi="Arial Bold" w:cs="Arial"/>
          <w:b/>
          <w:bCs/>
          <w:smallCaps/>
          <w:sz w:val="30"/>
          <w:szCs w:val="30"/>
        </w:rPr>
        <w:t xml:space="preserve"> and the Towns of</w:t>
      </w:r>
      <w:r w:rsidR="000C2390" w:rsidRPr="005D35FD">
        <w:rPr>
          <w:rFonts w:ascii="Arial Bold" w:hAnsi="Arial Bold" w:cs="Arial"/>
          <w:b/>
          <w:bCs/>
          <w:smallCaps/>
          <w:sz w:val="30"/>
          <w:szCs w:val="30"/>
        </w:rPr>
        <w:t xml:space="preserve"> </w:t>
      </w:r>
      <w:r w:rsidRPr="005D35FD">
        <w:rPr>
          <w:rFonts w:ascii="Arial Bold" w:hAnsi="Arial Bold" w:cs="Arial"/>
          <w:b/>
          <w:bCs/>
          <w:smallCaps/>
          <w:sz w:val="30"/>
          <w:szCs w:val="30"/>
        </w:rPr>
        <w:t xml:space="preserve">Albion, Malden, Rosalia </w:t>
      </w:r>
    </w:p>
    <w:p w14:paraId="5B06E111" w14:textId="77777777" w:rsidR="00587A27" w:rsidRPr="005D35FD" w:rsidRDefault="00587A27" w:rsidP="00893833">
      <w:pPr>
        <w:pStyle w:val="Body"/>
      </w:pPr>
    </w:p>
    <w:p w14:paraId="24D43C0C" w14:textId="77777777" w:rsidR="00587A27" w:rsidRPr="005D35FD" w:rsidRDefault="00892BF3" w:rsidP="00A36B9C">
      <w:pPr>
        <w:pStyle w:val="TitlePageBody"/>
        <w:tabs>
          <w:tab w:val="right" w:pos="9360"/>
        </w:tabs>
        <w:spacing w:after="120"/>
      </w:pPr>
      <w:r>
        <w:rPr>
          <w:noProof/>
        </w:rPr>
        <mc:AlternateContent>
          <mc:Choice Requires="wps">
            <w:drawing>
              <wp:anchor distT="0" distB="0" distL="114300" distR="114300" simplePos="0" relativeHeight="251656704" behindDoc="0" locked="0" layoutInCell="1" allowOverlap="1" wp14:anchorId="093FC0A4" wp14:editId="6DCE1031">
                <wp:simplePos x="0" y="0"/>
                <wp:positionH relativeFrom="column">
                  <wp:posOffset>1200150</wp:posOffset>
                </wp:positionH>
                <wp:positionV relativeFrom="paragraph">
                  <wp:posOffset>245110</wp:posOffset>
                </wp:positionV>
                <wp:extent cx="2783840" cy="958215"/>
                <wp:effectExtent l="0" t="0" r="0" b="0"/>
                <wp:wrapNone/>
                <wp:docPr id="19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3840" cy="9582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1B372E" w14:textId="77777777" w:rsidR="006E30DA" w:rsidRPr="007F6E46" w:rsidRDefault="006E30DA" w:rsidP="005D35FD">
                            <w:pPr>
                              <w:pStyle w:val="Body"/>
                              <w:spacing w:after="0"/>
                              <w:ind w:left="0"/>
                            </w:pPr>
                            <w:r w:rsidRPr="007F6E46">
                              <w:t xml:space="preserve">Whitman County </w:t>
                            </w:r>
                            <w:r w:rsidRPr="007F6E46">
                              <w:br/>
                              <w:t>P.O. Box 430</w:t>
                            </w:r>
                          </w:p>
                          <w:p w14:paraId="5520B714" w14:textId="77777777" w:rsidR="006E30DA" w:rsidRPr="007F6E46" w:rsidRDefault="006E30DA" w:rsidP="005D35FD">
                            <w:pPr>
                              <w:pStyle w:val="Body"/>
                              <w:spacing w:after="0"/>
                              <w:ind w:left="0"/>
                            </w:pPr>
                            <w:r w:rsidRPr="007F6E46">
                              <w:t>310 N. Main Street</w:t>
                            </w:r>
                          </w:p>
                          <w:p w14:paraId="631C4C29" w14:textId="77777777" w:rsidR="006E30DA" w:rsidRPr="007F6E46" w:rsidRDefault="006E30DA" w:rsidP="005D35FD">
                            <w:pPr>
                              <w:pStyle w:val="Body"/>
                              <w:spacing w:after="0"/>
                              <w:ind w:left="0"/>
                            </w:pPr>
                            <w:r w:rsidRPr="007F6E46">
                              <w:t>Colfax WA, 9911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93FC0A4" id="_x0000_t202" coordsize="21600,21600" o:spt="202" path="m,l,21600r21600,l21600,xe">
                <v:stroke joinstyle="miter"/>
                <v:path gradientshapeok="t" o:connecttype="rect"/>
              </v:shapetype>
              <v:shape id="Text Box 15" o:spid="_x0000_s1026" type="#_x0000_t202" style="position:absolute;margin-left:94.5pt;margin-top:19.3pt;width:219.2pt;height:75.45pt;z-index:251656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" stroked="f">
                <v:textbox style="mso-fit-shape-to-text:t">
                  <w:txbxContent>
                    <w:p w14:paraId="5E1B372E" w14:textId="77777777" w:rsidR="006E30DA" w:rsidRPr="007F6E46" w:rsidRDefault="006E30DA" w:rsidP="005D35FD">
                      <w:pPr>
                        <w:pStyle w:val="Body"/>
                        <w:spacing w:after="0"/>
                        <w:ind w:left="0"/>
                      </w:pPr>
                      <w:r w:rsidRPr="007F6E46">
                        <w:t xml:space="preserve">Whitman County </w:t>
                      </w:r>
                      <w:r w:rsidRPr="007F6E46">
                        <w:br/>
                        <w:t>P.O. Box 430</w:t>
                      </w:r>
                    </w:p>
                    <w:p w14:paraId="5520B714" w14:textId="77777777" w:rsidR="006E30DA" w:rsidRPr="007F6E46" w:rsidRDefault="006E30DA" w:rsidP="005D35FD">
                      <w:pPr>
                        <w:pStyle w:val="Body"/>
                        <w:spacing w:after="0"/>
                        <w:ind w:left="0"/>
                      </w:pPr>
                      <w:r w:rsidRPr="007F6E46">
                        <w:t>310 N. Main Street</w:t>
                      </w:r>
                    </w:p>
                    <w:p w14:paraId="631C4C29" w14:textId="77777777" w:rsidR="006E30DA" w:rsidRPr="007F6E46" w:rsidRDefault="006E30DA" w:rsidP="005D35FD">
                      <w:pPr>
                        <w:pStyle w:val="Body"/>
                        <w:spacing w:after="0"/>
                        <w:ind w:left="0"/>
                      </w:pPr>
                      <w:r w:rsidRPr="007F6E46">
                        <w:t>Colfax WA, 99111</w:t>
                      </w:r>
                    </w:p>
                  </w:txbxContent>
                </v:textbox>
              </v:shape>
            </w:pict>
          </mc:Fallback>
        </mc:AlternateContent>
      </w:r>
      <w:r w:rsidR="006336E4" w:rsidRPr="005D35FD">
        <w:t>Prepared for:</w:t>
      </w:r>
    </w:p>
    <w:p w14:paraId="7D106FDF" w14:textId="77777777" w:rsidR="006336E4" w:rsidRPr="005D35FD" w:rsidRDefault="00892BF3" w:rsidP="00CD1175">
      <w:pPr>
        <w:pStyle w:val="BodySinglespace"/>
        <w:tabs>
          <w:tab w:val="left" w:pos="0"/>
        </w:tabs>
        <w:ind w:left="0"/>
        <w:rPr>
          <w:noProof/>
          <w:lang w:val="en-US" w:eastAsia="en-US"/>
        </w:rPr>
      </w:pPr>
      <w:r>
        <w:rPr>
          <w:noProof/>
          <w:lang w:val="en-US" w:eastAsia="en-US"/>
        </w:rPr>
        <w:drawing>
          <wp:inline distT="0" distB="0" distL="0" distR="0" wp14:anchorId="155025FC" wp14:editId="3ECDE387">
            <wp:extent cx="933450" cy="1238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33450" cy="1238250"/>
                    </a:xfrm>
                    <a:prstGeom prst="rect">
                      <a:avLst/>
                    </a:prstGeom>
                    <a:noFill/>
                    <a:ln>
                      <a:noFill/>
                    </a:ln>
                  </pic:spPr>
                </pic:pic>
              </a:graphicData>
            </a:graphic>
          </wp:inline>
        </w:drawing>
      </w:r>
    </w:p>
    <w:p w14:paraId="7AA0C434" w14:textId="77777777" w:rsidR="00CD1175" w:rsidRPr="005D35FD" w:rsidRDefault="00CD1175" w:rsidP="00CD1175">
      <w:pPr>
        <w:pStyle w:val="BodySinglespace"/>
        <w:tabs>
          <w:tab w:val="left" w:pos="0"/>
        </w:tabs>
        <w:ind w:left="0"/>
        <w:rPr>
          <w:lang w:val="en-US" w:eastAsia="en-US"/>
        </w:rPr>
      </w:pPr>
    </w:p>
    <w:p w14:paraId="04940B63" w14:textId="77777777" w:rsidR="005D35FD" w:rsidRPr="005D35FD" w:rsidRDefault="006336E4" w:rsidP="008E3E3D">
      <w:pPr>
        <w:pStyle w:val="TitlePageBody"/>
        <w:tabs>
          <w:tab w:val="right" w:pos="9360"/>
        </w:tabs>
        <w:spacing w:after="0"/>
      </w:pPr>
      <w:r w:rsidRPr="005D35FD">
        <w:t>Prepared by:</w:t>
      </w:r>
    </w:p>
    <w:p w14:paraId="3E857842" w14:textId="77777777" w:rsidR="006336E4" w:rsidRPr="005D35FD" w:rsidRDefault="006336E4" w:rsidP="00E51C42">
      <w:pPr>
        <w:pStyle w:val="BodySinglespace"/>
        <w:tabs>
          <w:tab w:val="right" w:pos="9360"/>
        </w:tabs>
        <w:spacing w:line="240" w:lineRule="auto"/>
        <w:rPr>
          <w:sz w:val="2"/>
          <w:szCs w:val="2"/>
        </w:rPr>
      </w:pPr>
    </w:p>
    <w:p w14:paraId="216344A9" w14:textId="5AB1DAAE" w:rsidR="006336E4" w:rsidRPr="005D35FD" w:rsidRDefault="00892BF3" w:rsidP="00E51C42">
      <w:pPr>
        <w:pStyle w:val="BodySinglespace"/>
        <w:tabs>
          <w:tab w:val="right" w:pos="9360"/>
        </w:tabs>
      </w:pPr>
      <w:r>
        <w:rPr>
          <w:noProof/>
          <w:lang w:val="en-US" w:eastAsia="en-US"/>
        </w:rPr>
        <w:drawing>
          <wp:anchor distT="0" distB="0" distL="114300" distR="114300" simplePos="0" relativeHeight="251653632" behindDoc="0" locked="0" layoutInCell="1" allowOverlap="1" wp14:anchorId="2C86A7A1" wp14:editId="44D98B54">
            <wp:simplePos x="0" y="0"/>
            <wp:positionH relativeFrom="column">
              <wp:posOffset>0</wp:posOffset>
            </wp:positionH>
            <wp:positionV relativeFrom="paragraph">
              <wp:posOffset>2540</wp:posOffset>
            </wp:positionV>
            <wp:extent cx="1714500" cy="1562100"/>
            <wp:effectExtent l="0" t="0" r="0" b="0"/>
            <wp:wrapSquare wrapText="bothSides"/>
            <wp:docPr id="11" name="Picture 9" descr="Description: WS_Logo_add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WS_Logo_addres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14500" cy="1562100"/>
                    </a:xfrm>
                    <a:prstGeom prst="rect">
                      <a:avLst/>
                    </a:prstGeom>
                    <a:noFill/>
                  </pic:spPr>
                </pic:pic>
              </a:graphicData>
            </a:graphic>
            <wp14:sizeRelH relativeFrom="page">
              <wp14:pctWidth>0</wp14:pctWidth>
            </wp14:sizeRelH>
            <wp14:sizeRelV relativeFrom="page">
              <wp14:pctHeight>0</wp14:pctHeight>
            </wp14:sizeRelV>
          </wp:anchor>
        </w:drawing>
      </w:r>
    </w:p>
    <w:p w14:paraId="784DC236" w14:textId="77777777" w:rsidR="006336E4" w:rsidRPr="005D35FD" w:rsidRDefault="00892BF3" w:rsidP="00E51C42">
      <w:pPr>
        <w:pStyle w:val="BodySinglespace"/>
        <w:tabs>
          <w:tab w:val="right" w:pos="9360"/>
        </w:tabs>
      </w:pPr>
      <w:r>
        <w:rPr>
          <w:noProof/>
          <w:lang w:val="en-US" w:eastAsia="en-US"/>
        </w:rPr>
        <mc:AlternateContent>
          <mc:Choice Requires="wps">
            <w:drawing>
              <wp:anchor distT="0" distB="0" distL="114300" distR="114300" simplePos="0" relativeHeight="251659776" behindDoc="0" locked="0" layoutInCell="1" allowOverlap="1" wp14:anchorId="68C2E610" wp14:editId="1800D7C5">
                <wp:simplePos x="0" y="0"/>
                <wp:positionH relativeFrom="column">
                  <wp:posOffset>3356610</wp:posOffset>
                </wp:positionH>
                <wp:positionV relativeFrom="paragraph">
                  <wp:posOffset>5331460</wp:posOffset>
                </wp:positionV>
                <wp:extent cx="2907665" cy="1151255"/>
                <wp:effectExtent l="0" t="0" r="6985"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7665" cy="1151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27ACAA" w14:textId="77777777" w:rsidR="006E30DA" w:rsidRPr="002B41B3" w:rsidRDefault="006E30DA" w:rsidP="005D35FD">
                            <w:pPr>
                              <w:autoSpaceDE w:val="0"/>
                              <w:autoSpaceDN w:val="0"/>
                              <w:ind w:hanging="720"/>
                              <w:rPr>
                                <w:rFonts w:ascii="Arial" w:hAnsi="Arial" w:cs="Arial"/>
                              </w:rPr>
                            </w:pPr>
                            <w:r>
                              <w:rPr>
                                <w:rFonts w:ascii="Arial" w:hAnsi="Arial" w:cs="Arial"/>
                                <w:noProof/>
                              </w:rPr>
                              <w:drawing>
                                <wp:inline distT="0" distB="0" distL="0" distR="0" wp14:anchorId="61B0F0C2" wp14:editId="5C112B99">
                                  <wp:extent cx="1419225" cy="247650"/>
                                  <wp:effectExtent l="0" t="0" r="9525" b="0"/>
                                  <wp:docPr id="3" name="Picture 3" descr="cid:image001.png@01CC351A.CA2A3F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id:image001.png@01CC351A.CA2A3F9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9225" cy="247650"/>
                                          </a:xfrm>
                                          <a:prstGeom prst="rect">
                                            <a:avLst/>
                                          </a:prstGeom>
                                          <a:noFill/>
                                          <a:ln>
                                            <a:noFill/>
                                          </a:ln>
                                        </pic:spPr>
                                      </pic:pic>
                                    </a:graphicData>
                                  </a:graphic>
                                </wp:inline>
                              </w:drawing>
                            </w:r>
                          </w:p>
                          <w:p w14:paraId="2017C2A3" w14:textId="77777777" w:rsidR="006E30DA" w:rsidRPr="004709F9" w:rsidRDefault="006E30DA" w:rsidP="005D35FD">
                            <w:pPr>
                              <w:spacing w:line="270" w:lineRule="atLeast"/>
                              <w:jc w:val="both"/>
                              <w:rPr>
                                <w:rFonts w:ascii="Arial" w:hAnsi="Arial" w:cs="Arial"/>
                              </w:rPr>
                            </w:pPr>
                            <w:r w:rsidRPr="004709F9">
                              <w:rPr>
                                <w:rFonts w:ascii="Arial" w:hAnsi="Arial" w:cs="Arial"/>
                                <w:b/>
                                <w:bCs/>
                                <w:color w:val="3E5766"/>
                                <w:sz w:val="18"/>
                                <w:szCs w:val="18"/>
                              </w:rPr>
                              <w:t>STRATEGY</w:t>
                            </w:r>
                            <w:r w:rsidRPr="004709F9">
                              <w:rPr>
                                <w:rFonts w:ascii="Arial" w:hAnsi="Arial" w:cs="Arial"/>
                                <w:b/>
                                <w:bCs/>
                                <w:color w:val="2D8BAA"/>
                                <w:sz w:val="18"/>
                                <w:szCs w:val="18"/>
                              </w:rPr>
                              <w:t> | </w:t>
                            </w:r>
                            <w:r w:rsidRPr="004709F9">
                              <w:rPr>
                                <w:rFonts w:ascii="Arial" w:hAnsi="Arial" w:cs="Arial"/>
                                <w:b/>
                                <w:bCs/>
                                <w:color w:val="3E5766"/>
                                <w:sz w:val="18"/>
                                <w:szCs w:val="18"/>
                              </w:rPr>
                              <w:t>ANALYSIS</w:t>
                            </w:r>
                            <w:r w:rsidRPr="004709F9">
                              <w:rPr>
                                <w:rFonts w:ascii="Arial" w:hAnsi="Arial" w:cs="Arial"/>
                                <w:b/>
                                <w:bCs/>
                                <w:color w:val="2D8BAA"/>
                                <w:sz w:val="18"/>
                                <w:szCs w:val="18"/>
                              </w:rPr>
                              <w:t> | </w:t>
                            </w:r>
                            <w:r w:rsidRPr="004709F9">
                              <w:rPr>
                                <w:rFonts w:ascii="Arial" w:hAnsi="Arial" w:cs="Arial"/>
                                <w:b/>
                                <w:bCs/>
                                <w:color w:val="3E5766"/>
                                <w:sz w:val="18"/>
                                <w:szCs w:val="18"/>
                              </w:rPr>
                              <w:t>COMMUNICATIONS</w:t>
                            </w:r>
                          </w:p>
                          <w:p w14:paraId="4A92A8A0" w14:textId="77777777" w:rsidR="006E30DA" w:rsidRPr="00933DDE" w:rsidRDefault="006E30DA" w:rsidP="005D35FD">
                            <w:pPr>
                              <w:pStyle w:val="TitlePageBody0"/>
                              <w:ind w:left="0"/>
                              <w:rPr>
                                <w:rFonts w:ascii="Arial" w:hAnsi="Arial" w:cs="Arial"/>
                                <w:b/>
                                <w:sz w:val="20"/>
                                <w:szCs w:val="20"/>
                              </w:rPr>
                            </w:pPr>
                            <w:r w:rsidRPr="00933DDE">
                              <w:rPr>
                                <w:rFonts w:ascii="Arial" w:hAnsi="Arial" w:cs="Arial"/>
                                <w:b/>
                                <w:sz w:val="20"/>
                                <w:szCs w:val="20"/>
                              </w:rPr>
                              <w:t>2025 First Avenue, Suite 800</w:t>
                            </w:r>
                          </w:p>
                          <w:p w14:paraId="775BF1EA" w14:textId="77777777" w:rsidR="006E30DA" w:rsidRPr="00933DDE" w:rsidRDefault="006E30DA" w:rsidP="005D35FD">
                            <w:pPr>
                              <w:rPr>
                                <w:rFonts w:ascii="Arial" w:hAnsi="Arial" w:cs="Arial"/>
                                <w:b/>
                                <w:sz w:val="20"/>
                              </w:rPr>
                            </w:pPr>
                            <w:r w:rsidRPr="00933DDE">
                              <w:rPr>
                                <w:rFonts w:ascii="Arial" w:hAnsi="Arial" w:cs="Arial"/>
                                <w:b/>
                                <w:sz w:val="20"/>
                              </w:rPr>
                              <w:t>Seattle WA 981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8C2E610" id="Text Box 9" o:spid="_x0000_s1027" type="#_x0000_t202" style="position:absolute;left:0;text-align:left;margin-left:264.3pt;margin-top:419.8pt;width:228.95pt;height:90.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" stroked="f">
                <v:textbox>
                  <w:txbxContent>
                    <w:p w14:paraId="2F27ACAA" w14:textId="77777777" w:rsidR="006E30DA" w:rsidRPr="002B41B3" w:rsidRDefault="006E30DA" w:rsidP="005D35FD">
                      <w:pPr>
                        <w:autoSpaceDE w:val="0"/>
                        <w:autoSpaceDN w:val="0"/>
                        <w:ind w:hanging="720"/>
                        <w:rPr>
                          <w:rFonts w:ascii="Arial" w:hAnsi="Arial" w:cs="Arial"/>
                        </w:rPr>
                      </w:pPr>
                      <w:r>
                        <w:rPr>
                          <w:rFonts w:ascii="Arial" w:hAnsi="Arial" w:cs="Arial"/>
                          <w:noProof/>
                        </w:rPr>
                        <w:drawing>
                          <wp:inline distT="0" distB="0" distL="0" distR="0" wp14:anchorId="61B0F0C2" wp14:editId="5C112B99">
                            <wp:extent cx="1419225" cy="247650"/>
                            <wp:effectExtent l="0" t="0" r="9525" b="0"/>
                            <wp:docPr id="3" name="Picture 3" descr="cid:image001.png@01CC351A.CA2A3F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id:image001.png@01CC351A.CA2A3F9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9225" cy="247650"/>
                                    </a:xfrm>
                                    <a:prstGeom prst="rect">
                                      <a:avLst/>
                                    </a:prstGeom>
                                    <a:noFill/>
                                    <a:ln>
                                      <a:noFill/>
                                    </a:ln>
                                  </pic:spPr>
                                </pic:pic>
                              </a:graphicData>
                            </a:graphic>
                          </wp:inline>
                        </w:drawing>
                      </w:r>
                    </w:p>
                    <w:p w14:paraId="2017C2A3" w14:textId="77777777" w:rsidR="006E30DA" w:rsidRPr="004709F9" w:rsidRDefault="006E30DA" w:rsidP="005D35FD">
                      <w:pPr>
                        <w:spacing w:line="270" w:lineRule="atLeast"/>
                        <w:jc w:val="both"/>
                        <w:rPr>
                          <w:rFonts w:ascii="Arial" w:hAnsi="Arial" w:cs="Arial"/>
                        </w:rPr>
                      </w:pPr>
                      <w:r w:rsidRPr="004709F9">
                        <w:rPr>
                          <w:rFonts w:ascii="Arial" w:hAnsi="Arial" w:cs="Arial"/>
                          <w:b/>
                          <w:bCs/>
                          <w:color w:val="3E5766"/>
                          <w:sz w:val="18"/>
                          <w:szCs w:val="18"/>
                        </w:rPr>
                        <w:t>STRATEGY</w:t>
                      </w:r>
                      <w:r w:rsidRPr="004709F9">
                        <w:rPr>
                          <w:rFonts w:ascii="Arial" w:hAnsi="Arial" w:cs="Arial"/>
                          <w:b/>
                          <w:bCs/>
                          <w:color w:val="2D8BAA"/>
                          <w:sz w:val="18"/>
                          <w:szCs w:val="18"/>
                        </w:rPr>
                        <w:t> | </w:t>
                      </w:r>
                      <w:r w:rsidRPr="004709F9">
                        <w:rPr>
                          <w:rFonts w:ascii="Arial" w:hAnsi="Arial" w:cs="Arial"/>
                          <w:b/>
                          <w:bCs/>
                          <w:color w:val="3E5766"/>
                          <w:sz w:val="18"/>
                          <w:szCs w:val="18"/>
                        </w:rPr>
                        <w:t>ANALYSIS</w:t>
                      </w:r>
                      <w:r w:rsidRPr="004709F9">
                        <w:rPr>
                          <w:rFonts w:ascii="Arial" w:hAnsi="Arial" w:cs="Arial"/>
                          <w:b/>
                          <w:bCs/>
                          <w:color w:val="2D8BAA"/>
                          <w:sz w:val="18"/>
                          <w:szCs w:val="18"/>
                        </w:rPr>
                        <w:t> | </w:t>
                      </w:r>
                      <w:r w:rsidRPr="004709F9">
                        <w:rPr>
                          <w:rFonts w:ascii="Arial" w:hAnsi="Arial" w:cs="Arial"/>
                          <w:b/>
                          <w:bCs/>
                          <w:color w:val="3E5766"/>
                          <w:sz w:val="18"/>
                          <w:szCs w:val="18"/>
                        </w:rPr>
                        <w:t>COMMUNICATIONS</w:t>
                      </w:r>
                    </w:p>
                    <w:p w14:paraId="4A92A8A0" w14:textId="77777777" w:rsidR="006E30DA" w:rsidRPr="00933DDE" w:rsidRDefault="006E30DA" w:rsidP="005D35FD">
                      <w:pPr>
                        <w:pStyle w:val="TitlePageBody0"/>
                        <w:ind w:left="0"/>
                        <w:rPr>
                          <w:rFonts w:ascii="Arial" w:hAnsi="Arial" w:cs="Arial"/>
                          <w:b/>
                          <w:sz w:val="20"/>
                          <w:szCs w:val="20"/>
                        </w:rPr>
                      </w:pPr>
                      <w:r w:rsidRPr="00933DDE">
                        <w:rPr>
                          <w:rFonts w:ascii="Arial" w:hAnsi="Arial" w:cs="Arial"/>
                          <w:b/>
                          <w:sz w:val="20"/>
                          <w:szCs w:val="20"/>
                        </w:rPr>
                        <w:t>2025 First Avenue, Suite 800</w:t>
                      </w:r>
                    </w:p>
                    <w:p w14:paraId="775BF1EA" w14:textId="77777777" w:rsidR="006E30DA" w:rsidRPr="00933DDE" w:rsidRDefault="006E30DA" w:rsidP="005D35FD">
                      <w:pPr>
                        <w:rPr>
                          <w:rFonts w:ascii="Arial" w:hAnsi="Arial" w:cs="Arial"/>
                          <w:b/>
                          <w:sz w:val="20"/>
                        </w:rPr>
                      </w:pPr>
                      <w:r w:rsidRPr="00933DDE">
                        <w:rPr>
                          <w:rFonts w:ascii="Arial" w:hAnsi="Arial" w:cs="Arial"/>
                          <w:b/>
                          <w:sz w:val="20"/>
                        </w:rPr>
                        <w:t>Seattle WA 98121</w:t>
                      </w:r>
                    </w:p>
                  </w:txbxContent>
                </v:textbox>
              </v:shape>
            </w:pict>
          </mc:Fallback>
        </mc:AlternateContent>
      </w:r>
      <w:r>
        <w:rPr>
          <w:noProof/>
          <w:lang w:val="en-US" w:eastAsia="en-US"/>
        </w:rPr>
        <mc:AlternateContent>
          <mc:Choice Requires="wps">
            <w:drawing>
              <wp:anchor distT="0" distB="0" distL="114300" distR="114300" simplePos="0" relativeHeight="251657728" behindDoc="0" locked="0" layoutInCell="1" allowOverlap="1" wp14:anchorId="73625FE1" wp14:editId="2005273D">
                <wp:simplePos x="0" y="0"/>
                <wp:positionH relativeFrom="column">
                  <wp:posOffset>3356610</wp:posOffset>
                </wp:positionH>
                <wp:positionV relativeFrom="paragraph">
                  <wp:posOffset>5331460</wp:posOffset>
                </wp:positionV>
                <wp:extent cx="2907665" cy="1151255"/>
                <wp:effectExtent l="0" t="0" r="6985"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7665" cy="1151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39CEDA" w14:textId="77777777" w:rsidR="006E30DA" w:rsidRPr="002B41B3" w:rsidRDefault="006E30DA" w:rsidP="005D35FD">
                            <w:pPr>
                              <w:autoSpaceDE w:val="0"/>
                              <w:autoSpaceDN w:val="0"/>
                              <w:ind w:hanging="720"/>
                              <w:rPr>
                                <w:rFonts w:ascii="Arial" w:hAnsi="Arial" w:cs="Arial"/>
                              </w:rPr>
                            </w:pPr>
                            <w:r>
                              <w:rPr>
                                <w:rFonts w:ascii="Arial" w:hAnsi="Arial" w:cs="Arial"/>
                                <w:noProof/>
                              </w:rPr>
                              <w:drawing>
                                <wp:inline distT="0" distB="0" distL="0" distR="0" wp14:anchorId="19C286B8" wp14:editId="56B6F72A">
                                  <wp:extent cx="1419225" cy="247650"/>
                                  <wp:effectExtent l="0" t="0" r="9525" b="0"/>
                                  <wp:docPr id="5" name="Picture 5" descr="cid:image001.png@01CC351A.CA2A3F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id:image001.png@01CC351A.CA2A3F9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9225" cy="247650"/>
                                          </a:xfrm>
                                          <a:prstGeom prst="rect">
                                            <a:avLst/>
                                          </a:prstGeom>
                                          <a:noFill/>
                                          <a:ln>
                                            <a:noFill/>
                                          </a:ln>
                                        </pic:spPr>
                                      </pic:pic>
                                    </a:graphicData>
                                  </a:graphic>
                                </wp:inline>
                              </w:drawing>
                            </w:r>
                          </w:p>
                          <w:p w14:paraId="15C12AB5" w14:textId="77777777" w:rsidR="006E30DA" w:rsidRPr="004709F9" w:rsidRDefault="006E30DA" w:rsidP="005D35FD">
                            <w:pPr>
                              <w:spacing w:line="270" w:lineRule="atLeast"/>
                              <w:jc w:val="both"/>
                              <w:rPr>
                                <w:rFonts w:ascii="Arial" w:hAnsi="Arial" w:cs="Arial"/>
                              </w:rPr>
                            </w:pPr>
                            <w:r w:rsidRPr="004709F9">
                              <w:rPr>
                                <w:rFonts w:ascii="Arial" w:hAnsi="Arial" w:cs="Arial"/>
                                <w:b/>
                                <w:bCs/>
                                <w:color w:val="3E5766"/>
                                <w:sz w:val="18"/>
                                <w:szCs w:val="18"/>
                              </w:rPr>
                              <w:t>STRATEGY</w:t>
                            </w:r>
                            <w:r w:rsidRPr="004709F9">
                              <w:rPr>
                                <w:rFonts w:ascii="Arial" w:hAnsi="Arial" w:cs="Arial"/>
                                <w:b/>
                                <w:bCs/>
                                <w:color w:val="2D8BAA"/>
                                <w:sz w:val="18"/>
                                <w:szCs w:val="18"/>
                              </w:rPr>
                              <w:t> | </w:t>
                            </w:r>
                            <w:r w:rsidRPr="004709F9">
                              <w:rPr>
                                <w:rFonts w:ascii="Arial" w:hAnsi="Arial" w:cs="Arial"/>
                                <w:b/>
                                <w:bCs/>
                                <w:color w:val="3E5766"/>
                                <w:sz w:val="18"/>
                                <w:szCs w:val="18"/>
                              </w:rPr>
                              <w:t>ANALYSIS</w:t>
                            </w:r>
                            <w:r w:rsidRPr="004709F9">
                              <w:rPr>
                                <w:rFonts w:ascii="Arial" w:hAnsi="Arial" w:cs="Arial"/>
                                <w:b/>
                                <w:bCs/>
                                <w:color w:val="2D8BAA"/>
                                <w:sz w:val="18"/>
                                <w:szCs w:val="18"/>
                              </w:rPr>
                              <w:t> | </w:t>
                            </w:r>
                            <w:r w:rsidRPr="004709F9">
                              <w:rPr>
                                <w:rFonts w:ascii="Arial" w:hAnsi="Arial" w:cs="Arial"/>
                                <w:b/>
                                <w:bCs/>
                                <w:color w:val="3E5766"/>
                                <w:sz w:val="18"/>
                                <w:szCs w:val="18"/>
                              </w:rPr>
                              <w:t>COMMUNICATIONS</w:t>
                            </w:r>
                          </w:p>
                          <w:p w14:paraId="2E902D5C" w14:textId="77777777" w:rsidR="006E30DA" w:rsidRPr="00933DDE" w:rsidRDefault="006E30DA" w:rsidP="005D35FD">
                            <w:pPr>
                              <w:pStyle w:val="TitlePageBody0"/>
                              <w:ind w:left="0"/>
                              <w:rPr>
                                <w:rFonts w:ascii="Arial" w:hAnsi="Arial" w:cs="Arial"/>
                                <w:b/>
                                <w:sz w:val="20"/>
                                <w:szCs w:val="20"/>
                              </w:rPr>
                            </w:pPr>
                            <w:r w:rsidRPr="00933DDE">
                              <w:rPr>
                                <w:rFonts w:ascii="Arial" w:hAnsi="Arial" w:cs="Arial"/>
                                <w:b/>
                                <w:sz w:val="20"/>
                                <w:szCs w:val="20"/>
                              </w:rPr>
                              <w:t>2025 First Avenue, Suite 800</w:t>
                            </w:r>
                          </w:p>
                          <w:p w14:paraId="6C28E076" w14:textId="77777777" w:rsidR="006E30DA" w:rsidRPr="00933DDE" w:rsidRDefault="006E30DA" w:rsidP="005D35FD">
                            <w:pPr>
                              <w:rPr>
                                <w:rFonts w:ascii="Arial" w:hAnsi="Arial" w:cs="Arial"/>
                                <w:b/>
                                <w:sz w:val="20"/>
                              </w:rPr>
                            </w:pPr>
                            <w:r w:rsidRPr="00933DDE">
                              <w:rPr>
                                <w:rFonts w:ascii="Arial" w:hAnsi="Arial" w:cs="Arial"/>
                                <w:b/>
                                <w:sz w:val="20"/>
                              </w:rPr>
                              <w:t>Seattle WA 981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625FE1" id="_x0000_s1028" type="#_x0000_t202" style="position:absolute;left:0;text-align:left;margin-left:264.3pt;margin-top:419.8pt;width:228.95pt;height:90.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" stroked="f">
                <v:textbox>
                  <w:txbxContent>
                    <w:p w14:paraId="0539CEDA" w14:textId="77777777" w:rsidR="006E30DA" w:rsidRPr="002B41B3" w:rsidRDefault="006E30DA" w:rsidP="005D35FD">
                      <w:pPr>
                        <w:autoSpaceDE w:val="0"/>
                        <w:autoSpaceDN w:val="0"/>
                        <w:ind w:hanging="720"/>
                        <w:rPr>
                          <w:rFonts w:ascii="Arial" w:hAnsi="Arial" w:cs="Arial"/>
                        </w:rPr>
                      </w:pPr>
                      <w:r>
                        <w:rPr>
                          <w:rFonts w:ascii="Arial" w:hAnsi="Arial" w:cs="Arial"/>
                          <w:noProof/>
                        </w:rPr>
                        <w:drawing>
                          <wp:inline distT="0" distB="0" distL="0" distR="0" wp14:anchorId="19C286B8" wp14:editId="56B6F72A">
                            <wp:extent cx="1419225" cy="247650"/>
                            <wp:effectExtent l="0" t="0" r="9525" b="0"/>
                            <wp:docPr id="5" name="Picture 5" descr="cid:image001.png@01CC351A.CA2A3F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id:image001.png@01CC351A.CA2A3F9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9225" cy="247650"/>
                                    </a:xfrm>
                                    <a:prstGeom prst="rect">
                                      <a:avLst/>
                                    </a:prstGeom>
                                    <a:noFill/>
                                    <a:ln>
                                      <a:noFill/>
                                    </a:ln>
                                  </pic:spPr>
                                </pic:pic>
                              </a:graphicData>
                            </a:graphic>
                          </wp:inline>
                        </w:drawing>
                      </w:r>
                    </w:p>
                    <w:p w14:paraId="15C12AB5" w14:textId="77777777" w:rsidR="006E30DA" w:rsidRPr="004709F9" w:rsidRDefault="006E30DA" w:rsidP="005D35FD">
                      <w:pPr>
                        <w:spacing w:line="270" w:lineRule="atLeast"/>
                        <w:jc w:val="both"/>
                        <w:rPr>
                          <w:rFonts w:ascii="Arial" w:hAnsi="Arial" w:cs="Arial"/>
                        </w:rPr>
                      </w:pPr>
                      <w:r w:rsidRPr="004709F9">
                        <w:rPr>
                          <w:rFonts w:ascii="Arial" w:hAnsi="Arial" w:cs="Arial"/>
                          <w:b/>
                          <w:bCs/>
                          <w:color w:val="3E5766"/>
                          <w:sz w:val="18"/>
                          <w:szCs w:val="18"/>
                        </w:rPr>
                        <w:t>STRATEGY</w:t>
                      </w:r>
                      <w:r w:rsidRPr="004709F9">
                        <w:rPr>
                          <w:rFonts w:ascii="Arial" w:hAnsi="Arial" w:cs="Arial"/>
                          <w:b/>
                          <w:bCs/>
                          <w:color w:val="2D8BAA"/>
                          <w:sz w:val="18"/>
                          <w:szCs w:val="18"/>
                        </w:rPr>
                        <w:t> | </w:t>
                      </w:r>
                      <w:r w:rsidRPr="004709F9">
                        <w:rPr>
                          <w:rFonts w:ascii="Arial" w:hAnsi="Arial" w:cs="Arial"/>
                          <w:b/>
                          <w:bCs/>
                          <w:color w:val="3E5766"/>
                          <w:sz w:val="18"/>
                          <w:szCs w:val="18"/>
                        </w:rPr>
                        <w:t>ANALYSIS</w:t>
                      </w:r>
                      <w:r w:rsidRPr="004709F9">
                        <w:rPr>
                          <w:rFonts w:ascii="Arial" w:hAnsi="Arial" w:cs="Arial"/>
                          <w:b/>
                          <w:bCs/>
                          <w:color w:val="2D8BAA"/>
                          <w:sz w:val="18"/>
                          <w:szCs w:val="18"/>
                        </w:rPr>
                        <w:t> | </w:t>
                      </w:r>
                      <w:r w:rsidRPr="004709F9">
                        <w:rPr>
                          <w:rFonts w:ascii="Arial" w:hAnsi="Arial" w:cs="Arial"/>
                          <w:b/>
                          <w:bCs/>
                          <w:color w:val="3E5766"/>
                          <w:sz w:val="18"/>
                          <w:szCs w:val="18"/>
                        </w:rPr>
                        <w:t>COMMUNICATIONS</w:t>
                      </w:r>
                    </w:p>
                    <w:p w14:paraId="2E902D5C" w14:textId="77777777" w:rsidR="006E30DA" w:rsidRPr="00933DDE" w:rsidRDefault="006E30DA" w:rsidP="005D35FD">
                      <w:pPr>
                        <w:pStyle w:val="TitlePageBody0"/>
                        <w:ind w:left="0"/>
                        <w:rPr>
                          <w:rFonts w:ascii="Arial" w:hAnsi="Arial" w:cs="Arial"/>
                          <w:b/>
                          <w:sz w:val="20"/>
                          <w:szCs w:val="20"/>
                        </w:rPr>
                      </w:pPr>
                      <w:r w:rsidRPr="00933DDE">
                        <w:rPr>
                          <w:rFonts w:ascii="Arial" w:hAnsi="Arial" w:cs="Arial"/>
                          <w:b/>
                          <w:sz w:val="20"/>
                          <w:szCs w:val="20"/>
                        </w:rPr>
                        <w:t>2025 First Avenue, Suite 800</w:t>
                      </w:r>
                    </w:p>
                    <w:p w14:paraId="6C28E076" w14:textId="77777777" w:rsidR="006E30DA" w:rsidRPr="00933DDE" w:rsidRDefault="006E30DA" w:rsidP="005D35FD">
                      <w:pPr>
                        <w:rPr>
                          <w:rFonts w:ascii="Arial" w:hAnsi="Arial" w:cs="Arial"/>
                          <w:b/>
                          <w:sz w:val="20"/>
                        </w:rPr>
                      </w:pPr>
                      <w:r w:rsidRPr="00933DDE">
                        <w:rPr>
                          <w:rFonts w:ascii="Arial" w:hAnsi="Arial" w:cs="Arial"/>
                          <w:b/>
                          <w:sz w:val="20"/>
                        </w:rPr>
                        <w:t>Seattle WA 98121</w:t>
                      </w:r>
                    </w:p>
                  </w:txbxContent>
                </v:textbox>
              </v:shape>
            </w:pict>
          </mc:Fallback>
        </mc:AlternateContent>
      </w:r>
      <w:r>
        <w:rPr>
          <w:noProof/>
          <w:lang w:val="en-US" w:eastAsia="en-US"/>
        </w:rPr>
        <mc:AlternateContent>
          <mc:Choice Requires="wps">
            <w:drawing>
              <wp:anchor distT="0" distB="0" distL="114300" distR="114300" simplePos="0" relativeHeight="251658752" behindDoc="0" locked="0" layoutInCell="1" allowOverlap="1" wp14:anchorId="00BF033D" wp14:editId="3AEBF7DA">
                <wp:simplePos x="0" y="0"/>
                <wp:positionH relativeFrom="column">
                  <wp:posOffset>3356610</wp:posOffset>
                </wp:positionH>
                <wp:positionV relativeFrom="paragraph">
                  <wp:posOffset>5331460</wp:posOffset>
                </wp:positionV>
                <wp:extent cx="2907665" cy="1151255"/>
                <wp:effectExtent l="0" t="0" r="6985" b="0"/>
                <wp:wrapNone/>
                <wp:docPr id="19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7665" cy="1151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319F1E" w14:textId="77777777" w:rsidR="006E30DA" w:rsidRPr="002B41B3" w:rsidRDefault="006E30DA" w:rsidP="005D35FD">
                            <w:pPr>
                              <w:autoSpaceDE w:val="0"/>
                              <w:autoSpaceDN w:val="0"/>
                              <w:ind w:hanging="720"/>
                              <w:rPr>
                                <w:rFonts w:ascii="Arial" w:hAnsi="Arial" w:cs="Arial"/>
                              </w:rPr>
                            </w:pPr>
                            <w:r>
                              <w:rPr>
                                <w:rFonts w:ascii="Arial" w:hAnsi="Arial" w:cs="Arial"/>
                                <w:noProof/>
                              </w:rPr>
                              <w:drawing>
                                <wp:inline distT="0" distB="0" distL="0" distR="0" wp14:anchorId="4434FA8C" wp14:editId="3F7CA31A">
                                  <wp:extent cx="1419225" cy="247650"/>
                                  <wp:effectExtent l="0" t="0" r="9525" b="0"/>
                                  <wp:docPr id="7" name="Picture 7" descr="cid:image001.png@01CC351A.CA2A3F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id:image001.png@01CC351A.CA2A3F9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9225" cy="247650"/>
                                          </a:xfrm>
                                          <a:prstGeom prst="rect">
                                            <a:avLst/>
                                          </a:prstGeom>
                                          <a:noFill/>
                                          <a:ln>
                                            <a:noFill/>
                                          </a:ln>
                                        </pic:spPr>
                                      </pic:pic>
                                    </a:graphicData>
                                  </a:graphic>
                                </wp:inline>
                              </w:drawing>
                            </w:r>
                          </w:p>
                          <w:p w14:paraId="3FB225A1" w14:textId="77777777" w:rsidR="006E30DA" w:rsidRPr="004709F9" w:rsidRDefault="006E30DA" w:rsidP="005D35FD">
                            <w:pPr>
                              <w:spacing w:line="270" w:lineRule="atLeast"/>
                              <w:jc w:val="both"/>
                              <w:rPr>
                                <w:rFonts w:ascii="Arial" w:hAnsi="Arial" w:cs="Arial"/>
                              </w:rPr>
                            </w:pPr>
                            <w:r w:rsidRPr="004709F9">
                              <w:rPr>
                                <w:rFonts w:ascii="Arial" w:hAnsi="Arial" w:cs="Arial"/>
                                <w:b/>
                                <w:bCs/>
                                <w:color w:val="3E5766"/>
                                <w:sz w:val="18"/>
                                <w:szCs w:val="18"/>
                              </w:rPr>
                              <w:t>STRATEGY</w:t>
                            </w:r>
                            <w:r w:rsidRPr="004709F9">
                              <w:rPr>
                                <w:rFonts w:ascii="Arial" w:hAnsi="Arial" w:cs="Arial"/>
                                <w:b/>
                                <w:bCs/>
                                <w:color w:val="2D8BAA"/>
                                <w:sz w:val="18"/>
                                <w:szCs w:val="18"/>
                              </w:rPr>
                              <w:t> | </w:t>
                            </w:r>
                            <w:r w:rsidRPr="004709F9">
                              <w:rPr>
                                <w:rFonts w:ascii="Arial" w:hAnsi="Arial" w:cs="Arial"/>
                                <w:b/>
                                <w:bCs/>
                                <w:color w:val="3E5766"/>
                                <w:sz w:val="18"/>
                                <w:szCs w:val="18"/>
                              </w:rPr>
                              <w:t>ANALYSIS</w:t>
                            </w:r>
                            <w:r w:rsidRPr="004709F9">
                              <w:rPr>
                                <w:rFonts w:ascii="Arial" w:hAnsi="Arial" w:cs="Arial"/>
                                <w:b/>
                                <w:bCs/>
                                <w:color w:val="2D8BAA"/>
                                <w:sz w:val="18"/>
                                <w:szCs w:val="18"/>
                              </w:rPr>
                              <w:t> | </w:t>
                            </w:r>
                            <w:r w:rsidRPr="004709F9">
                              <w:rPr>
                                <w:rFonts w:ascii="Arial" w:hAnsi="Arial" w:cs="Arial"/>
                                <w:b/>
                                <w:bCs/>
                                <w:color w:val="3E5766"/>
                                <w:sz w:val="18"/>
                                <w:szCs w:val="18"/>
                              </w:rPr>
                              <w:t>COMMUNICATIONS</w:t>
                            </w:r>
                          </w:p>
                          <w:p w14:paraId="305A6243" w14:textId="77777777" w:rsidR="006E30DA" w:rsidRPr="00933DDE" w:rsidRDefault="006E30DA" w:rsidP="005D35FD">
                            <w:pPr>
                              <w:pStyle w:val="TitlePageBody0"/>
                              <w:ind w:left="0"/>
                              <w:rPr>
                                <w:rFonts w:ascii="Arial" w:hAnsi="Arial" w:cs="Arial"/>
                                <w:b/>
                                <w:sz w:val="20"/>
                                <w:szCs w:val="20"/>
                              </w:rPr>
                            </w:pPr>
                            <w:r w:rsidRPr="00933DDE">
                              <w:rPr>
                                <w:rFonts w:ascii="Arial" w:hAnsi="Arial" w:cs="Arial"/>
                                <w:b/>
                                <w:sz w:val="20"/>
                                <w:szCs w:val="20"/>
                              </w:rPr>
                              <w:t>2025 First Avenue, Suite 800</w:t>
                            </w:r>
                          </w:p>
                          <w:p w14:paraId="167876D7" w14:textId="77777777" w:rsidR="006E30DA" w:rsidRPr="00933DDE" w:rsidRDefault="006E30DA" w:rsidP="005D35FD">
                            <w:pPr>
                              <w:rPr>
                                <w:rFonts w:ascii="Arial" w:hAnsi="Arial" w:cs="Arial"/>
                                <w:b/>
                                <w:sz w:val="20"/>
                              </w:rPr>
                            </w:pPr>
                            <w:r w:rsidRPr="00933DDE">
                              <w:rPr>
                                <w:rFonts w:ascii="Arial" w:hAnsi="Arial" w:cs="Arial"/>
                                <w:b/>
                                <w:sz w:val="20"/>
                              </w:rPr>
                              <w:t>Seattle WA 981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0BF033D" id="_x0000_s1029" type="#_x0000_t202" style="position:absolute;left:0;text-align:left;margin-left:264.3pt;margin-top:419.8pt;width:228.95pt;height:90.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" stroked="f">
                <v:textbox>
                  <w:txbxContent>
                    <w:p w14:paraId="39319F1E" w14:textId="77777777" w:rsidR="006E30DA" w:rsidRPr="002B41B3" w:rsidRDefault="006E30DA" w:rsidP="005D35FD">
                      <w:pPr>
                        <w:autoSpaceDE w:val="0"/>
                        <w:autoSpaceDN w:val="0"/>
                        <w:ind w:hanging="720"/>
                        <w:rPr>
                          <w:rFonts w:ascii="Arial" w:hAnsi="Arial" w:cs="Arial"/>
                        </w:rPr>
                      </w:pPr>
                      <w:r>
                        <w:rPr>
                          <w:rFonts w:ascii="Arial" w:hAnsi="Arial" w:cs="Arial"/>
                          <w:noProof/>
                        </w:rPr>
                        <w:drawing>
                          <wp:inline distT="0" distB="0" distL="0" distR="0" wp14:anchorId="4434FA8C" wp14:editId="3F7CA31A">
                            <wp:extent cx="1419225" cy="247650"/>
                            <wp:effectExtent l="0" t="0" r="9525" b="0"/>
                            <wp:docPr id="7" name="Picture 7" descr="cid:image001.png@01CC351A.CA2A3F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id:image001.png@01CC351A.CA2A3F9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9225" cy="247650"/>
                                    </a:xfrm>
                                    <a:prstGeom prst="rect">
                                      <a:avLst/>
                                    </a:prstGeom>
                                    <a:noFill/>
                                    <a:ln>
                                      <a:noFill/>
                                    </a:ln>
                                  </pic:spPr>
                                </pic:pic>
                              </a:graphicData>
                            </a:graphic>
                          </wp:inline>
                        </w:drawing>
                      </w:r>
                    </w:p>
                    <w:p w14:paraId="3FB225A1" w14:textId="77777777" w:rsidR="006E30DA" w:rsidRPr="004709F9" w:rsidRDefault="006E30DA" w:rsidP="005D35FD">
                      <w:pPr>
                        <w:spacing w:line="270" w:lineRule="atLeast"/>
                        <w:jc w:val="both"/>
                        <w:rPr>
                          <w:rFonts w:ascii="Arial" w:hAnsi="Arial" w:cs="Arial"/>
                        </w:rPr>
                      </w:pPr>
                      <w:r w:rsidRPr="004709F9">
                        <w:rPr>
                          <w:rFonts w:ascii="Arial" w:hAnsi="Arial" w:cs="Arial"/>
                          <w:b/>
                          <w:bCs/>
                          <w:color w:val="3E5766"/>
                          <w:sz w:val="18"/>
                          <w:szCs w:val="18"/>
                        </w:rPr>
                        <w:t>STRATEGY</w:t>
                      </w:r>
                      <w:r w:rsidRPr="004709F9">
                        <w:rPr>
                          <w:rFonts w:ascii="Arial" w:hAnsi="Arial" w:cs="Arial"/>
                          <w:b/>
                          <w:bCs/>
                          <w:color w:val="2D8BAA"/>
                          <w:sz w:val="18"/>
                          <w:szCs w:val="18"/>
                        </w:rPr>
                        <w:t> | </w:t>
                      </w:r>
                      <w:r w:rsidRPr="004709F9">
                        <w:rPr>
                          <w:rFonts w:ascii="Arial" w:hAnsi="Arial" w:cs="Arial"/>
                          <w:b/>
                          <w:bCs/>
                          <w:color w:val="3E5766"/>
                          <w:sz w:val="18"/>
                          <w:szCs w:val="18"/>
                        </w:rPr>
                        <w:t>ANALYSIS</w:t>
                      </w:r>
                      <w:r w:rsidRPr="004709F9">
                        <w:rPr>
                          <w:rFonts w:ascii="Arial" w:hAnsi="Arial" w:cs="Arial"/>
                          <w:b/>
                          <w:bCs/>
                          <w:color w:val="2D8BAA"/>
                          <w:sz w:val="18"/>
                          <w:szCs w:val="18"/>
                        </w:rPr>
                        <w:t> | </w:t>
                      </w:r>
                      <w:r w:rsidRPr="004709F9">
                        <w:rPr>
                          <w:rFonts w:ascii="Arial" w:hAnsi="Arial" w:cs="Arial"/>
                          <w:b/>
                          <w:bCs/>
                          <w:color w:val="3E5766"/>
                          <w:sz w:val="18"/>
                          <w:szCs w:val="18"/>
                        </w:rPr>
                        <w:t>COMMUNICATIONS</w:t>
                      </w:r>
                    </w:p>
                    <w:p w14:paraId="305A6243" w14:textId="77777777" w:rsidR="006E30DA" w:rsidRPr="00933DDE" w:rsidRDefault="006E30DA" w:rsidP="005D35FD">
                      <w:pPr>
                        <w:pStyle w:val="TitlePageBody0"/>
                        <w:ind w:left="0"/>
                        <w:rPr>
                          <w:rFonts w:ascii="Arial" w:hAnsi="Arial" w:cs="Arial"/>
                          <w:b/>
                          <w:sz w:val="20"/>
                          <w:szCs w:val="20"/>
                        </w:rPr>
                      </w:pPr>
                      <w:r w:rsidRPr="00933DDE">
                        <w:rPr>
                          <w:rFonts w:ascii="Arial" w:hAnsi="Arial" w:cs="Arial"/>
                          <w:b/>
                          <w:sz w:val="20"/>
                          <w:szCs w:val="20"/>
                        </w:rPr>
                        <w:t>2025 First Avenue, Suite 800</w:t>
                      </w:r>
                    </w:p>
                    <w:p w14:paraId="167876D7" w14:textId="77777777" w:rsidR="006E30DA" w:rsidRPr="00933DDE" w:rsidRDefault="006E30DA" w:rsidP="005D35FD">
                      <w:pPr>
                        <w:rPr>
                          <w:rFonts w:ascii="Arial" w:hAnsi="Arial" w:cs="Arial"/>
                          <w:b/>
                          <w:sz w:val="20"/>
                        </w:rPr>
                      </w:pPr>
                      <w:r w:rsidRPr="00933DDE">
                        <w:rPr>
                          <w:rFonts w:ascii="Arial" w:hAnsi="Arial" w:cs="Arial"/>
                          <w:b/>
                          <w:sz w:val="20"/>
                        </w:rPr>
                        <w:t>Seattle WA 98121</w:t>
                      </w:r>
                    </w:p>
                  </w:txbxContent>
                </v:textbox>
              </v:shape>
            </w:pict>
          </mc:Fallback>
        </mc:AlternateContent>
      </w:r>
    </w:p>
    <w:p w14:paraId="5A208202" w14:textId="77777777" w:rsidR="006336E4" w:rsidRPr="005D35FD" w:rsidRDefault="006336E4" w:rsidP="00E51C42">
      <w:pPr>
        <w:pStyle w:val="TitlePageBody"/>
        <w:tabs>
          <w:tab w:val="right" w:pos="9360"/>
        </w:tabs>
      </w:pPr>
    </w:p>
    <w:p w14:paraId="2C287240" w14:textId="77777777" w:rsidR="006336E4" w:rsidRPr="005D35FD" w:rsidRDefault="006336E4" w:rsidP="00E51C42">
      <w:pPr>
        <w:pStyle w:val="TitlePageBody"/>
        <w:tabs>
          <w:tab w:val="right" w:pos="9360"/>
        </w:tabs>
      </w:pPr>
    </w:p>
    <w:p w14:paraId="26B3CDD4" w14:textId="77777777" w:rsidR="006336E4" w:rsidRPr="005D35FD" w:rsidRDefault="006336E4" w:rsidP="00E51C42">
      <w:pPr>
        <w:pStyle w:val="TitlePageBody"/>
        <w:tabs>
          <w:tab w:val="right" w:pos="9360"/>
        </w:tabs>
      </w:pPr>
    </w:p>
    <w:p w14:paraId="5AEC09EB" w14:textId="77777777" w:rsidR="000064A2" w:rsidRPr="005D35FD" w:rsidRDefault="000064A2" w:rsidP="000064A2">
      <w:pPr>
        <w:pStyle w:val="BodySinglespace"/>
      </w:pPr>
    </w:p>
    <w:p w14:paraId="2C455649" w14:textId="77777777" w:rsidR="006336E4" w:rsidRPr="005D35FD" w:rsidRDefault="006336E4" w:rsidP="00E51C42">
      <w:pPr>
        <w:pStyle w:val="TitlePageBody"/>
        <w:tabs>
          <w:tab w:val="right" w:pos="9360"/>
        </w:tabs>
        <w:jc w:val="right"/>
        <w:rPr>
          <w:rStyle w:val="TitlePageRightHeadChar"/>
        </w:rPr>
        <w:sectPr w:rsidR="006336E4" w:rsidRPr="005D35FD" w:rsidSect="00587A27">
          <w:footerReference w:type="even" r:id="rId12"/>
          <w:footerReference w:type="default" r:id="rId13"/>
          <w:type w:val="continuous"/>
          <w:pgSz w:w="12240" w:h="15840" w:code="1"/>
          <w:pgMar w:top="1440" w:right="1440" w:bottom="1440" w:left="1800" w:header="720" w:footer="720" w:gutter="0"/>
          <w:cols w:space="720"/>
          <w:docGrid w:linePitch="245"/>
        </w:sectPr>
      </w:pPr>
    </w:p>
    <w:p w14:paraId="7B0C0728" w14:textId="77777777" w:rsidR="00587A27" w:rsidRPr="00EF2A0B" w:rsidRDefault="00587A27" w:rsidP="000064A2">
      <w:pPr>
        <w:pStyle w:val="BodySinglespace"/>
        <w:rPr>
          <w:highlight w:val="lightGray"/>
          <w:lang w:val="en-US"/>
        </w:rPr>
        <w:sectPr w:rsidR="00587A27" w:rsidRPr="00EF2A0B" w:rsidSect="00587A27">
          <w:headerReference w:type="even" r:id="rId14"/>
          <w:headerReference w:type="default" r:id="rId15"/>
          <w:footerReference w:type="even" r:id="rId16"/>
          <w:headerReference w:type="first" r:id="rId17"/>
          <w:type w:val="continuous"/>
          <w:pgSz w:w="12240" w:h="15840" w:code="1"/>
          <w:pgMar w:top="1440" w:right="2160" w:bottom="1440" w:left="1440" w:header="720" w:footer="720" w:gutter="0"/>
          <w:cols w:space="720"/>
          <w:docGrid w:linePitch="245"/>
        </w:sectPr>
      </w:pPr>
    </w:p>
    <w:p w14:paraId="177B852A" w14:textId="0531336B" w:rsidR="006336E4" w:rsidRPr="008C3E95" w:rsidRDefault="00892BF3" w:rsidP="00E51C42">
      <w:pPr>
        <w:pStyle w:val="TitlePageBody"/>
        <w:tabs>
          <w:tab w:val="right" w:pos="8640"/>
        </w:tabs>
        <w:jc w:val="right"/>
        <w:rPr>
          <w:szCs w:val="22"/>
          <w:highlight w:val="lightGray"/>
        </w:rPr>
      </w:pPr>
      <w:r>
        <w:rPr>
          <w:b/>
          <w:noProof/>
          <w:szCs w:val="22"/>
        </w:rPr>
        <w:lastRenderedPageBreak/>
        <w:drawing>
          <wp:anchor distT="0" distB="0" distL="114300" distR="114300" simplePos="0" relativeHeight="251654656" behindDoc="0" locked="0" layoutInCell="1" allowOverlap="1" wp14:anchorId="099044FC" wp14:editId="2E7D9F31">
            <wp:simplePos x="0" y="0"/>
            <wp:positionH relativeFrom="column">
              <wp:posOffset>-67945</wp:posOffset>
            </wp:positionH>
            <wp:positionV relativeFrom="paragraph">
              <wp:posOffset>264160</wp:posOffset>
            </wp:positionV>
            <wp:extent cx="1041400" cy="976630"/>
            <wp:effectExtent l="0" t="0" r="6350" b="0"/>
            <wp:wrapSquare wrapText="bothSides"/>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r="7108"/>
                    <a:stretch>
                      <a:fillRect/>
                    </a:stretch>
                  </pic:blipFill>
                  <pic:spPr bwMode="auto">
                    <a:xfrm>
                      <a:off x="0" y="0"/>
                      <a:ext cx="1041400" cy="976630"/>
                    </a:xfrm>
                    <a:prstGeom prst="rect">
                      <a:avLst/>
                    </a:prstGeom>
                    <a:noFill/>
                  </pic:spPr>
                </pic:pic>
              </a:graphicData>
            </a:graphic>
            <wp14:sizeRelH relativeFrom="page">
              <wp14:pctWidth>0</wp14:pctWidth>
            </wp14:sizeRelH>
            <wp14:sizeRelV relativeFrom="page">
              <wp14:pctHeight>0</wp14:pctHeight>
            </wp14:sizeRelV>
          </wp:anchor>
        </w:drawing>
      </w:r>
      <w:r w:rsidR="008C3E95" w:rsidRPr="008C3E95">
        <w:rPr>
          <w:b/>
          <w:noProof/>
          <w:szCs w:val="22"/>
        </w:rPr>
        <w:t>July</w:t>
      </w:r>
      <w:r w:rsidR="006336E4" w:rsidRPr="008C3E95">
        <w:rPr>
          <w:rStyle w:val="TitlePageRightHeadChar"/>
          <w:sz w:val="22"/>
          <w:szCs w:val="22"/>
        </w:rPr>
        <w:t xml:space="preserve"> 201</w:t>
      </w:r>
      <w:r w:rsidR="005D35FD" w:rsidRPr="008C3E95">
        <w:rPr>
          <w:rStyle w:val="TitlePageRightHeadChar"/>
          <w:sz w:val="22"/>
          <w:szCs w:val="22"/>
        </w:rPr>
        <w:t>4</w:t>
      </w:r>
    </w:p>
    <w:p w14:paraId="78B06B01" w14:textId="4B8E55C7" w:rsidR="006336E4" w:rsidRPr="008C3E95" w:rsidRDefault="00257FF8" w:rsidP="00B12129">
      <w:pPr>
        <w:pStyle w:val="TitlePageRightHead"/>
        <w:tabs>
          <w:tab w:val="right" w:pos="9360"/>
        </w:tabs>
        <w:ind w:left="0"/>
        <w:rPr>
          <w:b w:val="0"/>
          <w:szCs w:val="22"/>
        </w:rPr>
      </w:pPr>
      <w:r>
        <w:rPr>
          <w:b w:val="0"/>
          <w:noProof/>
          <w:szCs w:val="22"/>
        </w:rPr>
        <mc:AlternateContent>
          <mc:Choice Requires="wps">
            <w:drawing>
              <wp:anchor distT="0" distB="0" distL="114300" distR="114300" simplePos="0" relativeHeight="251655680" behindDoc="0" locked="0" layoutInCell="1" allowOverlap="1" wp14:anchorId="3AF391F0" wp14:editId="0929F7F1">
                <wp:simplePos x="0" y="0"/>
                <wp:positionH relativeFrom="column">
                  <wp:posOffset>904875</wp:posOffset>
                </wp:positionH>
                <wp:positionV relativeFrom="paragraph">
                  <wp:posOffset>3810</wp:posOffset>
                </wp:positionV>
                <wp:extent cx="2057400" cy="654685"/>
                <wp:effectExtent l="1905" t="0" r="0"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654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F50BB5" w14:textId="77777777" w:rsidR="006E30DA" w:rsidRDefault="006E30DA" w:rsidP="006336E4">
                            <w:pPr>
                              <w:pStyle w:val="TitlePageBody"/>
                              <w:rPr>
                                <w:sz w:val="18"/>
                                <w:szCs w:val="18"/>
                              </w:rPr>
                            </w:pPr>
                            <w:r>
                              <w:rPr>
                                <w:sz w:val="18"/>
                                <w:szCs w:val="18"/>
                              </w:rPr>
                              <w:t>This report was funded in part through a grant from the Washington Department of Ecolog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F391F0" id="Text Box 4" o:spid="_x0000_s1030" type="#_x0000_t202" style="position:absolute;left:0;text-align:left;margin-left:71.25pt;margin-top:.3pt;width:162pt;height:51.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NsctgIAAMA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" filled="f" stroked="f">
                <v:textbox>
                  <w:txbxContent>
                    <w:p w14:paraId="42F50BB5" w14:textId="77777777" w:rsidR="006E30DA" w:rsidRDefault="006E30DA" w:rsidP="006336E4">
                      <w:pPr>
                        <w:pStyle w:val="TitlePageBody"/>
                        <w:rPr>
                          <w:sz w:val="18"/>
                          <w:szCs w:val="18"/>
                        </w:rPr>
                      </w:pPr>
                      <w:r>
                        <w:rPr>
                          <w:sz w:val="18"/>
                          <w:szCs w:val="18"/>
                        </w:rPr>
                        <w:t>This report was funded in part through a grant from the Washington Department of Ecology.</w:t>
                      </w:r>
                    </w:p>
                  </w:txbxContent>
                </v:textbox>
                <w10:wrap type="square"/>
              </v:shape>
            </w:pict>
          </mc:Fallback>
        </mc:AlternateContent>
      </w:r>
      <w:r w:rsidR="006336E4" w:rsidRPr="008C3E95">
        <w:rPr>
          <w:b w:val="0"/>
          <w:szCs w:val="22"/>
        </w:rPr>
        <w:t xml:space="preserve">The Watershed Company </w:t>
      </w:r>
      <w:r w:rsidR="006336E4" w:rsidRPr="008C3E95">
        <w:rPr>
          <w:b w:val="0"/>
          <w:szCs w:val="22"/>
        </w:rPr>
        <w:br/>
        <w:t>Reference Number:</w:t>
      </w:r>
    </w:p>
    <w:p w14:paraId="230601E5" w14:textId="2B5BACCC" w:rsidR="006336E4" w:rsidRPr="005D35FD" w:rsidRDefault="005D35FD" w:rsidP="00E51C42">
      <w:pPr>
        <w:pStyle w:val="TitlePageTextRight"/>
        <w:tabs>
          <w:tab w:val="right" w:pos="9360"/>
        </w:tabs>
        <w:ind w:left="0"/>
        <w:rPr>
          <w:szCs w:val="22"/>
          <w:lang w:val="en-US"/>
        </w:rPr>
      </w:pPr>
      <w:r w:rsidRPr="005D35FD">
        <w:rPr>
          <w:szCs w:val="22"/>
          <w:lang w:val="en-US"/>
        </w:rPr>
        <w:t>130736</w:t>
      </w:r>
    </w:p>
    <w:p w14:paraId="388383D6" w14:textId="5550046A" w:rsidR="006336E4" w:rsidRPr="00EF2A0B" w:rsidRDefault="006336E4" w:rsidP="00E51C42">
      <w:pPr>
        <w:pStyle w:val="TitlePageTextRight"/>
        <w:tabs>
          <w:tab w:val="right" w:pos="9360"/>
        </w:tabs>
        <w:ind w:left="0"/>
        <w:rPr>
          <w:highlight w:val="lightGray"/>
        </w:rPr>
      </w:pPr>
    </w:p>
    <w:p w14:paraId="286573D2" w14:textId="6089CC81" w:rsidR="00A9746D" w:rsidRPr="00EF2A0B" w:rsidRDefault="00A9746D" w:rsidP="00EA0C36">
      <w:pPr>
        <w:pStyle w:val="BodyText"/>
        <w:rPr>
          <w:rFonts w:ascii="Arial" w:hAnsi="Arial"/>
          <w:b/>
          <w:color w:val="auto"/>
          <w:highlight w:val="lightGray"/>
        </w:rPr>
      </w:pPr>
    </w:p>
    <w:p w14:paraId="57191947" w14:textId="77777777" w:rsidR="00EA0C36" w:rsidRPr="005D35FD" w:rsidRDefault="00EA0C36" w:rsidP="00EA0C36">
      <w:pPr>
        <w:pStyle w:val="TitlePageRightHead"/>
        <w:spacing w:line="240" w:lineRule="auto"/>
        <w:ind w:left="0"/>
        <w:outlineLvl w:val="0"/>
        <w:rPr>
          <w:rFonts w:cs="Palatino Linotype"/>
        </w:rPr>
      </w:pPr>
      <w:r w:rsidRPr="005D35FD">
        <w:rPr>
          <w:rFonts w:cs="Palatino Linotype"/>
        </w:rPr>
        <w:lastRenderedPageBreak/>
        <w:t xml:space="preserve">Cite this document as: </w:t>
      </w:r>
    </w:p>
    <w:p w14:paraId="78EB9866" w14:textId="595547A3" w:rsidR="005D35FD" w:rsidRPr="005D35FD" w:rsidRDefault="005D35FD" w:rsidP="005D35FD">
      <w:pPr>
        <w:spacing w:after="200"/>
        <w:ind w:left="630"/>
        <w:jc w:val="right"/>
        <w:rPr>
          <w:rFonts w:ascii="Palatino Linotype" w:hAnsi="Palatino Linotype" w:cs="Palatino Linotype"/>
          <w:color w:val="auto"/>
          <w:sz w:val="22"/>
          <w:szCs w:val="22"/>
        </w:rPr>
      </w:pPr>
      <w:r w:rsidRPr="005D35FD">
        <w:rPr>
          <w:rFonts w:ascii="Palatino Linotype" w:hAnsi="Palatino Linotype" w:cs="Palatino Linotype"/>
          <w:color w:val="auto"/>
          <w:sz w:val="22"/>
          <w:szCs w:val="22"/>
        </w:rPr>
        <w:t xml:space="preserve">The Watershed Company.  </w:t>
      </w:r>
      <w:r w:rsidR="00986168">
        <w:rPr>
          <w:rFonts w:ascii="Palatino Linotype" w:hAnsi="Palatino Linotype" w:cs="Palatino Linotype"/>
          <w:color w:val="auto"/>
          <w:sz w:val="22"/>
          <w:szCs w:val="22"/>
        </w:rPr>
        <w:t xml:space="preserve">July </w:t>
      </w:r>
      <w:r w:rsidRPr="005D35FD">
        <w:rPr>
          <w:rFonts w:ascii="Palatino Linotype" w:hAnsi="Palatino Linotype" w:cs="Palatino Linotype"/>
          <w:color w:val="auto"/>
          <w:sz w:val="22"/>
          <w:szCs w:val="22"/>
        </w:rPr>
        <w:t xml:space="preserve">2014.  DRAFT Shoreline </w:t>
      </w:r>
      <w:r>
        <w:rPr>
          <w:rFonts w:ascii="Palatino Linotype" w:hAnsi="Palatino Linotype" w:cs="Palatino Linotype"/>
          <w:color w:val="auto"/>
          <w:sz w:val="22"/>
          <w:szCs w:val="22"/>
        </w:rPr>
        <w:t>Restoration Plan</w:t>
      </w:r>
      <w:r w:rsidRPr="005D35FD">
        <w:rPr>
          <w:rFonts w:ascii="Palatino Linotype" w:hAnsi="Palatino Linotype" w:cs="Palatino Linotype"/>
          <w:color w:val="auto"/>
          <w:sz w:val="22"/>
          <w:szCs w:val="22"/>
        </w:rPr>
        <w:t xml:space="preserve"> for </w:t>
      </w:r>
      <w:r w:rsidR="000C2390">
        <w:rPr>
          <w:rFonts w:ascii="Palatino Linotype" w:hAnsi="Palatino Linotype" w:cs="Arial"/>
          <w:bCs/>
          <w:color w:val="auto"/>
          <w:sz w:val="22"/>
          <w:szCs w:val="22"/>
        </w:rPr>
        <w:t xml:space="preserve">Shorelines in Whitman County, the </w:t>
      </w:r>
      <w:r w:rsidRPr="005D35FD">
        <w:rPr>
          <w:rFonts w:ascii="Palatino Linotype" w:hAnsi="Palatino Linotype" w:cs="Arial"/>
          <w:bCs/>
          <w:color w:val="auto"/>
          <w:sz w:val="22"/>
          <w:szCs w:val="22"/>
        </w:rPr>
        <w:t xml:space="preserve">Cities of </w:t>
      </w:r>
      <w:r w:rsidRPr="005D35FD">
        <w:rPr>
          <w:rFonts w:ascii="Palatino Linotype" w:hAnsi="Palatino Linotype" w:cs="Arial"/>
          <w:color w:val="auto"/>
          <w:sz w:val="22"/>
          <w:szCs w:val="22"/>
        </w:rPr>
        <w:t>Colfax, Palouse</w:t>
      </w:r>
      <w:r w:rsidR="000C2390">
        <w:rPr>
          <w:rFonts w:ascii="Palatino Linotype" w:hAnsi="Palatino Linotype" w:cs="Arial"/>
          <w:color w:val="auto"/>
          <w:sz w:val="22"/>
          <w:szCs w:val="22"/>
        </w:rPr>
        <w:t xml:space="preserve">, </w:t>
      </w:r>
      <w:r w:rsidRPr="005D35FD">
        <w:rPr>
          <w:rFonts w:ascii="Palatino Linotype" w:hAnsi="Palatino Linotype" w:cs="Arial"/>
          <w:color w:val="auto"/>
          <w:sz w:val="22"/>
          <w:szCs w:val="22"/>
        </w:rPr>
        <w:t>Pullman</w:t>
      </w:r>
      <w:r w:rsidR="000C2390">
        <w:rPr>
          <w:rFonts w:ascii="Palatino Linotype" w:hAnsi="Palatino Linotype" w:cs="Arial"/>
          <w:color w:val="auto"/>
          <w:sz w:val="22"/>
          <w:szCs w:val="22"/>
        </w:rPr>
        <w:t xml:space="preserve"> and </w:t>
      </w:r>
      <w:proofErr w:type="spellStart"/>
      <w:r w:rsidR="000C2390" w:rsidRPr="005D35FD">
        <w:rPr>
          <w:rFonts w:ascii="Palatino Linotype" w:hAnsi="Palatino Linotype" w:cs="Arial"/>
          <w:color w:val="auto"/>
          <w:sz w:val="22"/>
          <w:szCs w:val="22"/>
        </w:rPr>
        <w:t>Tekoa</w:t>
      </w:r>
      <w:proofErr w:type="spellEnd"/>
      <w:r w:rsidR="000C2390" w:rsidRPr="005D35FD">
        <w:rPr>
          <w:rFonts w:ascii="Palatino Linotype" w:hAnsi="Palatino Linotype" w:cs="Arial"/>
          <w:color w:val="auto"/>
          <w:sz w:val="22"/>
          <w:szCs w:val="22"/>
        </w:rPr>
        <w:t xml:space="preserve"> </w:t>
      </w:r>
      <w:r w:rsidR="000C2390">
        <w:rPr>
          <w:rFonts w:ascii="Palatino Linotype" w:hAnsi="Palatino Linotype" w:cs="Arial"/>
          <w:color w:val="auto"/>
          <w:sz w:val="22"/>
          <w:szCs w:val="22"/>
        </w:rPr>
        <w:t xml:space="preserve">and the Towns of </w:t>
      </w:r>
      <w:r w:rsidR="000C2390" w:rsidRPr="005D35FD">
        <w:rPr>
          <w:rFonts w:ascii="Palatino Linotype" w:hAnsi="Palatino Linotype" w:cs="Arial"/>
          <w:color w:val="auto"/>
          <w:sz w:val="22"/>
          <w:szCs w:val="22"/>
        </w:rPr>
        <w:t>Albion</w:t>
      </w:r>
      <w:r w:rsidR="00307020">
        <w:rPr>
          <w:rFonts w:ascii="Palatino Linotype" w:hAnsi="Palatino Linotype" w:cs="Arial"/>
          <w:color w:val="auto"/>
          <w:sz w:val="22"/>
          <w:szCs w:val="22"/>
        </w:rPr>
        <w:t>,</w:t>
      </w:r>
      <w:r w:rsidR="000C2390" w:rsidRPr="000C2390">
        <w:rPr>
          <w:rFonts w:ascii="Palatino Linotype" w:hAnsi="Palatino Linotype" w:cs="Arial"/>
          <w:color w:val="auto"/>
          <w:sz w:val="22"/>
          <w:szCs w:val="22"/>
        </w:rPr>
        <w:t xml:space="preserve"> </w:t>
      </w:r>
      <w:r w:rsidR="000C2390" w:rsidRPr="005D35FD">
        <w:rPr>
          <w:rFonts w:ascii="Palatino Linotype" w:hAnsi="Palatino Linotype" w:cs="Arial"/>
          <w:color w:val="auto"/>
          <w:sz w:val="22"/>
          <w:szCs w:val="22"/>
        </w:rPr>
        <w:t>Malden</w:t>
      </w:r>
      <w:r w:rsidR="000C2390">
        <w:rPr>
          <w:rFonts w:ascii="Palatino Linotype" w:hAnsi="Palatino Linotype" w:cs="Arial"/>
          <w:color w:val="auto"/>
          <w:sz w:val="22"/>
          <w:szCs w:val="22"/>
        </w:rPr>
        <w:t xml:space="preserve"> and </w:t>
      </w:r>
      <w:r w:rsidR="002867CB">
        <w:rPr>
          <w:rFonts w:ascii="Palatino Linotype" w:hAnsi="Palatino Linotype" w:cs="Arial"/>
          <w:color w:val="auto"/>
          <w:sz w:val="22"/>
          <w:szCs w:val="22"/>
        </w:rPr>
        <w:t>Rosalia</w:t>
      </w:r>
      <w:r w:rsidRPr="005D35FD">
        <w:rPr>
          <w:rFonts w:ascii="Palatino Linotype" w:hAnsi="Palatino Linotype" w:cs="Palatino Linotype"/>
          <w:color w:val="auto"/>
          <w:sz w:val="22"/>
          <w:szCs w:val="22"/>
        </w:rPr>
        <w:t>.  Prepared for Whitman County.</w:t>
      </w:r>
    </w:p>
    <w:p w14:paraId="01427892" w14:textId="77777777" w:rsidR="005D35FD" w:rsidRPr="005D35FD" w:rsidRDefault="005D35FD" w:rsidP="005D35FD">
      <w:pPr>
        <w:spacing w:line="280" w:lineRule="atLeast"/>
        <w:jc w:val="right"/>
        <w:rPr>
          <w:rFonts w:ascii="Palatino Linotype" w:hAnsi="Palatino Linotype" w:cs="Palatino Linotype"/>
          <w:b/>
          <w:bCs/>
          <w:color w:val="auto"/>
          <w:sz w:val="22"/>
          <w:szCs w:val="22"/>
        </w:rPr>
      </w:pPr>
      <w:r w:rsidRPr="005D35FD">
        <w:rPr>
          <w:rFonts w:ascii="Palatino Linotype" w:hAnsi="Palatino Linotype" w:cs="Palatino Linotype"/>
          <w:b/>
          <w:bCs/>
          <w:color w:val="auto"/>
          <w:sz w:val="22"/>
          <w:szCs w:val="22"/>
        </w:rPr>
        <w:t>The Watershed Company Contact Persons:</w:t>
      </w:r>
    </w:p>
    <w:p w14:paraId="6E1821B9" w14:textId="77777777" w:rsidR="005D35FD" w:rsidRPr="005D35FD" w:rsidRDefault="005D35FD" w:rsidP="005D35FD">
      <w:pPr>
        <w:tabs>
          <w:tab w:val="left" w:pos="5040"/>
        </w:tabs>
        <w:jc w:val="right"/>
        <w:rPr>
          <w:rFonts w:ascii="Palatino Linotype" w:hAnsi="Palatino Linotype" w:cs="Palatino Linotype"/>
          <w:color w:val="auto"/>
          <w:sz w:val="22"/>
          <w:szCs w:val="22"/>
        </w:rPr>
      </w:pPr>
      <w:r w:rsidRPr="005D35FD">
        <w:rPr>
          <w:rFonts w:ascii="Palatino Linotype" w:hAnsi="Palatino Linotype" w:cs="Palatino Linotype"/>
          <w:color w:val="auto"/>
          <w:sz w:val="22"/>
          <w:szCs w:val="22"/>
        </w:rPr>
        <w:t>Amy Summe/Clover Muters</w:t>
      </w:r>
    </w:p>
    <w:p w14:paraId="2ED2A840" w14:textId="77777777" w:rsidR="005D35FD" w:rsidRPr="005D35FD" w:rsidRDefault="005D35FD" w:rsidP="005D35FD">
      <w:pPr>
        <w:tabs>
          <w:tab w:val="left" w:pos="5040"/>
        </w:tabs>
        <w:jc w:val="right"/>
        <w:rPr>
          <w:rFonts w:ascii="Palatino Linotype" w:hAnsi="Palatino Linotype" w:cs="Palatino Linotype"/>
          <w:b/>
          <w:color w:val="auto"/>
          <w:sz w:val="22"/>
          <w:szCs w:val="22"/>
        </w:rPr>
      </w:pPr>
    </w:p>
    <w:p w14:paraId="6706C910" w14:textId="17183FFF" w:rsidR="005D35FD" w:rsidRPr="005D35FD" w:rsidRDefault="005D35FD" w:rsidP="005D35FD">
      <w:pPr>
        <w:tabs>
          <w:tab w:val="left" w:pos="5040"/>
        </w:tabs>
        <w:jc w:val="right"/>
        <w:rPr>
          <w:rFonts w:ascii="Palatino Linotype" w:hAnsi="Palatino Linotype" w:cs="Palatino Linotype"/>
          <w:color w:val="auto"/>
          <w:sz w:val="22"/>
          <w:szCs w:val="22"/>
        </w:rPr>
      </w:pPr>
    </w:p>
    <w:p w14:paraId="0A5C507E" w14:textId="77777777" w:rsidR="00CD1175" w:rsidRPr="00EF2A0B" w:rsidRDefault="00CD1175" w:rsidP="00EA0C36">
      <w:pPr>
        <w:pStyle w:val="BodyText"/>
        <w:jc w:val="right"/>
        <w:rPr>
          <w:rFonts w:ascii="Arial" w:hAnsi="Arial"/>
          <w:b/>
          <w:color w:val="auto"/>
          <w:highlight w:val="lightGray"/>
        </w:rPr>
        <w:sectPr w:rsidR="00CD1175" w:rsidRPr="00EF2A0B" w:rsidSect="0059049A">
          <w:type w:val="continuous"/>
          <w:pgSz w:w="12240" w:h="15840" w:code="1"/>
          <w:pgMar w:top="1440" w:right="2160" w:bottom="1440" w:left="1440" w:header="720" w:footer="720" w:gutter="0"/>
          <w:cols w:space="720"/>
          <w:docGrid w:linePitch="354"/>
        </w:sectPr>
      </w:pPr>
    </w:p>
    <w:p w14:paraId="1288B7E9" w14:textId="77777777" w:rsidR="00A9746D" w:rsidRPr="008C3E95" w:rsidRDefault="008F7A4C" w:rsidP="008F7A4C">
      <w:pPr>
        <w:pStyle w:val="Chapter"/>
        <w:outlineLvl w:val="0"/>
      </w:pPr>
      <w:r w:rsidRPr="008C3E95">
        <w:lastRenderedPageBreak/>
        <w:t>Table of Contents</w:t>
      </w:r>
    </w:p>
    <w:p w14:paraId="220419B9" w14:textId="77777777" w:rsidR="00A9746D" w:rsidRPr="008C3E95" w:rsidRDefault="00A9746D" w:rsidP="008B0066">
      <w:pPr>
        <w:pStyle w:val="Title"/>
        <w:tabs>
          <w:tab w:val="left" w:pos="7560"/>
          <w:tab w:val="right" w:pos="9360"/>
        </w:tabs>
        <w:jc w:val="left"/>
        <w:rPr>
          <w:rFonts w:ascii="Arial" w:hAnsi="Arial"/>
          <w:b w:val="0"/>
          <w:color w:val="auto"/>
          <w:sz w:val="28"/>
          <w:szCs w:val="28"/>
          <w:u w:val="none"/>
        </w:rPr>
      </w:pPr>
      <w:r w:rsidRPr="008C3E95">
        <w:rPr>
          <w:rFonts w:ascii="Arial" w:hAnsi="Arial"/>
          <w:b w:val="0"/>
          <w:color w:val="auto"/>
          <w:sz w:val="22"/>
          <w:u w:val="none"/>
        </w:rPr>
        <w:tab/>
      </w:r>
      <w:r w:rsidRPr="008C3E95">
        <w:rPr>
          <w:rFonts w:ascii="Arial" w:hAnsi="Arial"/>
          <w:b w:val="0"/>
          <w:color w:val="auto"/>
          <w:sz w:val="22"/>
          <w:u w:val="none"/>
        </w:rPr>
        <w:tab/>
      </w:r>
      <w:r w:rsidRPr="008C3E95">
        <w:rPr>
          <w:rFonts w:ascii="Arial" w:hAnsi="Arial"/>
          <w:b w:val="0"/>
          <w:color w:val="auto"/>
          <w:sz w:val="28"/>
          <w:szCs w:val="28"/>
          <w:u w:val="none"/>
        </w:rPr>
        <w:t>Page</w:t>
      </w:r>
      <w:r w:rsidR="008B0066" w:rsidRPr="008C3E95">
        <w:rPr>
          <w:rFonts w:ascii="Arial" w:hAnsi="Arial"/>
          <w:b w:val="0"/>
          <w:color w:val="auto"/>
          <w:sz w:val="28"/>
          <w:szCs w:val="28"/>
          <w:u w:val="none"/>
        </w:rPr>
        <w:t xml:space="preserve"> #</w:t>
      </w:r>
    </w:p>
    <w:p w14:paraId="125B8AE7" w14:textId="77777777" w:rsidR="00A9746D" w:rsidRPr="00EF2A0B" w:rsidRDefault="00A9746D">
      <w:pPr>
        <w:ind w:left="540" w:hanging="540"/>
        <w:rPr>
          <w:rFonts w:ascii="Arial" w:hAnsi="Arial" w:cs="Arial"/>
          <w:sz w:val="22"/>
          <w:highlight w:val="lightGray"/>
        </w:rPr>
      </w:pPr>
    </w:p>
    <w:p w14:paraId="5B539A6C" w14:textId="77777777" w:rsidR="00590A55" w:rsidRDefault="00140ECF">
      <w:pPr>
        <w:pStyle w:val="TOC1"/>
        <w:rPr>
          <w:rFonts w:asciiTheme="minorHAnsi" w:eastAsiaTheme="minorEastAsia" w:hAnsiTheme="minorHAnsi" w:cstheme="minorBidi"/>
          <w:b w:val="0"/>
          <w:bCs w:val="0"/>
          <w:noProof/>
          <w:sz w:val="22"/>
          <w:szCs w:val="22"/>
        </w:rPr>
      </w:pPr>
      <w:r w:rsidRPr="00EF2A0B">
        <w:rPr>
          <w:smallCaps/>
          <w:sz w:val="22"/>
          <w:highlight w:val="lightGray"/>
        </w:rPr>
        <w:fldChar w:fldCharType="begin"/>
      </w:r>
      <w:r w:rsidRPr="00EF2A0B">
        <w:rPr>
          <w:smallCaps/>
          <w:sz w:val="22"/>
          <w:highlight w:val="lightGray"/>
        </w:rPr>
        <w:instrText xml:space="preserve"> TOC \o "1-3" \h \z </w:instrText>
      </w:r>
      <w:r w:rsidRPr="00EF2A0B">
        <w:rPr>
          <w:smallCaps/>
          <w:sz w:val="22"/>
          <w:highlight w:val="lightGray"/>
        </w:rPr>
        <w:fldChar w:fldCharType="separate"/>
      </w:r>
      <w:hyperlink w:anchor="_Toc394475149" w:history="1">
        <w:r w:rsidR="00590A55" w:rsidRPr="00954396">
          <w:rPr>
            <w:rStyle w:val="Hyperlink"/>
            <w:noProof/>
            <w14:scene3d>
              <w14:camera w14:prst="orthographicFront"/>
              <w14:lightRig w14:rig="threePt" w14:dir="t">
                <w14:rot w14:lat="0" w14:lon="0" w14:rev="0"/>
              </w14:lightRig>
            </w14:scene3d>
          </w:rPr>
          <w:t>1</w:t>
        </w:r>
        <w:r w:rsidR="00590A55">
          <w:rPr>
            <w:rFonts w:asciiTheme="minorHAnsi" w:eastAsiaTheme="minorEastAsia" w:hAnsiTheme="minorHAnsi" w:cstheme="minorBidi"/>
            <w:b w:val="0"/>
            <w:bCs w:val="0"/>
            <w:noProof/>
            <w:sz w:val="22"/>
            <w:szCs w:val="22"/>
          </w:rPr>
          <w:tab/>
        </w:r>
        <w:r w:rsidR="00590A55" w:rsidRPr="00954396">
          <w:rPr>
            <w:rStyle w:val="Hyperlink"/>
            <w:noProof/>
          </w:rPr>
          <w:t>Introduction</w:t>
        </w:r>
        <w:r w:rsidR="00590A55">
          <w:rPr>
            <w:noProof/>
            <w:webHidden/>
          </w:rPr>
          <w:tab/>
        </w:r>
        <w:r w:rsidR="00590A55">
          <w:rPr>
            <w:noProof/>
            <w:webHidden/>
          </w:rPr>
          <w:fldChar w:fldCharType="begin"/>
        </w:r>
        <w:r w:rsidR="00590A55">
          <w:rPr>
            <w:noProof/>
            <w:webHidden/>
          </w:rPr>
          <w:instrText xml:space="preserve"> PAGEREF _Toc394475149 \h </w:instrText>
        </w:r>
        <w:r w:rsidR="00590A55">
          <w:rPr>
            <w:noProof/>
            <w:webHidden/>
          </w:rPr>
        </w:r>
        <w:r w:rsidR="00590A55">
          <w:rPr>
            <w:noProof/>
            <w:webHidden/>
          </w:rPr>
          <w:fldChar w:fldCharType="separate"/>
        </w:r>
        <w:r w:rsidR="000958FE">
          <w:rPr>
            <w:noProof/>
            <w:webHidden/>
          </w:rPr>
          <w:t>1</w:t>
        </w:r>
        <w:r w:rsidR="00590A55">
          <w:rPr>
            <w:noProof/>
            <w:webHidden/>
          </w:rPr>
          <w:fldChar w:fldCharType="end"/>
        </w:r>
      </w:hyperlink>
    </w:p>
    <w:p w14:paraId="315806EA" w14:textId="77777777" w:rsidR="00590A55" w:rsidRDefault="006E30DA" w:rsidP="00590A55">
      <w:pPr>
        <w:pStyle w:val="TOC2"/>
        <w:rPr>
          <w:rFonts w:asciiTheme="minorHAnsi" w:eastAsiaTheme="minorEastAsia" w:hAnsiTheme="minorHAnsi" w:cstheme="minorBidi"/>
          <w:szCs w:val="22"/>
        </w:rPr>
      </w:pPr>
      <w:hyperlink w:anchor="_Toc394475150" w:history="1">
        <w:r w:rsidR="00590A55" w:rsidRPr="00954396">
          <w:rPr>
            <w:rStyle w:val="Hyperlink"/>
          </w:rPr>
          <w:t>1.1</w:t>
        </w:r>
        <w:r w:rsidR="00590A55">
          <w:rPr>
            <w:rFonts w:asciiTheme="minorHAnsi" w:eastAsiaTheme="minorEastAsia" w:hAnsiTheme="minorHAnsi" w:cstheme="minorBidi"/>
            <w:szCs w:val="22"/>
          </w:rPr>
          <w:tab/>
        </w:r>
        <w:r w:rsidR="00590A55" w:rsidRPr="00954396">
          <w:rPr>
            <w:rStyle w:val="Hyperlink"/>
          </w:rPr>
          <w:t>Purpose</w:t>
        </w:r>
        <w:r w:rsidR="00590A55">
          <w:rPr>
            <w:webHidden/>
          </w:rPr>
          <w:tab/>
        </w:r>
        <w:r w:rsidR="00590A55">
          <w:rPr>
            <w:webHidden/>
          </w:rPr>
          <w:fldChar w:fldCharType="begin"/>
        </w:r>
        <w:r w:rsidR="00590A55">
          <w:rPr>
            <w:webHidden/>
          </w:rPr>
          <w:instrText xml:space="preserve"> PAGEREF _Toc394475150 \h </w:instrText>
        </w:r>
        <w:r w:rsidR="00590A55">
          <w:rPr>
            <w:webHidden/>
          </w:rPr>
        </w:r>
        <w:r w:rsidR="00590A55">
          <w:rPr>
            <w:webHidden/>
          </w:rPr>
          <w:fldChar w:fldCharType="separate"/>
        </w:r>
        <w:r w:rsidR="000958FE">
          <w:rPr>
            <w:webHidden/>
          </w:rPr>
          <w:t>1</w:t>
        </w:r>
        <w:r w:rsidR="00590A55">
          <w:rPr>
            <w:webHidden/>
          </w:rPr>
          <w:fldChar w:fldCharType="end"/>
        </w:r>
      </w:hyperlink>
    </w:p>
    <w:p w14:paraId="190E0525" w14:textId="77777777" w:rsidR="00590A55" w:rsidRDefault="006E30DA" w:rsidP="00590A55">
      <w:pPr>
        <w:pStyle w:val="TOC2"/>
        <w:rPr>
          <w:rFonts w:asciiTheme="minorHAnsi" w:eastAsiaTheme="minorEastAsia" w:hAnsiTheme="minorHAnsi" w:cstheme="minorBidi"/>
          <w:szCs w:val="22"/>
        </w:rPr>
      </w:pPr>
      <w:hyperlink w:anchor="_Toc394475151" w:history="1">
        <w:r w:rsidR="00590A55" w:rsidRPr="00954396">
          <w:rPr>
            <w:rStyle w:val="Hyperlink"/>
          </w:rPr>
          <w:t>1.2</w:t>
        </w:r>
        <w:r w:rsidR="00590A55">
          <w:rPr>
            <w:rFonts w:asciiTheme="minorHAnsi" w:eastAsiaTheme="minorEastAsia" w:hAnsiTheme="minorHAnsi" w:cstheme="minorBidi"/>
            <w:szCs w:val="22"/>
          </w:rPr>
          <w:tab/>
        </w:r>
        <w:r w:rsidR="00590A55" w:rsidRPr="00954396">
          <w:rPr>
            <w:rStyle w:val="Hyperlink"/>
          </w:rPr>
          <w:t>Restoration Plan Requirements</w:t>
        </w:r>
        <w:r w:rsidR="00590A55">
          <w:rPr>
            <w:webHidden/>
          </w:rPr>
          <w:tab/>
        </w:r>
        <w:r w:rsidR="00590A55">
          <w:rPr>
            <w:webHidden/>
          </w:rPr>
          <w:fldChar w:fldCharType="begin"/>
        </w:r>
        <w:r w:rsidR="00590A55">
          <w:rPr>
            <w:webHidden/>
          </w:rPr>
          <w:instrText xml:space="preserve"> PAGEREF _Toc394475151 \h </w:instrText>
        </w:r>
        <w:r w:rsidR="00590A55">
          <w:rPr>
            <w:webHidden/>
          </w:rPr>
        </w:r>
        <w:r w:rsidR="00590A55">
          <w:rPr>
            <w:webHidden/>
          </w:rPr>
          <w:fldChar w:fldCharType="separate"/>
        </w:r>
        <w:r w:rsidR="000958FE">
          <w:rPr>
            <w:webHidden/>
          </w:rPr>
          <w:t>3</w:t>
        </w:r>
        <w:r w:rsidR="00590A55">
          <w:rPr>
            <w:webHidden/>
          </w:rPr>
          <w:fldChar w:fldCharType="end"/>
        </w:r>
      </w:hyperlink>
    </w:p>
    <w:p w14:paraId="49E81084" w14:textId="77777777" w:rsidR="00590A55" w:rsidRDefault="006E30DA" w:rsidP="00590A55">
      <w:pPr>
        <w:pStyle w:val="TOC2"/>
        <w:rPr>
          <w:rFonts w:asciiTheme="minorHAnsi" w:eastAsiaTheme="minorEastAsia" w:hAnsiTheme="minorHAnsi" w:cstheme="minorBidi"/>
          <w:szCs w:val="22"/>
        </w:rPr>
      </w:pPr>
      <w:hyperlink w:anchor="_Toc394475152" w:history="1">
        <w:r w:rsidR="00590A55" w:rsidRPr="00954396">
          <w:rPr>
            <w:rStyle w:val="Hyperlink"/>
          </w:rPr>
          <w:t>1.3</w:t>
        </w:r>
        <w:r w:rsidR="00590A55">
          <w:rPr>
            <w:rFonts w:asciiTheme="minorHAnsi" w:eastAsiaTheme="minorEastAsia" w:hAnsiTheme="minorHAnsi" w:cstheme="minorBidi"/>
            <w:szCs w:val="22"/>
          </w:rPr>
          <w:tab/>
        </w:r>
        <w:r w:rsidR="00590A55" w:rsidRPr="00954396">
          <w:rPr>
            <w:rStyle w:val="Hyperlink"/>
          </w:rPr>
          <w:t>Types of Restoration Activities</w:t>
        </w:r>
        <w:r w:rsidR="00590A55">
          <w:rPr>
            <w:webHidden/>
          </w:rPr>
          <w:tab/>
        </w:r>
        <w:r w:rsidR="00590A55">
          <w:rPr>
            <w:webHidden/>
          </w:rPr>
          <w:fldChar w:fldCharType="begin"/>
        </w:r>
        <w:r w:rsidR="00590A55">
          <w:rPr>
            <w:webHidden/>
          </w:rPr>
          <w:instrText xml:space="preserve"> PAGEREF _Toc394475152 \h </w:instrText>
        </w:r>
        <w:r w:rsidR="00590A55">
          <w:rPr>
            <w:webHidden/>
          </w:rPr>
        </w:r>
        <w:r w:rsidR="00590A55">
          <w:rPr>
            <w:webHidden/>
          </w:rPr>
          <w:fldChar w:fldCharType="separate"/>
        </w:r>
        <w:r w:rsidR="000958FE">
          <w:rPr>
            <w:webHidden/>
          </w:rPr>
          <w:t>4</w:t>
        </w:r>
        <w:r w:rsidR="00590A55">
          <w:rPr>
            <w:webHidden/>
          </w:rPr>
          <w:fldChar w:fldCharType="end"/>
        </w:r>
      </w:hyperlink>
    </w:p>
    <w:p w14:paraId="66CE7B02" w14:textId="77777777" w:rsidR="00590A55" w:rsidRDefault="006E30DA" w:rsidP="00590A55">
      <w:pPr>
        <w:pStyle w:val="TOC2"/>
        <w:rPr>
          <w:rFonts w:asciiTheme="minorHAnsi" w:eastAsiaTheme="minorEastAsia" w:hAnsiTheme="minorHAnsi" w:cstheme="minorBidi"/>
          <w:szCs w:val="22"/>
        </w:rPr>
      </w:pPr>
      <w:hyperlink w:anchor="_Toc394475153" w:history="1">
        <w:r w:rsidR="00590A55" w:rsidRPr="00954396">
          <w:rPr>
            <w:rStyle w:val="Hyperlink"/>
          </w:rPr>
          <w:t>1.4</w:t>
        </w:r>
        <w:r w:rsidR="00590A55">
          <w:rPr>
            <w:rFonts w:asciiTheme="minorHAnsi" w:eastAsiaTheme="minorEastAsia" w:hAnsiTheme="minorHAnsi" w:cstheme="minorBidi"/>
            <w:szCs w:val="22"/>
          </w:rPr>
          <w:tab/>
        </w:r>
        <w:r w:rsidR="00590A55" w:rsidRPr="00954396">
          <w:rPr>
            <w:rStyle w:val="Hyperlink"/>
          </w:rPr>
          <w:t>Contents of this Restoration Plan</w:t>
        </w:r>
        <w:r w:rsidR="00590A55">
          <w:rPr>
            <w:webHidden/>
          </w:rPr>
          <w:tab/>
        </w:r>
        <w:r w:rsidR="00590A55">
          <w:rPr>
            <w:webHidden/>
          </w:rPr>
          <w:fldChar w:fldCharType="begin"/>
        </w:r>
        <w:r w:rsidR="00590A55">
          <w:rPr>
            <w:webHidden/>
          </w:rPr>
          <w:instrText xml:space="preserve"> PAGEREF _Toc394475153 \h </w:instrText>
        </w:r>
        <w:r w:rsidR="00590A55">
          <w:rPr>
            <w:webHidden/>
          </w:rPr>
        </w:r>
        <w:r w:rsidR="00590A55">
          <w:rPr>
            <w:webHidden/>
          </w:rPr>
          <w:fldChar w:fldCharType="separate"/>
        </w:r>
        <w:r w:rsidR="000958FE">
          <w:rPr>
            <w:webHidden/>
          </w:rPr>
          <w:t>5</w:t>
        </w:r>
        <w:r w:rsidR="00590A55">
          <w:rPr>
            <w:webHidden/>
          </w:rPr>
          <w:fldChar w:fldCharType="end"/>
        </w:r>
      </w:hyperlink>
    </w:p>
    <w:p w14:paraId="1A51DA83" w14:textId="77777777" w:rsidR="00590A55" w:rsidRDefault="006E30DA" w:rsidP="00590A55">
      <w:pPr>
        <w:pStyle w:val="TOC2"/>
        <w:rPr>
          <w:rFonts w:asciiTheme="minorHAnsi" w:eastAsiaTheme="minorEastAsia" w:hAnsiTheme="minorHAnsi" w:cstheme="minorBidi"/>
          <w:szCs w:val="22"/>
        </w:rPr>
      </w:pPr>
      <w:hyperlink w:anchor="_Toc394475154" w:history="1">
        <w:r w:rsidR="00590A55" w:rsidRPr="00954396">
          <w:rPr>
            <w:rStyle w:val="Hyperlink"/>
          </w:rPr>
          <w:t>1.5</w:t>
        </w:r>
        <w:r w:rsidR="00590A55">
          <w:rPr>
            <w:rFonts w:asciiTheme="minorHAnsi" w:eastAsiaTheme="minorEastAsia" w:hAnsiTheme="minorHAnsi" w:cstheme="minorBidi"/>
            <w:szCs w:val="22"/>
          </w:rPr>
          <w:tab/>
        </w:r>
        <w:r w:rsidR="00590A55" w:rsidRPr="00954396">
          <w:rPr>
            <w:rStyle w:val="Hyperlink"/>
          </w:rPr>
          <w:t>Utility of this Restoration Plan</w:t>
        </w:r>
        <w:r w:rsidR="00590A55">
          <w:rPr>
            <w:webHidden/>
          </w:rPr>
          <w:tab/>
        </w:r>
        <w:r w:rsidR="00590A55">
          <w:rPr>
            <w:webHidden/>
          </w:rPr>
          <w:fldChar w:fldCharType="begin"/>
        </w:r>
        <w:r w:rsidR="00590A55">
          <w:rPr>
            <w:webHidden/>
          </w:rPr>
          <w:instrText xml:space="preserve"> PAGEREF _Toc394475154 \h </w:instrText>
        </w:r>
        <w:r w:rsidR="00590A55">
          <w:rPr>
            <w:webHidden/>
          </w:rPr>
        </w:r>
        <w:r w:rsidR="00590A55">
          <w:rPr>
            <w:webHidden/>
          </w:rPr>
          <w:fldChar w:fldCharType="separate"/>
        </w:r>
        <w:r w:rsidR="000958FE">
          <w:rPr>
            <w:webHidden/>
          </w:rPr>
          <w:t>5</w:t>
        </w:r>
        <w:r w:rsidR="00590A55">
          <w:rPr>
            <w:webHidden/>
          </w:rPr>
          <w:fldChar w:fldCharType="end"/>
        </w:r>
      </w:hyperlink>
    </w:p>
    <w:p w14:paraId="5138A4D0" w14:textId="77777777" w:rsidR="00590A55" w:rsidRDefault="006E30DA">
      <w:pPr>
        <w:pStyle w:val="TOC1"/>
        <w:rPr>
          <w:rFonts w:asciiTheme="minorHAnsi" w:eastAsiaTheme="minorEastAsia" w:hAnsiTheme="minorHAnsi" w:cstheme="minorBidi"/>
          <w:b w:val="0"/>
          <w:bCs w:val="0"/>
          <w:noProof/>
          <w:sz w:val="22"/>
          <w:szCs w:val="22"/>
        </w:rPr>
      </w:pPr>
      <w:hyperlink w:anchor="_Toc394475155" w:history="1">
        <w:r w:rsidR="00590A55" w:rsidRPr="00954396">
          <w:rPr>
            <w:rStyle w:val="Hyperlink"/>
            <w:noProof/>
            <w14:scene3d>
              <w14:camera w14:prst="orthographicFront"/>
              <w14:lightRig w14:rig="threePt" w14:dir="t">
                <w14:rot w14:lat="0" w14:lon="0" w14:rev="0"/>
              </w14:lightRig>
            </w14:scene3d>
          </w:rPr>
          <w:t>2</w:t>
        </w:r>
        <w:r w:rsidR="00590A55">
          <w:rPr>
            <w:rFonts w:asciiTheme="minorHAnsi" w:eastAsiaTheme="minorEastAsia" w:hAnsiTheme="minorHAnsi" w:cstheme="minorBidi"/>
            <w:b w:val="0"/>
            <w:bCs w:val="0"/>
            <w:noProof/>
            <w:sz w:val="22"/>
            <w:szCs w:val="22"/>
          </w:rPr>
          <w:tab/>
        </w:r>
        <w:r w:rsidR="00590A55" w:rsidRPr="00954396">
          <w:rPr>
            <w:rStyle w:val="Hyperlink"/>
            <w:noProof/>
          </w:rPr>
          <w:t>Shoreline Inventory and Analysis Report Summary</w:t>
        </w:r>
        <w:r w:rsidR="00590A55">
          <w:rPr>
            <w:noProof/>
            <w:webHidden/>
          </w:rPr>
          <w:tab/>
        </w:r>
        <w:r w:rsidR="00590A55">
          <w:rPr>
            <w:noProof/>
            <w:webHidden/>
          </w:rPr>
          <w:fldChar w:fldCharType="begin"/>
        </w:r>
        <w:r w:rsidR="00590A55">
          <w:rPr>
            <w:noProof/>
            <w:webHidden/>
          </w:rPr>
          <w:instrText xml:space="preserve"> PAGEREF _Toc394475155 \h </w:instrText>
        </w:r>
        <w:r w:rsidR="00590A55">
          <w:rPr>
            <w:noProof/>
            <w:webHidden/>
          </w:rPr>
        </w:r>
        <w:r w:rsidR="00590A55">
          <w:rPr>
            <w:noProof/>
            <w:webHidden/>
          </w:rPr>
          <w:fldChar w:fldCharType="separate"/>
        </w:r>
        <w:r w:rsidR="000958FE">
          <w:rPr>
            <w:noProof/>
            <w:webHidden/>
          </w:rPr>
          <w:t>6</w:t>
        </w:r>
        <w:r w:rsidR="00590A55">
          <w:rPr>
            <w:noProof/>
            <w:webHidden/>
          </w:rPr>
          <w:fldChar w:fldCharType="end"/>
        </w:r>
      </w:hyperlink>
    </w:p>
    <w:p w14:paraId="05179582" w14:textId="77777777" w:rsidR="00590A55" w:rsidRDefault="006E30DA" w:rsidP="00590A55">
      <w:pPr>
        <w:pStyle w:val="TOC2"/>
        <w:rPr>
          <w:rFonts w:asciiTheme="minorHAnsi" w:eastAsiaTheme="minorEastAsia" w:hAnsiTheme="minorHAnsi" w:cstheme="minorBidi"/>
          <w:szCs w:val="22"/>
        </w:rPr>
      </w:pPr>
      <w:hyperlink w:anchor="_Toc394475156" w:history="1">
        <w:r w:rsidR="00590A55" w:rsidRPr="00954396">
          <w:rPr>
            <w:rStyle w:val="Hyperlink"/>
          </w:rPr>
          <w:t>2.1</w:t>
        </w:r>
        <w:r w:rsidR="00590A55">
          <w:rPr>
            <w:rFonts w:asciiTheme="minorHAnsi" w:eastAsiaTheme="minorEastAsia" w:hAnsiTheme="minorHAnsi" w:cstheme="minorBidi"/>
            <w:szCs w:val="22"/>
          </w:rPr>
          <w:tab/>
        </w:r>
        <w:r w:rsidR="00590A55" w:rsidRPr="00954396">
          <w:rPr>
            <w:rStyle w:val="Hyperlink"/>
          </w:rPr>
          <w:t>Shoreline Jurisdiction</w:t>
        </w:r>
        <w:r w:rsidR="00590A55">
          <w:rPr>
            <w:webHidden/>
          </w:rPr>
          <w:tab/>
        </w:r>
        <w:r w:rsidR="00590A55">
          <w:rPr>
            <w:webHidden/>
          </w:rPr>
          <w:fldChar w:fldCharType="begin"/>
        </w:r>
        <w:r w:rsidR="00590A55">
          <w:rPr>
            <w:webHidden/>
          </w:rPr>
          <w:instrText xml:space="preserve"> PAGEREF _Toc394475156 \h </w:instrText>
        </w:r>
        <w:r w:rsidR="00590A55">
          <w:rPr>
            <w:webHidden/>
          </w:rPr>
        </w:r>
        <w:r w:rsidR="00590A55">
          <w:rPr>
            <w:webHidden/>
          </w:rPr>
          <w:fldChar w:fldCharType="separate"/>
        </w:r>
        <w:r w:rsidR="000958FE">
          <w:rPr>
            <w:webHidden/>
          </w:rPr>
          <w:t>7</w:t>
        </w:r>
        <w:r w:rsidR="00590A55">
          <w:rPr>
            <w:webHidden/>
          </w:rPr>
          <w:fldChar w:fldCharType="end"/>
        </w:r>
      </w:hyperlink>
    </w:p>
    <w:p w14:paraId="74CF5CD0" w14:textId="77777777" w:rsidR="00590A55" w:rsidRDefault="006E30DA" w:rsidP="00590A55">
      <w:pPr>
        <w:pStyle w:val="TOC2"/>
        <w:rPr>
          <w:rFonts w:asciiTheme="minorHAnsi" w:eastAsiaTheme="minorEastAsia" w:hAnsiTheme="minorHAnsi" w:cstheme="minorBidi"/>
          <w:szCs w:val="22"/>
        </w:rPr>
      </w:pPr>
      <w:hyperlink w:anchor="_Toc394475157" w:history="1">
        <w:r w:rsidR="00590A55" w:rsidRPr="00954396">
          <w:rPr>
            <w:rStyle w:val="Hyperlink"/>
          </w:rPr>
          <w:t>2.2</w:t>
        </w:r>
        <w:r w:rsidR="00590A55">
          <w:rPr>
            <w:rFonts w:asciiTheme="minorHAnsi" w:eastAsiaTheme="minorEastAsia" w:hAnsiTheme="minorHAnsi" w:cstheme="minorBidi"/>
            <w:szCs w:val="22"/>
          </w:rPr>
          <w:tab/>
        </w:r>
        <w:r w:rsidR="00590A55" w:rsidRPr="00954396">
          <w:rPr>
            <w:rStyle w:val="Hyperlink"/>
          </w:rPr>
          <w:t>Existing Conditions Summary</w:t>
        </w:r>
        <w:r w:rsidR="00590A55">
          <w:rPr>
            <w:webHidden/>
          </w:rPr>
          <w:tab/>
        </w:r>
        <w:r w:rsidR="00590A55">
          <w:rPr>
            <w:webHidden/>
          </w:rPr>
          <w:fldChar w:fldCharType="begin"/>
        </w:r>
        <w:r w:rsidR="00590A55">
          <w:rPr>
            <w:webHidden/>
          </w:rPr>
          <w:instrText xml:space="preserve"> PAGEREF _Toc394475157 \h </w:instrText>
        </w:r>
        <w:r w:rsidR="00590A55">
          <w:rPr>
            <w:webHidden/>
          </w:rPr>
        </w:r>
        <w:r w:rsidR="00590A55">
          <w:rPr>
            <w:webHidden/>
          </w:rPr>
          <w:fldChar w:fldCharType="separate"/>
        </w:r>
        <w:r w:rsidR="000958FE">
          <w:rPr>
            <w:webHidden/>
          </w:rPr>
          <w:t>8</w:t>
        </w:r>
        <w:r w:rsidR="00590A55">
          <w:rPr>
            <w:webHidden/>
          </w:rPr>
          <w:fldChar w:fldCharType="end"/>
        </w:r>
      </w:hyperlink>
    </w:p>
    <w:p w14:paraId="5228876E" w14:textId="77777777" w:rsidR="00590A55" w:rsidRDefault="006E30DA">
      <w:pPr>
        <w:pStyle w:val="TOC3"/>
        <w:tabs>
          <w:tab w:val="left" w:pos="2080"/>
        </w:tabs>
        <w:rPr>
          <w:rFonts w:asciiTheme="minorHAnsi" w:eastAsiaTheme="minorEastAsia" w:hAnsiTheme="minorHAnsi" w:cstheme="minorBidi"/>
          <w:noProof/>
          <w:szCs w:val="22"/>
        </w:rPr>
      </w:pPr>
      <w:hyperlink w:anchor="_Toc394475158" w:history="1">
        <w:r w:rsidR="00590A55" w:rsidRPr="00954396">
          <w:rPr>
            <w:rStyle w:val="Hyperlink"/>
            <w:noProof/>
          </w:rPr>
          <w:t>2.2.1</w:t>
        </w:r>
        <w:r w:rsidR="00590A55">
          <w:rPr>
            <w:rFonts w:asciiTheme="minorHAnsi" w:eastAsiaTheme="minorEastAsia" w:hAnsiTheme="minorHAnsi" w:cstheme="minorBidi"/>
            <w:noProof/>
            <w:szCs w:val="22"/>
          </w:rPr>
          <w:tab/>
        </w:r>
        <w:r w:rsidR="00590A55" w:rsidRPr="00954396">
          <w:rPr>
            <w:rStyle w:val="Hyperlink"/>
            <w:noProof/>
          </w:rPr>
          <w:t>County Shorelines</w:t>
        </w:r>
        <w:r w:rsidR="00590A55">
          <w:rPr>
            <w:noProof/>
            <w:webHidden/>
          </w:rPr>
          <w:tab/>
        </w:r>
        <w:r w:rsidR="00590A55">
          <w:rPr>
            <w:noProof/>
            <w:webHidden/>
          </w:rPr>
          <w:fldChar w:fldCharType="begin"/>
        </w:r>
        <w:r w:rsidR="00590A55">
          <w:rPr>
            <w:noProof/>
            <w:webHidden/>
          </w:rPr>
          <w:instrText xml:space="preserve"> PAGEREF _Toc394475158 \h </w:instrText>
        </w:r>
        <w:r w:rsidR="00590A55">
          <w:rPr>
            <w:noProof/>
            <w:webHidden/>
          </w:rPr>
        </w:r>
        <w:r w:rsidR="00590A55">
          <w:rPr>
            <w:noProof/>
            <w:webHidden/>
          </w:rPr>
          <w:fldChar w:fldCharType="separate"/>
        </w:r>
        <w:r w:rsidR="000958FE">
          <w:rPr>
            <w:noProof/>
            <w:webHidden/>
          </w:rPr>
          <w:t>8</w:t>
        </w:r>
        <w:r w:rsidR="00590A55">
          <w:rPr>
            <w:noProof/>
            <w:webHidden/>
          </w:rPr>
          <w:fldChar w:fldCharType="end"/>
        </w:r>
      </w:hyperlink>
    </w:p>
    <w:p w14:paraId="77E06824" w14:textId="77777777" w:rsidR="00590A55" w:rsidRDefault="006E30DA">
      <w:pPr>
        <w:pStyle w:val="TOC3"/>
        <w:tabs>
          <w:tab w:val="left" w:pos="2080"/>
        </w:tabs>
        <w:rPr>
          <w:rFonts w:asciiTheme="minorHAnsi" w:eastAsiaTheme="minorEastAsia" w:hAnsiTheme="minorHAnsi" w:cstheme="minorBidi"/>
          <w:noProof/>
          <w:szCs w:val="22"/>
        </w:rPr>
      </w:pPr>
      <w:hyperlink w:anchor="_Toc394475159" w:history="1">
        <w:r w:rsidR="00590A55" w:rsidRPr="00954396">
          <w:rPr>
            <w:rStyle w:val="Hyperlink"/>
            <w:noProof/>
          </w:rPr>
          <w:t>2.2.2</w:t>
        </w:r>
        <w:r w:rsidR="00590A55">
          <w:rPr>
            <w:rFonts w:asciiTheme="minorHAnsi" w:eastAsiaTheme="minorEastAsia" w:hAnsiTheme="minorHAnsi" w:cstheme="minorBidi"/>
            <w:noProof/>
            <w:szCs w:val="22"/>
          </w:rPr>
          <w:tab/>
        </w:r>
        <w:r w:rsidR="00590A55" w:rsidRPr="00954396">
          <w:rPr>
            <w:rStyle w:val="Hyperlink"/>
            <w:noProof/>
          </w:rPr>
          <w:t>Cities and Towns</w:t>
        </w:r>
        <w:r w:rsidR="00590A55">
          <w:rPr>
            <w:noProof/>
            <w:webHidden/>
          </w:rPr>
          <w:tab/>
        </w:r>
        <w:r w:rsidR="00590A55">
          <w:rPr>
            <w:noProof/>
            <w:webHidden/>
          </w:rPr>
          <w:fldChar w:fldCharType="begin"/>
        </w:r>
        <w:r w:rsidR="00590A55">
          <w:rPr>
            <w:noProof/>
            <w:webHidden/>
          </w:rPr>
          <w:instrText xml:space="preserve"> PAGEREF _Toc394475159 \h </w:instrText>
        </w:r>
        <w:r w:rsidR="00590A55">
          <w:rPr>
            <w:noProof/>
            <w:webHidden/>
          </w:rPr>
        </w:r>
        <w:r w:rsidR="00590A55">
          <w:rPr>
            <w:noProof/>
            <w:webHidden/>
          </w:rPr>
          <w:fldChar w:fldCharType="separate"/>
        </w:r>
        <w:r w:rsidR="000958FE">
          <w:rPr>
            <w:noProof/>
            <w:webHidden/>
          </w:rPr>
          <w:t>12</w:t>
        </w:r>
        <w:r w:rsidR="00590A55">
          <w:rPr>
            <w:noProof/>
            <w:webHidden/>
          </w:rPr>
          <w:fldChar w:fldCharType="end"/>
        </w:r>
      </w:hyperlink>
    </w:p>
    <w:p w14:paraId="77081D78" w14:textId="77777777" w:rsidR="00590A55" w:rsidRDefault="006E30DA">
      <w:pPr>
        <w:pStyle w:val="TOC1"/>
        <w:rPr>
          <w:rFonts w:asciiTheme="minorHAnsi" w:eastAsiaTheme="minorEastAsia" w:hAnsiTheme="minorHAnsi" w:cstheme="minorBidi"/>
          <w:b w:val="0"/>
          <w:bCs w:val="0"/>
          <w:noProof/>
          <w:sz w:val="22"/>
          <w:szCs w:val="22"/>
        </w:rPr>
      </w:pPr>
      <w:hyperlink w:anchor="_Toc394475160" w:history="1">
        <w:r w:rsidR="00590A55" w:rsidRPr="00954396">
          <w:rPr>
            <w:rStyle w:val="Hyperlink"/>
            <w:noProof/>
            <w14:scene3d>
              <w14:camera w14:prst="orthographicFront"/>
              <w14:lightRig w14:rig="threePt" w14:dir="t">
                <w14:rot w14:lat="0" w14:lon="0" w14:rev="0"/>
              </w14:lightRig>
            </w14:scene3d>
          </w:rPr>
          <w:t>3</w:t>
        </w:r>
        <w:r w:rsidR="00590A55">
          <w:rPr>
            <w:rFonts w:asciiTheme="minorHAnsi" w:eastAsiaTheme="minorEastAsia" w:hAnsiTheme="minorHAnsi" w:cstheme="minorBidi"/>
            <w:b w:val="0"/>
            <w:bCs w:val="0"/>
            <w:noProof/>
            <w:sz w:val="22"/>
            <w:szCs w:val="22"/>
          </w:rPr>
          <w:tab/>
        </w:r>
        <w:r w:rsidR="00590A55" w:rsidRPr="00954396">
          <w:rPr>
            <w:rStyle w:val="Hyperlink"/>
            <w:noProof/>
          </w:rPr>
          <w:t>Restoration Goals</w:t>
        </w:r>
        <w:r w:rsidR="00590A55">
          <w:rPr>
            <w:noProof/>
            <w:webHidden/>
          </w:rPr>
          <w:tab/>
        </w:r>
        <w:r w:rsidR="00590A55">
          <w:rPr>
            <w:noProof/>
            <w:webHidden/>
          </w:rPr>
          <w:fldChar w:fldCharType="begin"/>
        </w:r>
        <w:r w:rsidR="00590A55">
          <w:rPr>
            <w:noProof/>
            <w:webHidden/>
          </w:rPr>
          <w:instrText xml:space="preserve"> PAGEREF _Toc394475160 \h </w:instrText>
        </w:r>
        <w:r w:rsidR="00590A55">
          <w:rPr>
            <w:noProof/>
            <w:webHidden/>
          </w:rPr>
        </w:r>
        <w:r w:rsidR="00590A55">
          <w:rPr>
            <w:noProof/>
            <w:webHidden/>
          </w:rPr>
          <w:fldChar w:fldCharType="separate"/>
        </w:r>
        <w:r w:rsidR="000958FE">
          <w:rPr>
            <w:noProof/>
            <w:webHidden/>
          </w:rPr>
          <w:t>14</w:t>
        </w:r>
        <w:r w:rsidR="00590A55">
          <w:rPr>
            <w:noProof/>
            <w:webHidden/>
          </w:rPr>
          <w:fldChar w:fldCharType="end"/>
        </w:r>
      </w:hyperlink>
    </w:p>
    <w:p w14:paraId="0D5F701F" w14:textId="77777777" w:rsidR="00590A55" w:rsidRDefault="006E30DA" w:rsidP="00590A55">
      <w:pPr>
        <w:pStyle w:val="TOC2"/>
        <w:rPr>
          <w:rFonts w:asciiTheme="minorHAnsi" w:eastAsiaTheme="minorEastAsia" w:hAnsiTheme="minorHAnsi" w:cstheme="minorBidi"/>
          <w:szCs w:val="22"/>
        </w:rPr>
      </w:pPr>
      <w:hyperlink w:anchor="_Toc394475161" w:history="1">
        <w:r w:rsidR="00590A55" w:rsidRPr="00954396">
          <w:rPr>
            <w:rStyle w:val="Hyperlink"/>
          </w:rPr>
          <w:t>3.1</w:t>
        </w:r>
        <w:r w:rsidR="00590A55">
          <w:rPr>
            <w:rFonts w:asciiTheme="minorHAnsi" w:eastAsiaTheme="minorEastAsia" w:hAnsiTheme="minorHAnsi" w:cstheme="minorBidi"/>
            <w:szCs w:val="22"/>
          </w:rPr>
          <w:tab/>
        </w:r>
        <w:r w:rsidR="00590A55" w:rsidRPr="00954396">
          <w:rPr>
            <w:rStyle w:val="Hyperlink"/>
          </w:rPr>
          <w:t>County Wide</w:t>
        </w:r>
        <w:r w:rsidR="00590A55">
          <w:rPr>
            <w:webHidden/>
          </w:rPr>
          <w:tab/>
        </w:r>
        <w:r w:rsidR="00590A55">
          <w:rPr>
            <w:webHidden/>
          </w:rPr>
          <w:fldChar w:fldCharType="begin"/>
        </w:r>
        <w:r w:rsidR="00590A55">
          <w:rPr>
            <w:webHidden/>
          </w:rPr>
          <w:instrText xml:space="preserve"> PAGEREF _Toc394475161 \h </w:instrText>
        </w:r>
        <w:r w:rsidR="00590A55">
          <w:rPr>
            <w:webHidden/>
          </w:rPr>
        </w:r>
        <w:r w:rsidR="00590A55">
          <w:rPr>
            <w:webHidden/>
          </w:rPr>
          <w:fldChar w:fldCharType="separate"/>
        </w:r>
        <w:r w:rsidR="000958FE">
          <w:rPr>
            <w:webHidden/>
          </w:rPr>
          <w:t>14</w:t>
        </w:r>
        <w:r w:rsidR="00590A55">
          <w:rPr>
            <w:webHidden/>
          </w:rPr>
          <w:fldChar w:fldCharType="end"/>
        </w:r>
      </w:hyperlink>
    </w:p>
    <w:p w14:paraId="215CFB8D" w14:textId="77777777" w:rsidR="00590A55" w:rsidRDefault="006E30DA" w:rsidP="00590A55">
      <w:pPr>
        <w:pStyle w:val="TOC2"/>
        <w:rPr>
          <w:rFonts w:asciiTheme="minorHAnsi" w:eastAsiaTheme="minorEastAsia" w:hAnsiTheme="minorHAnsi" w:cstheme="minorBidi"/>
          <w:szCs w:val="22"/>
        </w:rPr>
      </w:pPr>
      <w:hyperlink w:anchor="_Toc394475162" w:history="1">
        <w:r w:rsidR="00590A55" w:rsidRPr="00954396">
          <w:rPr>
            <w:rStyle w:val="Hyperlink"/>
          </w:rPr>
          <w:t>3.2</w:t>
        </w:r>
        <w:r w:rsidR="00590A55">
          <w:rPr>
            <w:rFonts w:asciiTheme="minorHAnsi" w:eastAsiaTheme="minorEastAsia" w:hAnsiTheme="minorHAnsi" w:cstheme="minorBidi"/>
            <w:szCs w:val="22"/>
          </w:rPr>
          <w:tab/>
        </w:r>
        <w:r w:rsidR="00590A55" w:rsidRPr="00954396">
          <w:rPr>
            <w:rStyle w:val="Hyperlink"/>
          </w:rPr>
          <w:t>WRIA 34</w:t>
        </w:r>
        <w:r w:rsidR="00590A55">
          <w:rPr>
            <w:webHidden/>
          </w:rPr>
          <w:tab/>
        </w:r>
        <w:r w:rsidR="00590A55">
          <w:rPr>
            <w:webHidden/>
          </w:rPr>
          <w:fldChar w:fldCharType="begin"/>
        </w:r>
        <w:r w:rsidR="00590A55">
          <w:rPr>
            <w:webHidden/>
          </w:rPr>
          <w:instrText xml:space="preserve"> PAGEREF _Toc394475162 \h </w:instrText>
        </w:r>
        <w:r w:rsidR="00590A55">
          <w:rPr>
            <w:webHidden/>
          </w:rPr>
        </w:r>
        <w:r w:rsidR="00590A55">
          <w:rPr>
            <w:webHidden/>
          </w:rPr>
          <w:fldChar w:fldCharType="separate"/>
        </w:r>
        <w:r w:rsidR="000958FE">
          <w:rPr>
            <w:webHidden/>
          </w:rPr>
          <w:t>18</w:t>
        </w:r>
        <w:r w:rsidR="00590A55">
          <w:rPr>
            <w:webHidden/>
          </w:rPr>
          <w:fldChar w:fldCharType="end"/>
        </w:r>
      </w:hyperlink>
    </w:p>
    <w:p w14:paraId="072B2319" w14:textId="77777777" w:rsidR="00590A55" w:rsidRDefault="006E30DA" w:rsidP="00590A55">
      <w:pPr>
        <w:pStyle w:val="TOC2"/>
        <w:rPr>
          <w:rFonts w:asciiTheme="minorHAnsi" w:eastAsiaTheme="minorEastAsia" w:hAnsiTheme="minorHAnsi" w:cstheme="minorBidi"/>
          <w:szCs w:val="22"/>
        </w:rPr>
      </w:pPr>
      <w:hyperlink w:anchor="_Toc394475163" w:history="1">
        <w:r w:rsidR="00590A55" w:rsidRPr="00954396">
          <w:rPr>
            <w:rStyle w:val="Hyperlink"/>
          </w:rPr>
          <w:t>3.3</w:t>
        </w:r>
        <w:r w:rsidR="00590A55">
          <w:rPr>
            <w:rFonts w:asciiTheme="minorHAnsi" w:eastAsiaTheme="minorEastAsia" w:hAnsiTheme="minorHAnsi" w:cstheme="minorBidi"/>
            <w:szCs w:val="22"/>
          </w:rPr>
          <w:tab/>
        </w:r>
        <w:r w:rsidR="00590A55" w:rsidRPr="00954396">
          <w:rPr>
            <w:rStyle w:val="Hyperlink"/>
          </w:rPr>
          <w:t>WRIA 35</w:t>
        </w:r>
        <w:r w:rsidR="00590A55">
          <w:rPr>
            <w:webHidden/>
          </w:rPr>
          <w:tab/>
        </w:r>
        <w:r w:rsidR="00590A55">
          <w:rPr>
            <w:webHidden/>
          </w:rPr>
          <w:fldChar w:fldCharType="begin"/>
        </w:r>
        <w:r w:rsidR="00590A55">
          <w:rPr>
            <w:webHidden/>
          </w:rPr>
          <w:instrText xml:space="preserve"> PAGEREF _Toc394475163 \h </w:instrText>
        </w:r>
        <w:r w:rsidR="00590A55">
          <w:rPr>
            <w:webHidden/>
          </w:rPr>
        </w:r>
        <w:r w:rsidR="00590A55">
          <w:rPr>
            <w:webHidden/>
          </w:rPr>
          <w:fldChar w:fldCharType="separate"/>
        </w:r>
        <w:r w:rsidR="000958FE">
          <w:rPr>
            <w:webHidden/>
          </w:rPr>
          <w:t>18</w:t>
        </w:r>
        <w:r w:rsidR="00590A55">
          <w:rPr>
            <w:webHidden/>
          </w:rPr>
          <w:fldChar w:fldCharType="end"/>
        </w:r>
      </w:hyperlink>
    </w:p>
    <w:p w14:paraId="1CEE2584" w14:textId="77777777" w:rsidR="00590A55" w:rsidRDefault="006E30DA" w:rsidP="00590A55">
      <w:pPr>
        <w:pStyle w:val="TOC2"/>
        <w:rPr>
          <w:rFonts w:asciiTheme="minorHAnsi" w:eastAsiaTheme="minorEastAsia" w:hAnsiTheme="minorHAnsi" w:cstheme="minorBidi"/>
          <w:szCs w:val="22"/>
        </w:rPr>
      </w:pPr>
      <w:hyperlink w:anchor="_Toc394475164" w:history="1">
        <w:r w:rsidR="00590A55" w:rsidRPr="00954396">
          <w:rPr>
            <w:rStyle w:val="Hyperlink"/>
          </w:rPr>
          <w:t>3.4</w:t>
        </w:r>
        <w:r w:rsidR="00590A55">
          <w:rPr>
            <w:rFonts w:asciiTheme="minorHAnsi" w:eastAsiaTheme="minorEastAsia" w:hAnsiTheme="minorHAnsi" w:cstheme="minorBidi"/>
            <w:szCs w:val="22"/>
          </w:rPr>
          <w:tab/>
        </w:r>
        <w:r w:rsidR="00590A55" w:rsidRPr="00954396">
          <w:rPr>
            <w:rStyle w:val="Hyperlink"/>
          </w:rPr>
          <w:t>WRIA 56</w:t>
        </w:r>
        <w:r w:rsidR="00590A55">
          <w:rPr>
            <w:webHidden/>
          </w:rPr>
          <w:tab/>
        </w:r>
        <w:r w:rsidR="00590A55">
          <w:rPr>
            <w:webHidden/>
          </w:rPr>
          <w:fldChar w:fldCharType="begin"/>
        </w:r>
        <w:r w:rsidR="00590A55">
          <w:rPr>
            <w:webHidden/>
          </w:rPr>
          <w:instrText xml:space="preserve"> PAGEREF _Toc394475164 \h </w:instrText>
        </w:r>
        <w:r w:rsidR="00590A55">
          <w:rPr>
            <w:webHidden/>
          </w:rPr>
        </w:r>
        <w:r w:rsidR="00590A55">
          <w:rPr>
            <w:webHidden/>
          </w:rPr>
          <w:fldChar w:fldCharType="separate"/>
        </w:r>
        <w:r w:rsidR="000958FE">
          <w:rPr>
            <w:webHidden/>
          </w:rPr>
          <w:t>19</w:t>
        </w:r>
        <w:r w:rsidR="00590A55">
          <w:rPr>
            <w:webHidden/>
          </w:rPr>
          <w:fldChar w:fldCharType="end"/>
        </w:r>
      </w:hyperlink>
    </w:p>
    <w:p w14:paraId="7721EB9A" w14:textId="77777777" w:rsidR="00590A55" w:rsidRDefault="006E30DA" w:rsidP="00590A55">
      <w:pPr>
        <w:pStyle w:val="TOC2"/>
        <w:rPr>
          <w:rFonts w:asciiTheme="minorHAnsi" w:eastAsiaTheme="minorEastAsia" w:hAnsiTheme="minorHAnsi" w:cstheme="minorBidi"/>
          <w:szCs w:val="22"/>
        </w:rPr>
      </w:pPr>
      <w:hyperlink w:anchor="_Toc394475165" w:history="1">
        <w:r w:rsidR="00590A55" w:rsidRPr="00954396">
          <w:rPr>
            <w:rStyle w:val="Hyperlink"/>
          </w:rPr>
          <w:t>3.5</w:t>
        </w:r>
        <w:r w:rsidR="00590A55">
          <w:rPr>
            <w:rFonts w:asciiTheme="minorHAnsi" w:eastAsiaTheme="minorEastAsia" w:hAnsiTheme="minorHAnsi" w:cstheme="minorBidi"/>
            <w:szCs w:val="22"/>
          </w:rPr>
          <w:tab/>
        </w:r>
        <w:r w:rsidR="00590A55" w:rsidRPr="00954396">
          <w:rPr>
            <w:rStyle w:val="Hyperlink"/>
          </w:rPr>
          <w:t>Pullman</w:t>
        </w:r>
        <w:r w:rsidR="00590A55">
          <w:rPr>
            <w:webHidden/>
          </w:rPr>
          <w:tab/>
        </w:r>
        <w:r w:rsidR="00590A55">
          <w:rPr>
            <w:webHidden/>
          </w:rPr>
          <w:fldChar w:fldCharType="begin"/>
        </w:r>
        <w:r w:rsidR="00590A55">
          <w:rPr>
            <w:webHidden/>
          </w:rPr>
          <w:instrText xml:space="preserve"> PAGEREF _Toc394475165 \h </w:instrText>
        </w:r>
        <w:r w:rsidR="00590A55">
          <w:rPr>
            <w:webHidden/>
          </w:rPr>
        </w:r>
        <w:r w:rsidR="00590A55">
          <w:rPr>
            <w:webHidden/>
          </w:rPr>
          <w:fldChar w:fldCharType="separate"/>
        </w:r>
        <w:r w:rsidR="000958FE">
          <w:rPr>
            <w:webHidden/>
          </w:rPr>
          <w:t>19</w:t>
        </w:r>
        <w:r w:rsidR="00590A55">
          <w:rPr>
            <w:webHidden/>
          </w:rPr>
          <w:fldChar w:fldCharType="end"/>
        </w:r>
      </w:hyperlink>
    </w:p>
    <w:p w14:paraId="6B586B0E" w14:textId="77777777" w:rsidR="00590A55" w:rsidRDefault="006E30DA" w:rsidP="00590A55">
      <w:pPr>
        <w:pStyle w:val="TOC2"/>
        <w:rPr>
          <w:rFonts w:asciiTheme="minorHAnsi" w:eastAsiaTheme="minorEastAsia" w:hAnsiTheme="minorHAnsi" w:cstheme="minorBidi"/>
          <w:szCs w:val="22"/>
        </w:rPr>
      </w:pPr>
      <w:hyperlink w:anchor="_Toc394475166" w:history="1">
        <w:r w:rsidR="00590A55" w:rsidRPr="00954396">
          <w:rPr>
            <w:rStyle w:val="Hyperlink"/>
          </w:rPr>
          <w:t>3.6</w:t>
        </w:r>
        <w:r w:rsidR="00590A55">
          <w:rPr>
            <w:rFonts w:asciiTheme="minorHAnsi" w:eastAsiaTheme="minorEastAsia" w:hAnsiTheme="minorHAnsi" w:cstheme="minorBidi"/>
            <w:szCs w:val="22"/>
          </w:rPr>
          <w:tab/>
        </w:r>
        <w:r w:rsidR="00590A55" w:rsidRPr="00954396">
          <w:rPr>
            <w:rStyle w:val="Hyperlink"/>
          </w:rPr>
          <w:t>Palouse</w:t>
        </w:r>
        <w:r w:rsidR="00590A55">
          <w:rPr>
            <w:webHidden/>
          </w:rPr>
          <w:tab/>
        </w:r>
        <w:r w:rsidR="00590A55">
          <w:rPr>
            <w:webHidden/>
          </w:rPr>
          <w:fldChar w:fldCharType="begin"/>
        </w:r>
        <w:r w:rsidR="00590A55">
          <w:rPr>
            <w:webHidden/>
          </w:rPr>
          <w:instrText xml:space="preserve"> PAGEREF _Toc394475166 \h </w:instrText>
        </w:r>
        <w:r w:rsidR="00590A55">
          <w:rPr>
            <w:webHidden/>
          </w:rPr>
        </w:r>
        <w:r w:rsidR="00590A55">
          <w:rPr>
            <w:webHidden/>
          </w:rPr>
          <w:fldChar w:fldCharType="separate"/>
        </w:r>
        <w:r w:rsidR="000958FE">
          <w:rPr>
            <w:webHidden/>
          </w:rPr>
          <w:t>20</w:t>
        </w:r>
        <w:r w:rsidR="00590A55">
          <w:rPr>
            <w:webHidden/>
          </w:rPr>
          <w:fldChar w:fldCharType="end"/>
        </w:r>
      </w:hyperlink>
    </w:p>
    <w:p w14:paraId="3A0FD885" w14:textId="77777777" w:rsidR="00590A55" w:rsidRDefault="006E30DA">
      <w:pPr>
        <w:pStyle w:val="TOC1"/>
        <w:rPr>
          <w:rFonts w:asciiTheme="minorHAnsi" w:eastAsiaTheme="minorEastAsia" w:hAnsiTheme="minorHAnsi" w:cstheme="minorBidi"/>
          <w:b w:val="0"/>
          <w:bCs w:val="0"/>
          <w:noProof/>
          <w:sz w:val="22"/>
          <w:szCs w:val="22"/>
        </w:rPr>
      </w:pPr>
      <w:hyperlink w:anchor="_Toc394475167" w:history="1">
        <w:r w:rsidR="00590A55" w:rsidRPr="00954396">
          <w:rPr>
            <w:rStyle w:val="Hyperlink"/>
            <w:noProof/>
            <w14:scene3d>
              <w14:camera w14:prst="orthographicFront"/>
              <w14:lightRig w14:rig="threePt" w14:dir="t">
                <w14:rot w14:lat="0" w14:lon="0" w14:rev="0"/>
              </w14:lightRig>
            </w14:scene3d>
          </w:rPr>
          <w:t>4</w:t>
        </w:r>
        <w:r w:rsidR="00590A55">
          <w:rPr>
            <w:rFonts w:asciiTheme="minorHAnsi" w:eastAsiaTheme="minorEastAsia" w:hAnsiTheme="minorHAnsi" w:cstheme="minorBidi"/>
            <w:b w:val="0"/>
            <w:bCs w:val="0"/>
            <w:noProof/>
            <w:sz w:val="22"/>
            <w:szCs w:val="22"/>
          </w:rPr>
          <w:tab/>
        </w:r>
        <w:r w:rsidR="00590A55" w:rsidRPr="00954396">
          <w:rPr>
            <w:rStyle w:val="Hyperlink"/>
            <w:noProof/>
          </w:rPr>
          <w:t>Existing and Ongoing Plans and Programs</w:t>
        </w:r>
        <w:r w:rsidR="00590A55">
          <w:rPr>
            <w:noProof/>
            <w:webHidden/>
          </w:rPr>
          <w:tab/>
        </w:r>
        <w:r w:rsidR="00590A55">
          <w:rPr>
            <w:noProof/>
            <w:webHidden/>
          </w:rPr>
          <w:fldChar w:fldCharType="begin"/>
        </w:r>
        <w:r w:rsidR="00590A55">
          <w:rPr>
            <w:noProof/>
            <w:webHidden/>
          </w:rPr>
          <w:instrText xml:space="preserve"> PAGEREF _Toc394475167 \h </w:instrText>
        </w:r>
        <w:r w:rsidR="00590A55">
          <w:rPr>
            <w:noProof/>
            <w:webHidden/>
          </w:rPr>
        </w:r>
        <w:r w:rsidR="00590A55">
          <w:rPr>
            <w:noProof/>
            <w:webHidden/>
          </w:rPr>
          <w:fldChar w:fldCharType="separate"/>
        </w:r>
        <w:r w:rsidR="000958FE">
          <w:rPr>
            <w:noProof/>
            <w:webHidden/>
          </w:rPr>
          <w:t>20</w:t>
        </w:r>
        <w:r w:rsidR="00590A55">
          <w:rPr>
            <w:noProof/>
            <w:webHidden/>
          </w:rPr>
          <w:fldChar w:fldCharType="end"/>
        </w:r>
      </w:hyperlink>
    </w:p>
    <w:p w14:paraId="0CF23778" w14:textId="77777777" w:rsidR="00590A55" w:rsidRDefault="006E30DA" w:rsidP="00590A55">
      <w:pPr>
        <w:pStyle w:val="TOC2"/>
        <w:rPr>
          <w:rFonts w:asciiTheme="minorHAnsi" w:eastAsiaTheme="minorEastAsia" w:hAnsiTheme="minorHAnsi" w:cstheme="minorBidi"/>
          <w:szCs w:val="22"/>
        </w:rPr>
      </w:pPr>
      <w:hyperlink w:anchor="_Toc394475168" w:history="1">
        <w:r w:rsidR="00590A55" w:rsidRPr="00954396">
          <w:rPr>
            <w:rStyle w:val="Hyperlink"/>
          </w:rPr>
          <w:t>4.1</w:t>
        </w:r>
        <w:r w:rsidR="00590A55">
          <w:rPr>
            <w:rFonts w:asciiTheme="minorHAnsi" w:eastAsiaTheme="minorEastAsia" w:hAnsiTheme="minorHAnsi" w:cstheme="minorBidi"/>
            <w:szCs w:val="22"/>
          </w:rPr>
          <w:tab/>
        </w:r>
        <w:r w:rsidR="00590A55" w:rsidRPr="00954396">
          <w:rPr>
            <w:rStyle w:val="Hyperlink"/>
          </w:rPr>
          <w:t>Whitman County Comprehensive Plan and Critical Area Regulations</w:t>
        </w:r>
        <w:r w:rsidR="00590A55">
          <w:rPr>
            <w:webHidden/>
          </w:rPr>
          <w:tab/>
        </w:r>
        <w:r w:rsidR="00590A55">
          <w:rPr>
            <w:webHidden/>
          </w:rPr>
          <w:fldChar w:fldCharType="begin"/>
        </w:r>
        <w:r w:rsidR="00590A55">
          <w:rPr>
            <w:webHidden/>
          </w:rPr>
          <w:instrText xml:space="preserve"> PAGEREF _Toc394475168 \h </w:instrText>
        </w:r>
        <w:r w:rsidR="00590A55">
          <w:rPr>
            <w:webHidden/>
          </w:rPr>
        </w:r>
        <w:r w:rsidR="00590A55">
          <w:rPr>
            <w:webHidden/>
          </w:rPr>
          <w:fldChar w:fldCharType="separate"/>
        </w:r>
        <w:r w:rsidR="000958FE">
          <w:rPr>
            <w:webHidden/>
          </w:rPr>
          <w:t>20</w:t>
        </w:r>
        <w:r w:rsidR="00590A55">
          <w:rPr>
            <w:webHidden/>
          </w:rPr>
          <w:fldChar w:fldCharType="end"/>
        </w:r>
      </w:hyperlink>
    </w:p>
    <w:p w14:paraId="43469F34" w14:textId="77777777" w:rsidR="00590A55" w:rsidRDefault="006E30DA">
      <w:pPr>
        <w:pStyle w:val="TOC3"/>
        <w:tabs>
          <w:tab w:val="left" w:pos="2080"/>
        </w:tabs>
        <w:rPr>
          <w:rFonts w:asciiTheme="minorHAnsi" w:eastAsiaTheme="minorEastAsia" w:hAnsiTheme="minorHAnsi" w:cstheme="minorBidi"/>
          <w:noProof/>
          <w:szCs w:val="22"/>
        </w:rPr>
      </w:pPr>
      <w:hyperlink w:anchor="_Toc394475169" w:history="1">
        <w:r w:rsidR="00590A55" w:rsidRPr="00954396">
          <w:rPr>
            <w:rStyle w:val="Hyperlink"/>
            <w:noProof/>
          </w:rPr>
          <w:t>4.1.1</w:t>
        </w:r>
        <w:r w:rsidR="00590A55">
          <w:rPr>
            <w:rFonts w:asciiTheme="minorHAnsi" w:eastAsiaTheme="minorEastAsia" w:hAnsiTheme="minorHAnsi" w:cstheme="minorBidi"/>
            <w:noProof/>
            <w:szCs w:val="22"/>
          </w:rPr>
          <w:tab/>
        </w:r>
        <w:r w:rsidR="00590A55" w:rsidRPr="00954396">
          <w:rPr>
            <w:rStyle w:val="Hyperlink"/>
            <w:noProof/>
          </w:rPr>
          <w:t>Whitman County Critical Areas Ordinance</w:t>
        </w:r>
        <w:r w:rsidR="00590A55">
          <w:rPr>
            <w:noProof/>
            <w:webHidden/>
          </w:rPr>
          <w:tab/>
        </w:r>
        <w:r w:rsidR="00590A55">
          <w:rPr>
            <w:noProof/>
            <w:webHidden/>
          </w:rPr>
          <w:fldChar w:fldCharType="begin"/>
        </w:r>
        <w:r w:rsidR="00590A55">
          <w:rPr>
            <w:noProof/>
            <w:webHidden/>
          </w:rPr>
          <w:instrText xml:space="preserve"> PAGEREF _Toc394475169 \h </w:instrText>
        </w:r>
        <w:r w:rsidR="00590A55">
          <w:rPr>
            <w:noProof/>
            <w:webHidden/>
          </w:rPr>
        </w:r>
        <w:r w:rsidR="00590A55">
          <w:rPr>
            <w:noProof/>
            <w:webHidden/>
          </w:rPr>
          <w:fldChar w:fldCharType="separate"/>
        </w:r>
        <w:r w:rsidR="000958FE">
          <w:rPr>
            <w:noProof/>
            <w:webHidden/>
          </w:rPr>
          <w:t>21</w:t>
        </w:r>
        <w:r w:rsidR="00590A55">
          <w:rPr>
            <w:noProof/>
            <w:webHidden/>
          </w:rPr>
          <w:fldChar w:fldCharType="end"/>
        </w:r>
      </w:hyperlink>
    </w:p>
    <w:p w14:paraId="075678F8" w14:textId="77777777" w:rsidR="00590A55" w:rsidRDefault="006E30DA" w:rsidP="00590A55">
      <w:pPr>
        <w:pStyle w:val="TOC2"/>
        <w:rPr>
          <w:rFonts w:asciiTheme="minorHAnsi" w:eastAsiaTheme="minorEastAsia" w:hAnsiTheme="minorHAnsi" w:cstheme="minorBidi"/>
          <w:szCs w:val="22"/>
        </w:rPr>
      </w:pPr>
      <w:hyperlink w:anchor="_Toc394475170" w:history="1">
        <w:r w:rsidR="00590A55" w:rsidRPr="00954396">
          <w:rPr>
            <w:rStyle w:val="Hyperlink"/>
          </w:rPr>
          <w:t>4.2</w:t>
        </w:r>
        <w:r w:rsidR="00590A55">
          <w:rPr>
            <w:rFonts w:asciiTheme="minorHAnsi" w:eastAsiaTheme="minorEastAsia" w:hAnsiTheme="minorHAnsi" w:cstheme="minorBidi"/>
            <w:szCs w:val="22"/>
          </w:rPr>
          <w:tab/>
        </w:r>
        <w:r w:rsidR="00590A55" w:rsidRPr="00954396">
          <w:rPr>
            <w:rStyle w:val="Hyperlink"/>
          </w:rPr>
          <w:t>Whitman County Parks and Recreation Comprehensive Plan</w:t>
        </w:r>
        <w:r w:rsidR="00590A55">
          <w:rPr>
            <w:webHidden/>
          </w:rPr>
          <w:tab/>
        </w:r>
        <w:r w:rsidR="00590A55">
          <w:rPr>
            <w:webHidden/>
          </w:rPr>
          <w:fldChar w:fldCharType="begin"/>
        </w:r>
        <w:r w:rsidR="00590A55">
          <w:rPr>
            <w:webHidden/>
          </w:rPr>
          <w:instrText xml:space="preserve"> PAGEREF _Toc394475170 \h </w:instrText>
        </w:r>
        <w:r w:rsidR="00590A55">
          <w:rPr>
            <w:webHidden/>
          </w:rPr>
        </w:r>
        <w:r w:rsidR="00590A55">
          <w:rPr>
            <w:webHidden/>
          </w:rPr>
          <w:fldChar w:fldCharType="separate"/>
        </w:r>
        <w:r w:rsidR="000958FE">
          <w:rPr>
            <w:webHidden/>
          </w:rPr>
          <w:t>21</w:t>
        </w:r>
        <w:r w:rsidR="00590A55">
          <w:rPr>
            <w:webHidden/>
          </w:rPr>
          <w:fldChar w:fldCharType="end"/>
        </w:r>
      </w:hyperlink>
    </w:p>
    <w:p w14:paraId="1B6B64DD" w14:textId="77777777" w:rsidR="00590A55" w:rsidRDefault="006E30DA" w:rsidP="00590A55">
      <w:pPr>
        <w:pStyle w:val="TOC2"/>
        <w:rPr>
          <w:rFonts w:asciiTheme="minorHAnsi" w:eastAsiaTheme="minorEastAsia" w:hAnsiTheme="minorHAnsi" w:cstheme="minorBidi"/>
          <w:szCs w:val="22"/>
        </w:rPr>
      </w:pPr>
      <w:hyperlink w:anchor="_Toc394475171" w:history="1">
        <w:r w:rsidR="00590A55" w:rsidRPr="00954396">
          <w:rPr>
            <w:rStyle w:val="Hyperlink"/>
          </w:rPr>
          <w:t>4.3</w:t>
        </w:r>
        <w:r w:rsidR="00590A55">
          <w:rPr>
            <w:rFonts w:asciiTheme="minorHAnsi" w:eastAsiaTheme="minorEastAsia" w:hAnsiTheme="minorHAnsi" w:cstheme="minorBidi"/>
            <w:szCs w:val="22"/>
          </w:rPr>
          <w:tab/>
        </w:r>
        <w:r w:rsidR="00590A55" w:rsidRPr="00954396">
          <w:rPr>
            <w:rStyle w:val="Hyperlink"/>
          </w:rPr>
          <w:t>Port of Whitman County Comprehensive Plan 2010-2015</w:t>
        </w:r>
        <w:r w:rsidR="00590A55">
          <w:rPr>
            <w:webHidden/>
          </w:rPr>
          <w:tab/>
        </w:r>
        <w:r w:rsidR="00590A55">
          <w:rPr>
            <w:webHidden/>
          </w:rPr>
          <w:fldChar w:fldCharType="begin"/>
        </w:r>
        <w:r w:rsidR="00590A55">
          <w:rPr>
            <w:webHidden/>
          </w:rPr>
          <w:instrText xml:space="preserve"> PAGEREF _Toc394475171 \h </w:instrText>
        </w:r>
        <w:r w:rsidR="00590A55">
          <w:rPr>
            <w:webHidden/>
          </w:rPr>
        </w:r>
        <w:r w:rsidR="00590A55">
          <w:rPr>
            <w:webHidden/>
          </w:rPr>
          <w:fldChar w:fldCharType="separate"/>
        </w:r>
        <w:r w:rsidR="000958FE">
          <w:rPr>
            <w:webHidden/>
          </w:rPr>
          <w:t>21</w:t>
        </w:r>
        <w:r w:rsidR="00590A55">
          <w:rPr>
            <w:webHidden/>
          </w:rPr>
          <w:fldChar w:fldCharType="end"/>
        </w:r>
      </w:hyperlink>
    </w:p>
    <w:p w14:paraId="0209308E" w14:textId="77777777" w:rsidR="00590A55" w:rsidRDefault="006E30DA" w:rsidP="00590A55">
      <w:pPr>
        <w:pStyle w:val="TOC2"/>
        <w:rPr>
          <w:rFonts w:asciiTheme="minorHAnsi" w:eastAsiaTheme="minorEastAsia" w:hAnsiTheme="minorHAnsi" w:cstheme="minorBidi"/>
          <w:szCs w:val="22"/>
        </w:rPr>
      </w:pPr>
      <w:hyperlink w:anchor="_Toc394475172" w:history="1">
        <w:r w:rsidR="00590A55" w:rsidRPr="00954396">
          <w:rPr>
            <w:rStyle w:val="Hyperlink"/>
          </w:rPr>
          <w:t>4.4</w:t>
        </w:r>
        <w:r w:rsidR="00590A55">
          <w:rPr>
            <w:rFonts w:asciiTheme="minorHAnsi" w:eastAsiaTheme="minorEastAsia" w:hAnsiTheme="minorHAnsi" w:cstheme="minorBidi"/>
            <w:szCs w:val="22"/>
          </w:rPr>
          <w:tab/>
        </w:r>
        <w:r w:rsidR="00590A55" w:rsidRPr="00954396">
          <w:rPr>
            <w:rStyle w:val="Hyperlink"/>
          </w:rPr>
          <w:t>Palouse Wind Compensatory Habitat Mitigation Plan Fund</w:t>
        </w:r>
        <w:r w:rsidR="00590A55">
          <w:rPr>
            <w:webHidden/>
          </w:rPr>
          <w:tab/>
        </w:r>
        <w:r w:rsidR="00590A55">
          <w:rPr>
            <w:webHidden/>
          </w:rPr>
          <w:fldChar w:fldCharType="begin"/>
        </w:r>
        <w:r w:rsidR="00590A55">
          <w:rPr>
            <w:webHidden/>
          </w:rPr>
          <w:instrText xml:space="preserve"> PAGEREF _Toc394475172 \h </w:instrText>
        </w:r>
        <w:r w:rsidR="00590A55">
          <w:rPr>
            <w:webHidden/>
          </w:rPr>
        </w:r>
        <w:r w:rsidR="00590A55">
          <w:rPr>
            <w:webHidden/>
          </w:rPr>
          <w:fldChar w:fldCharType="separate"/>
        </w:r>
        <w:r w:rsidR="000958FE">
          <w:rPr>
            <w:webHidden/>
          </w:rPr>
          <w:t>22</w:t>
        </w:r>
        <w:r w:rsidR="00590A55">
          <w:rPr>
            <w:webHidden/>
          </w:rPr>
          <w:fldChar w:fldCharType="end"/>
        </w:r>
      </w:hyperlink>
    </w:p>
    <w:p w14:paraId="359868E4" w14:textId="77777777" w:rsidR="00590A55" w:rsidRDefault="006E30DA" w:rsidP="00590A55">
      <w:pPr>
        <w:pStyle w:val="TOC2"/>
        <w:rPr>
          <w:rFonts w:asciiTheme="minorHAnsi" w:eastAsiaTheme="minorEastAsia" w:hAnsiTheme="minorHAnsi" w:cstheme="minorBidi"/>
          <w:szCs w:val="22"/>
        </w:rPr>
      </w:pPr>
      <w:hyperlink w:anchor="_Toc394475173" w:history="1">
        <w:r w:rsidR="00590A55" w:rsidRPr="00954396">
          <w:rPr>
            <w:rStyle w:val="Hyperlink"/>
          </w:rPr>
          <w:t>4.5</w:t>
        </w:r>
        <w:r w:rsidR="00590A55">
          <w:rPr>
            <w:rFonts w:asciiTheme="minorHAnsi" w:eastAsiaTheme="minorEastAsia" w:hAnsiTheme="minorHAnsi" w:cstheme="minorBidi"/>
            <w:szCs w:val="22"/>
          </w:rPr>
          <w:tab/>
        </w:r>
        <w:r w:rsidR="00590A55" w:rsidRPr="00954396">
          <w:rPr>
            <w:rStyle w:val="Hyperlink"/>
          </w:rPr>
          <w:t>Cities and Towns Comprehensive Plans and Critical Areas Regulations</w:t>
        </w:r>
        <w:r w:rsidR="00590A55">
          <w:rPr>
            <w:webHidden/>
          </w:rPr>
          <w:tab/>
        </w:r>
        <w:r w:rsidR="00590A55">
          <w:rPr>
            <w:webHidden/>
          </w:rPr>
          <w:fldChar w:fldCharType="begin"/>
        </w:r>
        <w:r w:rsidR="00590A55">
          <w:rPr>
            <w:webHidden/>
          </w:rPr>
          <w:instrText xml:space="preserve"> PAGEREF _Toc394475173 \h </w:instrText>
        </w:r>
        <w:r w:rsidR="00590A55">
          <w:rPr>
            <w:webHidden/>
          </w:rPr>
        </w:r>
        <w:r w:rsidR="00590A55">
          <w:rPr>
            <w:webHidden/>
          </w:rPr>
          <w:fldChar w:fldCharType="separate"/>
        </w:r>
        <w:r w:rsidR="000958FE">
          <w:rPr>
            <w:webHidden/>
          </w:rPr>
          <w:t>22</w:t>
        </w:r>
        <w:r w:rsidR="00590A55">
          <w:rPr>
            <w:webHidden/>
          </w:rPr>
          <w:fldChar w:fldCharType="end"/>
        </w:r>
      </w:hyperlink>
    </w:p>
    <w:p w14:paraId="32FCBA3D" w14:textId="77777777" w:rsidR="00590A55" w:rsidRDefault="006E30DA">
      <w:pPr>
        <w:pStyle w:val="TOC3"/>
        <w:tabs>
          <w:tab w:val="left" w:pos="2080"/>
        </w:tabs>
        <w:rPr>
          <w:rFonts w:asciiTheme="minorHAnsi" w:eastAsiaTheme="minorEastAsia" w:hAnsiTheme="minorHAnsi" w:cstheme="minorBidi"/>
          <w:noProof/>
          <w:szCs w:val="22"/>
        </w:rPr>
      </w:pPr>
      <w:hyperlink w:anchor="_Toc394475174" w:history="1">
        <w:r w:rsidR="00590A55" w:rsidRPr="00954396">
          <w:rPr>
            <w:rStyle w:val="Hyperlink"/>
            <w:noProof/>
          </w:rPr>
          <w:t>4.5.1</w:t>
        </w:r>
        <w:r w:rsidR="00590A55">
          <w:rPr>
            <w:rFonts w:asciiTheme="minorHAnsi" w:eastAsiaTheme="minorEastAsia" w:hAnsiTheme="minorHAnsi" w:cstheme="minorBidi"/>
            <w:noProof/>
            <w:szCs w:val="22"/>
          </w:rPr>
          <w:tab/>
        </w:r>
        <w:r w:rsidR="00590A55" w:rsidRPr="00954396">
          <w:rPr>
            <w:rStyle w:val="Hyperlink"/>
            <w:noProof/>
          </w:rPr>
          <w:t>City of Colfax</w:t>
        </w:r>
        <w:r w:rsidR="00590A55">
          <w:rPr>
            <w:noProof/>
            <w:webHidden/>
          </w:rPr>
          <w:tab/>
        </w:r>
        <w:r w:rsidR="00590A55">
          <w:rPr>
            <w:noProof/>
            <w:webHidden/>
          </w:rPr>
          <w:fldChar w:fldCharType="begin"/>
        </w:r>
        <w:r w:rsidR="00590A55">
          <w:rPr>
            <w:noProof/>
            <w:webHidden/>
          </w:rPr>
          <w:instrText xml:space="preserve"> PAGEREF _Toc394475174 \h </w:instrText>
        </w:r>
        <w:r w:rsidR="00590A55">
          <w:rPr>
            <w:noProof/>
            <w:webHidden/>
          </w:rPr>
        </w:r>
        <w:r w:rsidR="00590A55">
          <w:rPr>
            <w:noProof/>
            <w:webHidden/>
          </w:rPr>
          <w:fldChar w:fldCharType="separate"/>
        </w:r>
        <w:r w:rsidR="000958FE">
          <w:rPr>
            <w:noProof/>
            <w:webHidden/>
          </w:rPr>
          <w:t>22</w:t>
        </w:r>
        <w:r w:rsidR="00590A55">
          <w:rPr>
            <w:noProof/>
            <w:webHidden/>
          </w:rPr>
          <w:fldChar w:fldCharType="end"/>
        </w:r>
      </w:hyperlink>
    </w:p>
    <w:p w14:paraId="2481849D" w14:textId="77777777" w:rsidR="00590A55" w:rsidRDefault="006E30DA">
      <w:pPr>
        <w:pStyle w:val="TOC3"/>
        <w:tabs>
          <w:tab w:val="left" w:pos="2080"/>
        </w:tabs>
        <w:rPr>
          <w:rFonts w:asciiTheme="minorHAnsi" w:eastAsiaTheme="minorEastAsia" w:hAnsiTheme="minorHAnsi" w:cstheme="minorBidi"/>
          <w:noProof/>
          <w:szCs w:val="22"/>
        </w:rPr>
      </w:pPr>
      <w:hyperlink w:anchor="_Toc394475175" w:history="1">
        <w:r w:rsidR="00590A55" w:rsidRPr="00954396">
          <w:rPr>
            <w:rStyle w:val="Hyperlink"/>
            <w:noProof/>
          </w:rPr>
          <w:t>4.5.2</w:t>
        </w:r>
        <w:r w:rsidR="00590A55">
          <w:rPr>
            <w:rFonts w:asciiTheme="minorHAnsi" w:eastAsiaTheme="minorEastAsia" w:hAnsiTheme="minorHAnsi" w:cstheme="minorBidi"/>
            <w:noProof/>
            <w:szCs w:val="22"/>
          </w:rPr>
          <w:tab/>
        </w:r>
        <w:r w:rsidR="00590A55" w:rsidRPr="00954396">
          <w:rPr>
            <w:rStyle w:val="Hyperlink"/>
            <w:noProof/>
          </w:rPr>
          <w:t>Town of Malden</w:t>
        </w:r>
        <w:r w:rsidR="00590A55">
          <w:rPr>
            <w:noProof/>
            <w:webHidden/>
          </w:rPr>
          <w:tab/>
        </w:r>
        <w:r w:rsidR="00590A55">
          <w:rPr>
            <w:noProof/>
            <w:webHidden/>
          </w:rPr>
          <w:fldChar w:fldCharType="begin"/>
        </w:r>
        <w:r w:rsidR="00590A55">
          <w:rPr>
            <w:noProof/>
            <w:webHidden/>
          </w:rPr>
          <w:instrText xml:space="preserve"> PAGEREF _Toc394475175 \h </w:instrText>
        </w:r>
        <w:r w:rsidR="00590A55">
          <w:rPr>
            <w:noProof/>
            <w:webHidden/>
          </w:rPr>
        </w:r>
        <w:r w:rsidR="00590A55">
          <w:rPr>
            <w:noProof/>
            <w:webHidden/>
          </w:rPr>
          <w:fldChar w:fldCharType="separate"/>
        </w:r>
        <w:r w:rsidR="000958FE">
          <w:rPr>
            <w:noProof/>
            <w:webHidden/>
          </w:rPr>
          <w:t>23</w:t>
        </w:r>
        <w:r w:rsidR="00590A55">
          <w:rPr>
            <w:noProof/>
            <w:webHidden/>
          </w:rPr>
          <w:fldChar w:fldCharType="end"/>
        </w:r>
      </w:hyperlink>
    </w:p>
    <w:p w14:paraId="17C93555" w14:textId="77777777" w:rsidR="00590A55" w:rsidRDefault="006E30DA">
      <w:pPr>
        <w:pStyle w:val="TOC3"/>
        <w:tabs>
          <w:tab w:val="left" w:pos="2080"/>
        </w:tabs>
        <w:rPr>
          <w:rFonts w:asciiTheme="minorHAnsi" w:eastAsiaTheme="minorEastAsia" w:hAnsiTheme="minorHAnsi" w:cstheme="minorBidi"/>
          <w:noProof/>
          <w:szCs w:val="22"/>
        </w:rPr>
      </w:pPr>
      <w:hyperlink w:anchor="_Toc394475176" w:history="1">
        <w:r w:rsidR="00590A55" w:rsidRPr="00954396">
          <w:rPr>
            <w:rStyle w:val="Hyperlink"/>
            <w:noProof/>
          </w:rPr>
          <w:t>4.5.3</w:t>
        </w:r>
        <w:r w:rsidR="00590A55">
          <w:rPr>
            <w:rFonts w:asciiTheme="minorHAnsi" w:eastAsiaTheme="minorEastAsia" w:hAnsiTheme="minorHAnsi" w:cstheme="minorBidi"/>
            <w:noProof/>
            <w:szCs w:val="22"/>
          </w:rPr>
          <w:tab/>
        </w:r>
        <w:r w:rsidR="00590A55" w:rsidRPr="00954396">
          <w:rPr>
            <w:rStyle w:val="Hyperlink"/>
            <w:noProof/>
          </w:rPr>
          <w:t>City of Palouse</w:t>
        </w:r>
        <w:r w:rsidR="00590A55">
          <w:rPr>
            <w:noProof/>
            <w:webHidden/>
          </w:rPr>
          <w:tab/>
        </w:r>
        <w:r w:rsidR="00590A55">
          <w:rPr>
            <w:noProof/>
            <w:webHidden/>
          </w:rPr>
          <w:fldChar w:fldCharType="begin"/>
        </w:r>
        <w:r w:rsidR="00590A55">
          <w:rPr>
            <w:noProof/>
            <w:webHidden/>
          </w:rPr>
          <w:instrText xml:space="preserve"> PAGEREF _Toc394475176 \h </w:instrText>
        </w:r>
        <w:r w:rsidR="00590A55">
          <w:rPr>
            <w:noProof/>
            <w:webHidden/>
          </w:rPr>
        </w:r>
        <w:r w:rsidR="00590A55">
          <w:rPr>
            <w:noProof/>
            <w:webHidden/>
          </w:rPr>
          <w:fldChar w:fldCharType="separate"/>
        </w:r>
        <w:r w:rsidR="000958FE">
          <w:rPr>
            <w:noProof/>
            <w:webHidden/>
          </w:rPr>
          <w:t>23</w:t>
        </w:r>
        <w:r w:rsidR="00590A55">
          <w:rPr>
            <w:noProof/>
            <w:webHidden/>
          </w:rPr>
          <w:fldChar w:fldCharType="end"/>
        </w:r>
      </w:hyperlink>
    </w:p>
    <w:p w14:paraId="1D0FBD7F" w14:textId="77777777" w:rsidR="00590A55" w:rsidRDefault="006E30DA">
      <w:pPr>
        <w:pStyle w:val="TOC3"/>
        <w:tabs>
          <w:tab w:val="left" w:pos="2080"/>
        </w:tabs>
        <w:rPr>
          <w:rFonts w:asciiTheme="minorHAnsi" w:eastAsiaTheme="minorEastAsia" w:hAnsiTheme="minorHAnsi" w:cstheme="minorBidi"/>
          <w:noProof/>
          <w:szCs w:val="22"/>
        </w:rPr>
      </w:pPr>
      <w:hyperlink w:anchor="_Toc394475177" w:history="1">
        <w:r w:rsidR="00590A55" w:rsidRPr="00954396">
          <w:rPr>
            <w:rStyle w:val="Hyperlink"/>
            <w:noProof/>
          </w:rPr>
          <w:t>4.5.4</w:t>
        </w:r>
        <w:r w:rsidR="00590A55">
          <w:rPr>
            <w:rFonts w:asciiTheme="minorHAnsi" w:eastAsiaTheme="minorEastAsia" w:hAnsiTheme="minorHAnsi" w:cstheme="minorBidi"/>
            <w:noProof/>
            <w:szCs w:val="22"/>
          </w:rPr>
          <w:tab/>
        </w:r>
        <w:r w:rsidR="00590A55" w:rsidRPr="00954396">
          <w:rPr>
            <w:rStyle w:val="Hyperlink"/>
            <w:noProof/>
          </w:rPr>
          <w:t>City of Pullman</w:t>
        </w:r>
        <w:r w:rsidR="00590A55">
          <w:rPr>
            <w:noProof/>
            <w:webHidden/>
          </w:rPr>
          <w:tab/>
        </w:r>
        <w:r w:rsidR="00590A55">
          <w:rPr>
            <w:noProof/>
            <w:webHidden/>
          </w:rPr>
          <w:fldChar w:fldCharType="begin"/>
        </w:r>
        <w:r w:rsidR="00590A55">
          <w:rPr>
            <w:noProof/>
            <w:webHidden/>
          </w:rPr>
          <w:instrText xml:space="preserve"> PAGEREF _Toc394475177 \h </w:instrText>
        </w:r>
        <w:r w:rsidR="00590A55">
          <w:rPr>
            <w:noProof/>
            <w:webHidden/>
          </w:rPr>
        </w:r>
        <w:r w:rsidR="00590A55">
          <w:rPr>
            <w:noProof/>
            <w:webHidden/>
          </w:rPr>
          <w:fldChar w:fldCharType="separate"/>
        </w:r>
        <w:r w:rsidR="000958FE">
          <w:rPr>
            <w:noProof/>
            <w:webHidden/>
          </w:rPr>
          <w:t>23</w:t>
        </w:r>
        <w:r w:rsidR="00590A55">
          <w:rPr>
            <w:noProof/>
            <w:webHidden/>
          </w:rPr>
          <w:fldChar w:fldCharType="end"/>
        </w:r>
      </w:hyperlink>
    </w:p>
    <w:p w14:paraId="7FE56CC7" w14:textId="77777777" w:rsidR="00590A55" w:rsidRDefault="006E30DA">
      <w:pPr>
        <w:pStyle w:val="TOC3"/>
        <w:tabs>
          <w:tab w:val="left" w:pos="2080"/>
        </w:tabs>
        <w:rPr>
          <w:rFonts w:asciiTheme="minorHAnsi" w:eastAsiaTheme="minorEastAsia" w:hAnsiTheme="minorHAnsi" w:cstheme="minorBidi"/>
          <w:noProof/>
          <w:szCs w:val="22"/>
        </w:rPr>
      </w:pPr>
      <w:hyperlink w:anchor="_Toc394475178" w:history="1">
        <w:r w:rsidR="00590A55" w:rsidRPr="00954396">
          <w:rPr>
            <w:rStyle w:val="Hyperlink"/>
            <w:noProof/>
          </w:rPr>
          <w:t>4.5.5</w:t>
        </w:r>
        <w:r w:rsidR="00590A55">
          <w:rPr>
            <w:rFonts w:asciiTheme="minorHAnsi" w:eastAsiaTheme="minorEastAsia" w:hAnsiTheme="minorHAnsi" w:cstheme="minorBidi"/>
            <w:noProof/>
            <w:szCs w:val="22"/>
          </w:rPr>
          <w:tab/>
        </w:r>
        <w:r w:rsidR="00590A55" w:rsidRPr="00954396">
          <w:rPr>
            <w:rStyle w:val="Hyperlink"/>
            <w:noProof/>
          </w:rPr>
          <w:t>City of Tekoa</w:t>
        </w:r>
        <w:r w:rsidR="00590A55">
          <w:rPr>
            <w:noProof/>
            <w:webHidden/>
          </w:rPr>
          <w:tab/>
        </w:r>
        <w:r w:rsidR="00590A55">
          <w:rPr>
            <w:noProof/>
            <w:webHidden/>
          </w:rPr>
          <w:fldChar w:fldCharType="begin"/>
        </w:r>
        <w:r w:rsidR="00590A55">
          <w:rPr>
            <w:noProof/>
            <w:webHidden/>
          </w:rPr>
          <w:instrText xml:space="preserve"> PAGEREF _Toc394475178 \h </w:instrText>
        </w:r>
        <w:r w:rsidR="00590A55">
          <w:rPr>
            <w:noProof/>
            <w:webHidden/>
          </w:rPr>
        </w:r>
        <w:r w:rsidR="00590A55">
          <w:rPr>
            <w:noProof/>
            <w:webHidden/>
          </w:rPr>
          <w:fldChar w:fldCharType="separate"/>
        </w:r>
        <w:r w:rsidR="000958FE">
          <w:rPr>
            <w:noProof/>
            <w:webHidden/>
          </w:rPr>
          <w:t>24</w:t>
        </w:r>
        <w:r w:rsidR="00590A55">
          <w:rPr>
            <w:noProof/>
            <w:webHidden/>
          </w:rPr>
          <w:fldChar w:fldCharType="end"/>
        </w:r>
      </w:hyperlink>
    </w:p>
    <w:p w14:paraId="1F8AFE9D" w14:textId="77777777" w:rsidR="00590A55" w:rsidRDefault="006E30DA" w:rsidP="00590A55">
      <w:pPr>
        <w:pStyle w:val="TOC2"/>
        <w:rPr>
          <w:rFonts w:asciiTheme="minorHAnsi" w:eastAsiaTheme="minorEastAsia" w:hAnsiTheme="minorHAnsi" w:cstheme="minorBidi"/>
          <w:szCs w:val="22"/>
        </w:rPr>
      </w:pPr>
      <w:hyperlink w:anchor="_Toc394475179" w:history="1">
        <w:r w:rsidR="00590A55" w:rsidRPr="00954396">
          <w:rPr>
            <w:rStyle w:val="Hyperlink"/>
          </w:rPr>
          <w:t>4.6</w:t>
        </w:r>
        <w:r w:rsidR="00590A55">
          <w:rPr>
            <w:rFonts w:asciiTheme="minorHAnsi" w:eastAsiaTheme="minorEastAsia" w:hAnsiTheme="minorHAnsi" w:cstheme="minorBidi"/>
            <w:szCs w:val="22"/>
          </w:rPr>
          <w:tab/>
        </w:r>
        <w:r w:rsidR="00590A55" w:rsidRPr="00954396">
          <w:rPr>
            <w:rStyle w:val="Hyperlink"/>
          </w:rPr>
          <w:t>Washington State Conservation Commission</w:t>
        </w:r>
        <w:r w:rsidR="00590A55">
          <w:rPr>
            <w:webHidden/>
          </w:rPr>
          <w:tab/>
        </w:r>
        <w:r w:rsidR="00590A55">
          <w:rPr>
            <w:webHidden/>
          </w:rPr>
          <w:fldChar w:fldCharType="begin"/>
        </w:r>
        <w:r w:rsidR="00590A55">
          <w:rPr>
            <w:webHidden/>
          </w:rPr>
          <w:instrText xml:space="preserve"> PAGEREF _Toc394475179 \h </w:instrText>
        </w:r>
        <w:r w:rsidR="00590A55">
          <w:rPr>
            <w:webHidden/>
          </w:rPr>
        </w:r>
        <w:r w:rsidR="00590A55">
          <w:rPr>
            <w:webHidden/>
          </w:rPr>
          <w:fldChar w:fldCharType="separate"/>
        </w:r>
        <w:r w:rsidR="000958FE">
          <w:rPr>
            <w:webHidden/>
          </w:rPr>
          <w:t>24</w:t>
        </w:r>
        <w:r w:rsidR="00590A55">
          <w:rPr>
            <w:webHidden/>
          </w:rPr>
          <w:fldChar w:fldCharType="end"/>
        </w:r>
      </w:hyperlink>
    </w:p>
    <w:p w14:paraId="32568B4D" w14:textId="77777777" w:rsidR="00590A55" w:rsidRDefault="006E30DA">
      <w:pPr>
        <w:pStyle w:val="TOC3"/>
        <w:tabs>
          <w:tab w:val="left" w:pos="2080"/>
        </w:tabs>
        <w:rPr>
          <w:rFonts w:asciiTheme="minorHAnsi" w:eastAsiaTheme="minorEastAsia" w:hAnsiTheme="minorHAnsi" w:cstheme="minorBidi"/>
          <w:noProof/>
          <w:szCs w:val="22"/>
        </w:rPr>
      </w:pPr>
      <w:hyperlink w:anchor="_Toc394475180" w:history="1">
        <w:r w:rsidR="00590A55" w:rsidRPr="00954396">
          <w:rPr>
            <w:rStyle w:val="Hyperlink"/>
            <w:noProof/>
          </w:rPr>
          <w:t>4.6.1</w:t>
        </w:r>
        <w:r w:rsidR="00590A55">
          <w:rPr>
            <w:rFonts w:asciiTheme="minorHAnsi" w:eastAsiaTheme="minorEastAsia" w:hAnsiTheme="minorHAnsi" w:cstheme="minorBidi"/>
            <w:noProof/>
            <w:szCs w:val="22"/>
          </w:rPr>
          <w:tab/>
        </w:r>
        <w:r w:rsidR="00590A55" w:rsidRPr="00954396">
          <w:rPr>
            <w:rStyle w:val="Hyperlink"/>
            <w:noProof/>
          </w:rPr>
          <w:t>Palouse Conservation District</w:t>
        </w:r>
        <w:r w:rsidR="00590A55">
          <w:rPr>
            <w:noProof/>
            <w:webHidden/>
          </w:rPr>
          <w:tab/>
        </w:r>
        <w:r w:rsidR="00590A55">
          <w:rPr>
            <w:noProof/>
            <w:webHidden/>
          </w:rPr>
          <w:fldChar w:fldCharType="begin"/>
        </w:r>
        <w:r w:rsidR="00590A55">
          <w:rPr>
            <w:noProof/>
            <w:webHidden/>
          </w:rPr>
          <w:instrText xml:space="preserve"> PAGEREF _Toc394475180 \h </w:instrText>
        </w:r>
        <w:r w:rsidR="00590A55">
          <w:rPr>
            <w:noProof/>
            <w:webHidden/>
          </w:rPr>
        </w:r>
        <w:r w:rsidR="00590A55">
          <w:rPr>
            <w:noProof/>
            <w:webHidden/>
          </w:rPr>
          <w:fldChar w:fldCharType="separate"/>
        </w:r>
        <w:r w:rsidR="000958FE">
          <w:rPr>
            <w:noProof/>
            <w:webHidden/>
          </w:rPr>
          <w:t>25</w:t>
        </w:r>
        <w:r w:rsidR="00590A55">
          <w:rPr>
            <w:noProof/>
            <w:webHidden/>
          </w:rPr>
          <w:fldChar w:fldCharType="end"/>
        </w:r>
      </w:hyperlink>
    </w:p>
    <w:p w14:paraId="3D2AE0A4" w14:textId="77777777" w:rsidR="00590A55" w:rsidRDefault="006E30DA">
      <w:pPr>
        <w:pStyle w:val="TOC3"/>
        <w:tabs>
          <w:tab w:val="left" w:pos="2080"/>
        </w:tabs>
        <w:rPr>
          <w:rFonts w:asciiTheme="minorHAnsi" w:eastAsiaTheme="minorEastAsia" w:hAnsiTheme="minorHAnsi" w:cstheme="minorBidi"/>
          <w:noProof/>
          <w:szCs w:val="22"/>
        </w:rPr>
      </w:pPr>
      <w:hyperlink w:anchor="_Toc394475181" w:history="1">
        <w:r w:rsidR="00590A55" w:rsidRPr="00954396">
          <w:rPr>
            <w:rStyle w:val="Hyperlink"/>
            <w:noProof/>
          </w:rPr>
          <w:t>4.6.2</w:t>
        </w:r>
        <w:r w:rsidR="00590A55">
          <w:rPr>
            <w:rFonts w:asciiTheme="minorHAnsi" w:eastAsiaTheme="minorEastAsia" w:hAnsiTheme="minorHAnsi" w:cstheme="minorBidi"/>
            <w:noProof/>
            <w:szCs w:val="22"/>
          </w:rPr>
          <w:tab/>
        </w:r>
        <w:r w:rsidR="00590A55" w:rsidRPr="00954396">
          <w:rPr>
            <w:rStyle w:val="Hyperlink"/>
            <w:noProof/>
          </w:rPr>
          <w:t>Palouse-Rock Lake Conservation District</w:t>
        </w:r>
        <w:r w:rsidR="00590A55">
          <w:rPr>
            <w:noProof/>
            <w:webHidden/>
          </w:rPr>
          <w:tab/>
        </w:r>
        <w:r w:rsidR="00590A55">
          <w:rPr>
            <w:noProof/>
            <w:webHidden/>
          </w:rPr>
          <w:fldChar w:fldCharType="begin"/>
        </w:r>
        <w:r w:rsidR="00590A55">
          <w:rPr>
            <w:noProof/>
            <w:webHidden/>
          </w:rPr>
          <w:instrText xml:space="preserve"> PAGEREF _Toc394475181 \h </w:instrText>
        </w:r>
        <w:r w:rsidR="00590A55">
          <w:rPr>
            <w:noProof/>
            <w:webHidden/>
          </w:rPr>
        </w:r>
        <w:r w:rsidR="00590A55">
          <w:rPr>
            <w:noProof/>
            <w:webHidden/>
          </w:rPr>
          <w:fldChar w:fldCharType="separate"/>
        </w:r>
        <w:r w:rsidR="000958FE">
          <w:rPr>
            <w:noProof/>
            <w:webHidden/>
          </w:rPr>
          <w:t>25</w:t>
        </w:r>
        <w:r w:rsidR="00590A55">
          <w:rPr>
            <w:noProof/>
            <w:webHidden/>
          </w:rPr>
          <w:fldChar w:fldCharType="end"/>
        </w:r>
      </w:hyperlink>
    </w:p>
    <w:p w14:paraId="30F8BAFC" w14:textId="77777777" w:rsidR="00590A55" w:rsidRDefault="006E30DA">
      <w:pPr>
        <w:pStyle w:val="TOC3"/>
        <w:tabs>
          <w:tab w:val="left" w:pos="2080"/>
        </w:tabs>
        <w:rPr>
          <w:rFonts w:asciiTheme="minorHAnsi" w:eastAsiaTheme="minorEastAsia" w:hAnsiTheme="minorHAnsi" w:cstheme="minorBidi"/>
          <w:noProof/>
          <w:szCs w:val="22"/>
        </w:rPr>
      </w:pPr>
      <w:hyperlink w:anchor="_Toc394475182" w:history="1">
        <w:r w:rsidR="00590A55" w:rsidRPr="00954396">
          <w:rPr>
            <w:rStyle w:val="Hyperlink"/>
            <w:noProof/>
          </w:rPr>
          <w:t>4.6.3</w:t>
        </w:r>
        <w:r w:rsidR="00590A55">
          <w:rPr>
            <w:rFonts w:asciiTheme="minorHAnsi" w:eastAsiaTheme="minorEastAsia" w:hAnsiTheme="minorHAnsi" w:cstheme="minorBidi"/>
            <w:noProof/>
            <w:szCs w:val="22"/>
          </w:rPr>
          <w:tab/>
        </w:r>
        <w:r w:rsidR="00590A55" w:rsidRPr="00954396">
          <w:rPr>
            <w:rStyle w:val="Hyperlink"/>
            <w:noProof/>
          </w:rPr>
          <w:t>Whitman Conservation District</w:t>
        </w:r>
        <w:r w:rsidR="00590A55">
          <w:rPr>
            <w:noProof/>
            <w:webHidden/>
          </w:rPr>
          <w:tab/>
        </w:r>
        <w:r w:rsidR="00590A55">
          <w:rPr>
            <w:noProof/>
            <w:webHidden/>
          </w:rPr>
          <w:fldChar w:fldCharType="begin"/>
        </w:r>
        <w:r w:rsidR="00590A55">
          <w:rPr>
            <w:noProof/>
            <w:webHidden/>
          </w:rPr>
          <w:instrText xml:space="preserve"> PAGEREF _Toc394475182 \h </w:instrText>
        </w:r>
        <w:r w:rsidR="00590A55">
          <w:rPr>
            <w:noProof/>
            <w:webHidden/>
          </w:rPr>
        </w:r>
        <w:r w:rsidR="00590A55">
          <w:rPr>
            <w:noProof/>
            <w:webHidden/>
          </w:rPr>
          <w:fldChar w:fldCharType="separate"/>
        </w:r>
        <w:r w:rsidR="000958FE">
          <w:rPr>
            <w:noProof/>
            <w:webHidden/>
          </w:rPr>
          <w:t>26</w:t>
        </w:r>
        <w:r w:rsidR="00590A55">
          <w:rPr>
            <w:noProof/>
            <w:webHidden/>
          </w:rPr>
          <w:fldChar w:fldCharType="end"/>
        </w:r>
      </w:hyperlink>
    </w:p>
    <w:p w14:paraId="512A335B" w14:textId="77777777" w:rsidR="00590A55" w:rsidRDefault="006E30DA">
      <w:pPr>
        <w:pStyle w:val="TOC3"/>
        <w:tabs>
          <w:tab w:val="left" w:pos="2080"/>
        </w:tabs>
        <w:rPr>
          <w:rFonts w:asciiTheme="minorHAnsi" w:eastAsiaTheme="minorEastAsia" w:hAnsiTheme="minorHAnsi" w:cstheme="minorBidi"/>
          <w:noProof/>
          <w:szCs w:val="22"/>
        </w:rPr>
      </w:pPr>
      <w:hyperlink w:anchor="_Toc394475183" w:history="1">
        <w:r w:rsidR="00590A55" w:rsidRPr="00954396">
          <w:rPr>
            <w:rStyle w:val="Hyperlink"/>
            <w:noProof/>
          </w:rPr>
          <w:t>4.6.4</w:t>
        </w:r>
        <w:r w:rsidR="00590A55">
          <w:rPr>
            <w:rFonts w:asciiTheme="minorHAnsi" w:eastAsiaTheme="minorEastAsia" w:hAnsiTheme="minorHAnsi" w:cstheme="minorBidi"/>
            <w:noProof/>
            <w:szCs w:val="22"/>
          </w:rPr>
          <w:tab/>
        </w:r>
        <w:r w:rsidR="00590A55" w:rsidRPr="00954396">
          <w:rPr>
            <w:rStyle w:val="Hyperlink"/>
            <w:noProof/>
          </w:rPr>
          <w:t>Pine Creek Conservation District</w:t>
        </w:r>
        <w:r w:rsidR="00590A55">
          <w:rPr>
            <w:noProof/>
            <w:webHidden/>
          </w:rPr>
          <w:tab/>
        </w:r>
        <w:r w:rsidR="00590A55">
          <w:rPr>
            <w:noProof/>
            <w:webHidden/>
          </w:rPr>
          <w:fldChar w:fldCharType="begin"/>
        </w:r>
        <w:r w:rsidR="00590A55">
          <w:rPr>
            <w:noProof/>
            <w:webHidden/>
          </w:rPr>
          <w:instrText xml:space="preserve"> PAGEREF _Toc394475183 \h </w:instrText>
        </w:r>
        <w:r w:rsidR="00590A55">
          <w:rPr>
            <w:noProof/>
            <w:webHidden/>
          </w:rPr>
        </w:r>
        <w:r w:rsidR="00590A55">
          <w:rPr>
            <w:noProof/>
            <w:webHidden/>
          </w:rPr>
          <w:fldChar w:fldCharType="separate"/>
        </w:r>
        <w:r w:rsidR="000958FE">
          <w:rPr>
            <w:noProof/>
            <w:webHidden/>
          </w:rPr>
          <w:t>26</w:t>
        </w:r>
        <w:r w:rsidR="00590A55">
          <w:rPr>
            <w:noProof/>
            <w:webHidden/>
          </w:rPr>
          <w:fldChar w:fldCharType="end"/>
        </w:r>
      </w:hyperlink>
    </w:p>
    <w:p w14:paraId="5B0113C8" w14:textId="77777777" w:rsidR="00590A55" w:rsidRDefault="006E30DA" w:rsidP="00590A55">
      <w:pPr>
        <w:pStyle w:val="TOC2"/>
        <w:rPr>
          <w:rFonts w:asciiTheme="minorHAnsi" w:eastAsiaTheme="minorEastAsia" w:hAnsiTheme="minorHAnsi" w:cstheme="minorBidi"/>
          <w:szCs w:val="22"/>
        </w:rPr>
      </w:pPr>
      <w:hyperlink w:anchor="_Toc394475184" w:history="1">
        <w:r w:rsidR="00590A55" w:rsidRPr="00954396">
          <w:rPr>
            <w:rStyle w:val="Hyperlink"/>
          </w:rPr>
          <w:t>4.7</w:t>
        </w:r>
        <w:r w:rsidR="00590A55">
          <w:rPr>
            <w:rFonts w:asciiTheme="minorHAnsi" w:eastAsiaTheme="minorEastAsia" w:hAnsiTheme="minorHAnsi" w:cstheme="minorBidi"/>
            <w:szCs w:val="22"/>
          </w:rPr>
          <w:tab/>
        </w:r>
        <w:r w:rsidR="00590A55" w:rsidRPr="00954396">
          <w:rPr>
            <w:rStyle w:val="Hyperlink"/>
          </w:rPr>
          <w:t>Watershed Planning Units</w:t>
        </w:r>
        <w:r w:rsidR="00590A55">
          <w:rPr>
            <w:webHidden/>
          </w:rPr>
          <w:tab/>
        </w:r>
        <w:r w:rsidR="00590A55">
          <w:rPr>
            <w:webHidden/>
          </w:rPr>
          <w:fldChar w:fldCharType="begin"/>
        </w:r>
        <w:r w:rsidR="00590A55">
          <w:rPr>
            <w:webHidden/>
          </w:rPr>
          <w:instrText xml:space="preserve"> PAGEREF _Toc394475184 \h </w:instrText>
        </w:r>
        <w:r w:rsidR="00590A55">
          <w:rPr>
            <w:webHidden/>
          </w:rPr>
        </w:r>
        <w:r w:rsidR="00590A55">
          <w:rPr>
            <w:webHidden/>
          </w:rPr>
          <w:fldChar w:fldCharType="separate"/>
        </w:r>
        <w:r w:rsidR="000958FE">
          <w:rPr>
            <w:webHidden/>
          </w:rPr>
          <w:t>27</w:t>
        </w:r>
        <w:r w:rsidR="00590A55">
          <w:rPr>
            <w:webHidden/>
          </w:rPr>
          <w:fldChar w:fldCharType="end"/>
        </w:r>
      </w:hyperlink>
    </w:p>
    <w:p w14:paraId="5360C4CF" w14:textId="77777777" w:rsidR="00590A55" w:rsidRDefault="006E30DA">
      <w:pPr>
        <w:pStyle w:val="TOC3"/>
        <w:tabs>
          <w:tab w:val="left" w:pos="2080"/>
        </w:tabs>
        <w:rPr>
          <w:rFonts w:asciiTheme="minorHAnsi" w:eastAsiaTheme="minorEastAsia" w:hAnsiTheme="minorHAnsi" w:cstheme="minorBidi"/>
          <w:noProof/>
          <w:szCs w:val="22"/>
        </w:rPr>
      </w:pPr>
      <w:hyperlink w:anchor="_Toc394475185" w:history="1">
        <w:r w:rsidR="00590A55" w:rsidRPr="00954396">
          <w:rPr>
            <w:rStyle w:val="Hyperlink"/>
            <w:noProof/>
          </w:rPr>
          <w:t>4.7.1</w:t>
        </w:r>
        <w:r w:rsidR="00590A55">
          <w:rPr>
            <w:rFonts w:asciiTheme="minorHAnsi" w:eastAsiaTheme="minorEastAsia" w:hAnsiTheme="minorHAnsi" w:cstheme="minorBidi"/>
            <w:noProof/>
            <w:szCs w:val="22"/>
          </w:rPr>
          <w:tab/>
        </w:r>
        <w:r w:rsidR="00590A55" w:rsidRPr="00954396">
          <w:rPr>
            <w:rStyle w:val="Hyperlink"/>
            <w:noProof/>
          </w:rPr>
          <w:t>WRIA 34- Palouse Watershed Planning Unit</w:t>
        </w:r>
        <w:r w:rsidR="00590A55">
          <w:rPr>
            <w:noProof/>
            <w:webHidden/>
          </w:rPr>
          <w:tab/>
        </w:r>
        <w:r w:rsidR="00590A55">
          <w:rPr>
            <w:noProof/>
            <w:webHidden/>
          </w:rPr>
          <w:fldChar w:fldCharType="begin"/>
        </w:r>
        <w:r w:rsidR="00590A55">
          <w:rPr>
            <w:noProof/>
            <w:webHidden/>
          </w:rPr>
          <w:instrText xml:space="preserve"> PAGEREF _Toc394475185 \h </w:instrText>
        </w:r>
        <w:r w:rsidR="00590A55">
          <w:rPr>
            <w:noProof/>
            <w:webHidden/>
          </w:rPr>
        </w:r>
        <w:r w:rsidR="00590A55">
          <w:rPr>
            <w:noProof/>
            <w:webHidden/>
          </w:rPr>
          <w:fldChar w:fldCharType="separate"/>
        </w:r>
        <w:r w:rsidR="000958FE">
          <w:rPr>
            <w:noProof/>
            <w:webHidden/>
          </w:rPr>
          <w:t>27</w:t>
        </w:r>
        <w:r w:rsidR="00590A55">
          <w:rPr>
            <w:noProof/>
            <w:webHidden/>
          </w:rPr>
          <w:fldChar w:fldCharType="end"/>
        </w:r>
      </w:hyperlink>
    </w:p>
    <w:p w14:paraId="426B1B48" w14:textId="77777777" w:rsidR="00590A55" w:rsidRDefault="006E30DA">
      <w:pPr>
        <w:pStyle w:val="TOC3"/>
        <w:tabs>
          <w:tab w:val="left" w:pos="2080"/>
        </w:tabs>
        <w:rPr>
          <w:rFonts w:asciiTheme="minorHAnsi" w:eastAsiaTheme="minorEastAsia" w:hAnsiTheme="minorHAnsi" w:cstheme="minorBidi"/>
          <w:noProof/>
          <w:szCs w:val="22"/>
        </w:rPr>
      </w:pPr>
      <w:hyperlink w:anchor="_Toc394475186" w:history="1">
        <w:r w:rsidR="00590A55" w:rsidRPr="00954396">
          <w:rPr>
            <w:rStyle w:val="Hyperlink"/>
            <w:noProof/>
          </w:rPr>
          <w:t>4.7.2</w:t>
        </w:r>
        <w:r w:rsidR="00590A55">
          <w:rPr>
            <w:rFonts w:asciiTheme="minorHAnsi" w:eastAsiaTheme="minorEastAsia" w:hAnsiTheme="minorHAnsi" w:cstheme="minorBidi"/>
            <w:noProof/>
            <w:szCs w:val="22"/>
          </w:rPr>
          <w:tab/>
        </w:r>
        <w:r w:rsidR="00590A55" w:rsidRPr="00954396">
          <w:rPr>
            <w:rStyle w:val="Hyperlink"/>
            <w:noProof/>
          </w:rPr>
          <w:t>WRIA 35- Middle Snake Watershed Planning Unit</w:t>
        </w:r>
        <w:r w:rsidR="00590A55">
          <w:rPr>
            <w:noProof/>
            <w:webHidden/>
          </w:rPr>
          <w:tab/>
        </w:r>
        <w:r w:rsidR="00590A55">
          <w:rPr>
            <w:noProof/>
            <w:webHidden/>
          </w:rPr>
          <w:fldChar w:fldCharType="begin"/>
        </w:r>
        <w:r w:rsidR="00590A55">
          <w:rPr>
            <w:noProof/>
            <w:webHidden/>
          </w:rPr>
          <w:instrText xml:space="preserve"> PAGEREF _Toc394475186 \h </w:instrText>
        </w:r>
        <w:r w:rsidR="00590A55">
          <w:rPr>
            <w:noProof/>
            <w:webHidden/>
          </w:rPr>
        </w:r>
        <w:r w:rsidR="00590A55">
          <w:rPr>
            <w:noProof/>
            <w:webHidden/>
          </w:rPr>
          <w:fldChar w:fldCharType="separate"/>
        </w:r>
        <w:r w:rsidR="000958FE">
          <w:rPr>
            <w:noProof/>
            <w:webHidden/>
          </w:rPr>
          <w:t>27</w:t>
        </w:r>
        <w:r w:rsidR="00590A55">
          <w:rPr>
            <w:noProof/>
            <w:webHidden/>
          </w:rPr>
          <w:fldChar w:fldCharType="end"/>
        </w:r>
      </w:hyperlink>
    </w:p>
    <w:p w14:paraId="22026A15" w14:textId="77777777" w:rsidR="00590A55" w:rsidRDefault="006E30DA">
      <w:pPr>
        <w:pStyle w:val="TOC3"/>
        <w:tabs>
          <w:tab w:val="left" w:pos="2080"/>
        </w:tabs>
        <w:rPr>
          <w:rFonts w:asciiTheme="minorHAnsi" w:eastAsiaTheme="minorEastAsia" w:hAnsiTheme="minorHAnsi" w:cstheme="minorBidi"/>
          <w:noProof/>
          <w:szCs w:val="22"/>
        </w:rPr>
      </w:pPr>
      <w:hyperlink w:anchor="_Toc394475187" w:history="1">
        <w:r w:rsidR="00590A55" w:rsidRPr="00954396">
          <w:rPr>
            <w:rStyle w:val="Hyperlink"/>
            <w:noProof/>
          </w:rPr>
          <w:t>4.7.3</w:t>
        </w:r>
        <w:r w:rsidR="00590A55">
          <w:rPr>
            <w:rFonts w:asciiTheme="minorHAnsi" w:eastAsiaTheme="minorEastAsia" w:hAnsiTheme="minorHAnsi" w:cstheme="minorBidi"/>
            <w:noProof/>
            <w:szCs w:val="22"/>
          </w:rPr>
          <w:tab/>
        </w:r>
        <w:r w:rsidR="00590A55" w:rsidRPr="00954396">
          <w:rPr>
            <w:rStyle w:val="Hyperlink"/>
            <w:noProof/>
          </w:rPr>
          <w:t>WRIA 56- Hangman (Latah) Creek Watershed Planning Unit</w:t>
        </w:r>
        <w:r w:rsidR="00590A55">
          <w:rPr>
            <w:noProof/>
            <w:webHidden/>
          </w:rPr>
          <w:tab/>
        </w:r>
        <w:r w:rsidR="00590A55">
          <w:rPr>
            <w:noProof/>
            <w:webHidden/>
          </w:rPr>
          <w:fldChar w:fldCharType="begin"/>
        </w:r>
        <w:r w:rsidR="00590A55">
          <w:rPr>
            <w:noProof/>
            <w:webHidden/>
          </w:rPr>
          <w:instrText xml:space="preserve"> PAGEREF _Toc394475187 \h </w:instrText>
        </w:r>
        <w:r w:rsidR="00590A55">
          <w:rPr>
            <w:noProof/>
            <w:webHidden/>
          </w:rPr>
        </w:r>
        <w:r w:rsidR="00590A55">
          <w:rPr>
            <w:noProof/>
            <w:webHidden/>
          </w:rPr>
          <w:fldChar w:fldCharType="separate"/>
        </w:r>
        <w:r w:rsidR="000958FE">
          <w:rPr>
            <w:noProof/>
            <w:webHidden/>
          </w:rPr>
          <w:t>27</w:t>
        </w:r>
        <w:r w:rsidR="00590A55">
          <w:rPr>
            <w:noProof/>
            <w:webHidden/>
          </w:rPr>
          <w:fldChar w:fldCharType="end"/>
        </w:r>
      </w:hyperlink>
    </w:p>
    <w:p w14:paraId="51AC61B3" w14:textId="77777777" w:rsidR="00590A55" w:rsidRDefault="006E30DA" w:rsidP="00590A55">
      <w:pPr>
        <w:pStyle w:val="TOC2"/>
        <w:rPr>
          <w:rFonts w:asciiTheme="minorHAnsi" w:eastAsiaTheme="minorEastAsia" w:hAnsiTheme="minorHAnsi" w:cstheme="minorBidi"/>
          <w:szCs w:val="22"/>
        </w:rPr>
      </w:pPr>
      <w:hyperlink w:anchor="_Toc394475188" w:history="1">
        <w:r w:rsidR="00590A55" w:rsidRPr="00954396">
          <w:rPr>
            <w:rStyle w:val="Hyperlink"/>
          </w:rPr>
          <w:t>4.1</w:t>
        </w:r>
        <w:r w:rsidR="00590A55">
          <w:rPr>
            <w:rFonts w:asciiTheme="minorHAnsi" w:eastAsiaTheme="minorEastAsia" w:hAnsiTheme="minorHAnsi" w:cstheme="minorBidi"/>
            <w:szCs w:val="22"/>
          </w:rPr>
          <w:tab/>
        </w:r>
        <w:r w:rsidR="00590A55" w:rsidRPr="00954396">
          <w:rPr>
            <w:rStyle w:val="Hyperlink"/>
          </w:rPr>
          <w:t>Snake River Salmon Recovery Board</w:t>
        </w:r>
        <w:r w:rsidR="00590A55">
          <w:rPr>
            <w:webHidden/>
          </w:rPr>
          <w:tab/>
        </w:r>
        <w:r w:rsidR="00590A55">
          <w:rPr>
            <w:webHidden/>
          </w:rPr>
          <w:fldChar w:fldCharType="begin"/>
        </w:r>
        <w:r w:rsidR="00590A55">
          <w:rPr>
            <w:webHidden/>
          </w:rPr>
          <w:instrText xml:space="preserve"> PAGEREF _Toc394475188 \h </w:instrText>
        </w:r>
        <w:r w:rsidR="00590A55">
          <w:rPr>
            <w:webHidden/>
          </w:rPr>
        </w:r>
        <w:r w:rsidR="00590A55">
          <w:rPr>
            <w:webHidden/>
          </w:rPr>
          <w:fldChar w:fldCharType="separate"/>
        </w:r>
        <w:r w:rsidR="000958FE">
          <w:rPr>
            <w:webHidden/>
          </w:rPr>
          <w:t>28</w:t>
        </w:r>
        <w:r w:rsidR="00590A55">
          <w:rPr>
            <w:webHidden/>
          </w:rPr>
          <w:fldChar w:fldCharType="end"/>
        </w:r>
      </w:hyperlink>
    </w:p>
    <w:p w14:paraId="5D2CE119" w14:textId="77777777" w:rsidR="00590A55" w:rsidRDefault="006E30DA" w:rsidP="00590A55">
      <w:pPr>
        <w:pStyle w:val="TOC2"/>
        <w:rPr>
          <w:rFonts w:asciiTheme="minorHAnsi" w:eastAsiaTheme="minorEastAsia" w:hAnsiTheme="minorHAnsi" w:cstheme="minorBidi"/>
          <w:szCs w:val="22"/>
        </w:rPr>
      </w:pPr>
      <w:hyperlink w:anchor="_Toc394475189" w:history="1">
        <w:r w:rsidR="00590A55" w:rsidRPr="00954396">
          <w:rPr>
            <w:rStyle w:val="Hyperlink"/>
          </w:rPr>
          <w:t>4.2</w:t>
        </w:r>
        <w:r w:rsidR="00590A55">
          <w:rPr>
            <w:rFonts w:asciiTheme="minorHAnsi" w:eastAsiaTheme="minorEastAsia" w:hAnsiTheme="minorHAnsi" w:cstheme="minorBidi"/>
            <w:szCs w:val="22"/>
          </w:rPr>
          <w:tab/>
        </w:r>
        <w:r w:rsidR="00590A55" w:rsidRPr="00954396">
          <w:rPr>
            <w:rStyle w:val="Hyperlink"/>
          </w:rPr>
          <w:t>Hangman Creek TMDL</w:t>
        </w:r>
        <w:r w:rsidR="00590A55">
          <w:rPr>
            <w:webHidden/>
          </w:rPr>
          <w:tab/>
        </w:r>
        <w:r w:rsidR="00590A55">
          <w:rPr>
            <w:webHidden/>
          </w:rPr>
          <w:fldChar w:fldCharType="begin"/>
        </w:r>
        <w:r w:rsidR="00590A55">
          <w:rPr>
            <w:webHidden/>
          </w:rPr>
          <w:instrText xml:space="preserve"> PAGEREF _Toc394475189 \h </w:instrText>
        </w:r>
        <w:r w:rsidR="00590A55">
          <w:rPr>
            <w:webHidden/>
          </w:rPr>
        </w:r>
        <w:r w:rsidR="00590A55">
          <w:rPr>
            <w:webHidden/>
          </w:rPr>
          <w:fldChar w:fldCharType="separate"/>
        </w:r>
        <w:r w:rsidR="000958FE">
          <w:rPr>
            <w:webHidden/>
          </w:rPr>
          <w:t>28</w:t>
        </w:r>
        <w:r w:rsidR="00590A55">
          <w:rPr>
            <w:webHidden/>
          </w:rPr>
          <w:fldChar w:fldCharType="end"/>
        </w:r>
      </w:hyperlink>
    </w:p>
    <w:p w14:paraId="1DC46A74" w14:textId="77777777" w:rsidR="00590A55" w:rsidRDefault="006E30DA" w:rsidP="00590A55">
      <w:pPr>
        <w:pStyle w:val="TOC2"/>
        <w:rPr>
          <w:rFonts w:asciiTheme="minorHAnsi" w:eastAsiaTheme="minorEastAsia" w:hAnsiTheme="minorHAnsi" w:cstheme="minorBidi"/>
          <w:szCs w:val="22"/>
        </w:rPr>
      </w:pPr>
      <w:hyperlink w:anchor="_Toc394475190" w:history="1">
        <w:r w:rsidR="00590A55" w:rsidRPr="00954396">
          <w:rPr>
            <w:rStyle w:val="Hyperlink"/>
          </w:rPr>
          <w:t>4.3</w:t>
        </w:r>
        <w:r w:rsidR="00590A55">
          <w:rPr>
            <w:rFonts w:asciiTheme="minorHAnsi" w:eastAsiaTheme="minorEastAsia" w:hAnsiTheme="minorHAnsi" w:cstheme="minorBidi"/>
            <w:szCs w:val="22"/>
          </w:rPr>
          <w:tab/>
        </w:r>
        <w:r w:rsidR="00590A55" w:rsidRPr="00954396">
          <w:rPr>
            <w:rStyle w:val="Hyperlink"/>
          </w:rPr>
          <w:t>Palouse River TMDLs</w:t>
        </w:r>
        <w:r w:rsidR="00590A55">
          <w:rPr>
            <w:webHidden/>
          </w:rPr>
          <w:tab/>
        </w:r>
        <w:r w:rsidR="00590A55">
          <w:rPr>
            <w:webHidden/>
          </w:rPr>
          <w:fldChar w:fldCharType="begin"/>
        </w:r>
        <w:r w:rsidR="00590A55">
          <w:rPr>
            <w:webHidden/>
          </w:rPr>
          <w:instrText xml:space="preserve"> PAGEREF _Toc394475190 \h </w:instrText>
        </w:r>
        <w:r w:rsidR="00590A55">
          <w:rPr>
            <w:webHidden/>
          </w:rPr>
        </w:r>
        <w:r w:rsidR="00590A55">
          <w:rPr>
            <w:webHidden/>
          </w:rPr>
          <w:fldChar w:fldCharType="separate"/>
        </w:r>
        <w:r w:rsidR="000958FE">
          <w:rPr>
            <w:webHidden/>
          </w:rPr>
          <w:t>29</w:t>
        </w:r>
        <w:r w:rsidR="00590A55">
          <w:rPr>
            <w:webHidden/>
          </w:rPr>
          <w:fldChar w:fldCharType="end"/>
        </w:r>
      </w:hyperlink>
    </w:p>
    <w:p w14:paraId="1334ACF9" w14:textId="77777777" w:rsidR="00590A55" w:rsidRDefault="006E30DA">
      <w:pPr>
        <w:pStyle w:val="TOC3"/>
        <w:tabs>
          <w:tab w:val="left" w:pos="2080"/>
        </w:tabs>
        <w:rPr>
          <w:rFonts w:asciiTheme="minorHAnsi" w:eastAsiaTheme="minorEastAsia" w:hAnsiTheme="minorHAnsi" w:cstheme="minorBidi"/>
          <w:noProof/>
          <w:szCs w:val="22"/>
        </w:rPr>
      </w:pPr>
      <w:hyperlink w:anchor="_Toc394475191" w:history="1">
        <w:r w:rsidR="00590A55" w:rsidRPr="00954396">
          <w:rPr>
            <w:rStyle w:val="Hyperlink"/>
            <w:noProof/>
          </w:rPr>
          <w:t>4.3.1</w:t>
        </w:r>
        <w:r w:rsidR="00590A55">
          <w:rPr>
            <w:rFonts w:asciiTheme="minorHAnsi" w:eastAsiaTheme="minorEastAsia" w:hAnsiTheme="minorHAnsi" w:cstheme="minorBidi"/>
            <w:noProof/>
            <w:szCs w:val="22"/>
          </w:rPr>
          <w:tab/>
        </w:r>
        <w:r w:rsidR="00590A55" w:rsidRPr="00954396">
          <w:rPr>
            <w:rStyle w:val="Hyperlink"/>
            <w:noProof/>
          </w:rPr>
          <w:t>Mainstem</w:t>
        </w:r>
        <w:r w:rsidR="00590A55">
          <w:rPr>
            <w:noProof/>
            <w:webHidden/>
          </w:rPr>
          <w:tab/>
        </w:r>
        <w:r w:rsidR="00590A55">
          <w:rPr>
            <w:noProof/>
            <w:webHidden/>
          </w:rPr>
          <w:fldChar w:fldCharType="begin"/>
        </w:r>
        <w:r w:rsidR="00590A55">
          <w:rPr>
            <w:noProof/>
            <w:webHidden/>
          </w:rPr>
          <w:instrText xml:space="preserve"> PAGEREF _Toc394475191 \h </w:instrText>
        </w:r>
        <w:r w:rsidR="00590A55">
          <w:rPr>
            <w:noProof/>
            <w:webHidden/>
          </w:rPr>
        </w:r>
        <w:r w:rsidR="00590A55">
          <w:rPr>
            <w:noProof/>
            <w:webHidden/>
          </w:rPr>
          <w:fldChar w:fldCharType="separate"/>
        </w:r>
        <w:r w:rsidR="000958FE">
          <w:rPr>
            <w:noProof/>
            <w:webHidden/>
          </w:rPr>
          <w:t>29</w:t>
        </w:r>
        <w:r w:rsidR="00590A55">
          <w:rPr>
            <w:noProof/>
            <w:webHidden/>
          </w:rPr>
          <w:fldChar w:fldCharType="end"/>
        </w:r>
      </w:hyperlink>
    </w:p>
    <w:p w14:paraId="66DC9536" w14:textId="77777777" w:rsidR="00590A55" w:rsidRDefault="006E30DA">
      <w:pPr>
        <w:pStyle w:val="TOC3"/>
        <w:tabs>
          <w:tab w:val="left" w:pos="2080"/>
        </w:tabs>
        <w:rPr>
          <w:rFonts w:asciiTheme="minorHAnsi" w:eastAsiaTheme="minorEastAsia" w:hAnsiTheme="minorHAnsi" w:cstheme="minorBidi"/>
          <w:noProof/>
          <w:szCs w:val="22"/>
        </w:rPr>
      </w:pPr>
      <w:hyperlink w:anchor="_Toc394475192" w:history="1">
        <w:r w:rsidR="00590A55" w:rsidRPr="00954396">
          <w:rPr>
            <w:rStyle w:val="Hyperlink"/>
            <w:noProof/>
          </w:rPr>
          <w:t>4.3.2</w:t>
        </w:r>
        <w:r w:rsidR="00590A55">
          <w:rPr>
            <w:rFonts w:asciiTheme="minorHAnsi" w:eastAsiaTheme="minorEastAsia" w:hAnsiTheme="minorHAnsi" w:cstheme="minorBidi"/>
            <w:noProof/>
            <w:szCs w:val="22"/>
          </w:rPr>
          <w:tab/>
        </w:r>
        <w:r w:rsidR="00590A55" w:rsidRPr="00954396">
          <w:rPr>
            <w:rStyle w:val="Hyperlink"/>
            <w:noProof/>
          </w:rPr>
          <w:t>North Fork</w:t>
        </w:r>
        <w:r w:rsidR="00590A55">
          <w:rPr>
            <w:noProof/>
            <w:webHidden/>
          </w:rPr>
          <w:tab/>
        </w:r>
        <w:r w:rsidR="00590A55">
          <w:rPr>
            <w:noProof/>
            <w:webHidden/>
          </w:rPr>
          <w:fldChar w:fldCharType="begin"/>
        </w:r>
        <w:r w:rsidR="00590A55">
          <w:rPr>
            <w:noProof/>
            <w:webHidden/>
          </w:rPr>
          <w:instrText xml:space="preserve"> PAGEREF _Toc394475192 \h </w:instrText>
        </w:r>
        <w:r w:rsidR="00590A55">
          <w:rPr>
            <w:noProof/>
            <w:webHidden/>
          </w:rPr>
        </w:r>
        <w:r w:rsidR="00590A55">
          <w:rPr>
            <w:noProof/>
            <w:webHidden/>
          </w:rPr>
          <w:fldChar w:fldCharType="separate"/>
        </w:r>
        <w:r w:rsidR="000958FE">
          <w:rPr>
            <w:noProof/>
            <w:webHidden/>
          </w:rPr>
          <w:t>29</w:t>
        </w:r>
        <w:r w:rsidR="00590A55">
          <w:rPr>
            <w:noProof/>
            <w:webHidden/>
          </w:rPr>
          <w:fldChar w:fldCharType="end"/>
        </w:r>
      </w:hyperlink>
    </w:p>
    <w:p w14:paraId="375520C5" w14:textId="77777777" w:rsidR="00590A55" w:rsidRDefault="006E30DA">
      <w:pPr>
        <w:pStyle w:val="TOC3"/>
        <w:tabs>
          <w:tab w:val="left" w:pos="2080"/>
        </w:tabs>
        <w:rPr>
          <w:rFonts w:asciiTheme="minorHAnsi" w:eastAsiaTheme="minorEastAsia" w:hAnsiTheme="minorHAnsi" w:cstheme="minorBidi"/>
          <w:noProof/>
          <w:szCs w:val="22"/>
        </w:rPr>
      </w:pPr>
      <w:hyperlink w:anchor="_Toc394475193" w:history="1">
        <w:r w:rsidR="00590A55" w:rsidRPr="00954396">
          <w:rPr>
            <w:rStyle w:val="Hyperlink"/>
            <w:noProof/>
          </w:rPr>
          <w:t>4.3.3</w:t>
        </w:r>
        <w:r w:rsidR="00590A55">
          <w:rPr>
            <w:rFonts w:asciiTheme="minorHAnsi" w:eastAsiaTheme="minorEastAsia" w:hAnsiTheme="minorHAnsi" w:cstheme="minorBidi"/>
            <w:noProof/>
            <w:szCs w:val="22"/>
          </w:rPr>
          <w:tab/>
        </w:r>
        <w:r w:rsidR="00590A55" w:rsidRPr="00954396">
          <w:rPr>
            <w:rStyle w:val="Hyperlink"/>
            <w:noProof/>
          </w:rPr>
          <w:t>South Fork</w:t>
        </w:r>
        <w:r w:rsidR="00590A55">
          <w:rPr>
            <w:noProof/>
            <w:webHidden/>
          </w:rPr>
          <w:tab/>
        </w:r>
        <w:r w:rsidR="00590A55">
          <w:rPr>
            <w:noProof/>
            <w:webHidden/>
          </w:rPr>
          <w:fldChar w:fldCharType="begin"/>
        </w:r>
        <w:r w:rsidR="00590A55">
          <w:rPr>
            <w:noProof/>
            <w:webHidden/>
          </w:rPr>
          <w:instrText xml:space="preserve"> PAGEREF _Toc394475193 \h </w:instrText>
        </w:r>
        <w:r w:rsidR="00590A55">
          <w:rPr>
            <w:noProof/>
            <w:webHidden/>
          </w:rPr>
        </w:r>
        <w:r w:rsidR="00590A55">
          <w:rPr>
            <w:noProof/>
            <w:webHidden/>
          </w:rPr>
          <w:fldChar w:fldCharType="separate"/>
        </w:r>
        <w:r w:rsidR="000958FE">
          <w:rPr>
            <w:noProof/>
            <w:webHidden/>
          </w:rPr>
          <w:t>30</w:t>
        </w:r>
        <w:r w:rsidR="00590A55">
          <w:rPr>
            <w:noProof/>
            <w:webHidden/>
          </w:rPr>
          <w:fldChar w:fldCharType="end"/>
        </w:r>
      </w:hyperlink>
    </w:p>
    <w:p w14:paraId="57D6EB79" w14:textId="77777777" w:rsidR="00590A55" w:rsidRDefault="006E30DA" w:rsidP="00590A55">
      <w:pPr>
        <w:pStyle w:val="TOC2"/>
        <w:rPr>
          <w:rFonts w:asciiTheme="minorHAnsi" w:eastAsiaTheme="minorEastAsia" w:hAnsiTheme="minorHAnsi" w:cstheme="minorBidi"/>
          <w:szCs w:val="22"/>
        </w:rPr>
      </w:pPr>
      <w:hyperlink w:anchor="_Toc394475194" w:history="1">
        <w:r w:rsidR="00590A55" w:rsidRPr="00954396">
          <w:rPr>
            <w:rStyle w:val="Hyperlink"/>
          </w:rPr>
          <w:t>4.4</w:t>
        </w:r>
        <w:r w:rsidR="00590A55">
          <w:rPr>
            <w:rFonts w:asciiTheme="minorHAnsi" w:eastAsiaTheme="minorEastAsia" w:hAnsiTheme="minorHAnsi" w:cstheme="minorBidi"/>
            <w:szCs w:val="22"/>
          </w:rPr>
          <w:tab/>
        </w:r>
        <w:r w:rsidR="00590A55" w:rsidRPr="00954396">
          <w:rPr>
            <w:rStyle w:val="Hyperlink"/>
          </w:rPr>
          <w:t>U.S. Fish and Wildlife Service</w:t>
        </w:r>
        <w:r w:rsidR="00590A55">
          <w:rPr>
            <w:webHidden/>
          </w:rPr>
          <w:tab/>
        </w:r>
        <w:r w:rsidR="00590A55">
          <w:rPr>
            <w:webHidden/>
          </w:rPr>
          <w:fldChar w:fldCharType="begin"/>
        </w:r>
        <w:r w:rsidR="00590A55">
          <w:rPr>
            <w:webHidden/>
          </w:rPr>
          <w:instrText xml:space="preserve"> PAGEREF _Toc394475194 \h </w:instrText>
        </w:r>
        <w:r w:rsidR="00590A55">
          <w:rPr>
            <w:webHidden/>
          </w:rPr>
        </w:r>
        <w:r w:rsidR="00590A55">
          <w:rPr>
            <w:webHidden/>
          </w:rPr>
          <w:fldChar w:fldCharType="separate"/>
        </w:r>
        <w:r w:rsidR="000958FE">
          <w:rPr>
            <w:webHidden/>
          </w:rPr>
          <w:t>30</w:t>
        </w:r>
        <w:r w:rsidR="00590A55">
          <w:rPr>
            <w:webHidden/>
          </w:rPr>
          <w:fldChar w:fldCharType="end"/>
        </w:r>
      </w:hyperlink>
    </w:p>
    <w:p w14:paraId="6B146CDA" w14:textId="77777777" w:rsidR="00590A55" w:rsidRDefault="006E30DA" w:rsidP="00590A55">
      <w:pPr>
        <w:pStyle w:val="TOC2"/>
        <w:rPr>
          <w:rFonts w:asciiTheme="minorHAnsi" w:eastAsiaTheme="minorEastAsia" w:hAnsiTheme="minorHAnsi" w:cstheme="minorBidi"/>
          <w:szCs w:val="22"/>
        </w:rPr>
      </w:pPr>
      <w:hyperlink w:anchor="_Toc394475195" w:history="1">
        <w:r w:rsidR="00590A55" w:rsidRPr="00954396">
          <w:rPr>
            <w:rStyle w:val="Hyperlink"/>
          </w:rPr>
          <w:t>4.5</w:t>
        </w:r>
        <w:r w:rsidR="00590A55">
          <w:rPr>
            <w:rFonts w:asciiTheme="minorHAnsi" w:eastAsiaTheme="minorEastAsia" w:hAnsiTheme="minorHAnsi" w:cstheme="minorBidi"/>
            <w:szCs w:val="22"/>
          </w:rPr>
          <w:tab/>
        </w:r>
        <w:r w:rsidR="00590A55" w:rsidRPr="00954396">
          <w:rPr>
            <w:rStyle w:val="Hyperlink"/>
          </w:rPr>
          <w:t>Natural Resources Conservation Service</w:t>
        </w:r>
        <w:r w:rsidR="00590A55">
          <w:rPr>
            <w:webHidden/>
          </w:rPr>
          <w:tab/>
        </w:r>
        <w:r w:rsidR="00590A55">
          <w:rPr>
            <w:webHidden/>
          </w:rPr>
          <w:fldChar w:fldCharType="begin"/>
        </w:r>
        <w:r w:rsidR="00590A55">
          <w:rPr>
            <w:webHidden/>
          </w:rPr>
          <w:instrText xml:space="preserve"> PAGEREF _Toc394475195 \h </w:instrText>
        </w:r>
        <w:r w:rsidR="00590A55">
          <w:rPr>
            <w:webHidden/>
          </w:rPr>
        </w:r>
        <w:r w:rsidR="00590A55">
          <w:rPr>
            <w:webHidden/>
          </w:rPr>
          <w:fldChar w:fldCharType="separate"/>
        </w:r>
        <w:r w:rsidR="000958FE">
          <w:rPr>
            <w:webHidden/>
          </w:rPr>
          <w:t>30</w:t>
        </w:r>
        <w:r w:rsidR="00590A55">
          <w:rPr>
            <w:webHidden/>
          </w:rPr>
          <w:fldChar w:fldCharType="end"/>
        </w:r>
      </w:hyperlink>
    </w:p>
    <w:p w14:paraId="09A0D69E" w14:textId="77777777" w:rsidR="00590A55" w:rsidRDefault="006E30DA" w:rsidP="00590A55">
      <w:pPr>
        <w:pStyle w:val="TOC2"/>
        <w:rPr>
          <w:rFonts w:asciiTheme="minorHAnsi" w:eastAsiaTheme="minorEastAsia" w:hAnsiTheme="minorHAnsi" w:cstheme="minorBidi"/>
          <w:szCs w:val="22"/>
        </w:rPr>
      </w:pPr>
      <w:hyperlink w:anchor="_Toc394475196" w:history="1">
        <w:r w:rsidR="00590A55" w:rsidRPr="00954396">
          <w:rPr>
            <w:rStyle w:val="Hyperlink"/>
          </w:rPr>
          <w:t>4.6</w:t>
        </w:r>
        <w:r w:rsidR="00590A55">
          <w:rPr>
            <w:rFonts w:asciiTheme="minorHAnsi" w:eastAsiaTheme="minorEastAsia" w:hAnsiTheme="minorHAnsi" w:cstheme="minorBidi"/>
            <w:szCs w:val="22"/>
          </w:rPr>
          <w:tab/>
        </w:r>
        <w:r w:rsidR="00590A55" w:rsidRPr="00954396">
          <w:rPr>
            <w:rStyle w:val="Hyperlink"/>
          </w:rPr>
          <w:t>Palouse-Clearwater Environmental Institute</w:t>
        </w:r>
        <w:r w:rsidR="00590A55">
          <w:rPr>
            <w:webHidden/>
          </w:rPr>
          <w:tab/>
        </w:r>
        <w:r w:rsidR="00590A55">
          <w:rPr>
            <w:webHidden/>
          </w:rPr>
          <w:fldChar w:fldCharType="begin"/>
        </w:r>
        <w:r w:rsidR="00590A55">
          <w:rPr>
            <w:webHidden/>
          </w:rPr>
          <w:instrText xml:space="preserve"> PAGEREF _Toc394475196 \h </w:instrText>
        </w:r>
        <w:r w:rsidR="00590A55">
          <w:rPr>
            <w:webHidden/>
          </w:rPr>
        </w:r>
        <w:r w:rsidR="00590A55">
          <w:rPr>
            <w:webHidden/>
          </w:rPr>
          <w:fldChar w:fldCharType="separate"/>
        </w:r>
        <w:r w:rsidR="000958FE">
          <w:rPr>
            <w:webHidden/>
          </w:rPr>
          <w:t>31</w:t>
        </w:r>
        <w:r w:rsidR="00590A55">
          <w:rPr>
            <w:webHidden/>
          </w:rPr>
          <w:fldChar w:fldCharType="end"/>
        </w:r>
      </w:hyperlink>
    </w:p>
    <w:p w14:paraId="7A5622C4" w14:textId="77777777" w:rsidR="00590A55" w:rsidRDefault="006E30DA" w:rsidP="00590A55">
      <w:pPr>
        <w:pStyle w:val="TOC2"/>
        <w:rPr>
          <w:rFonts w:asciiTheme="minorHAnsi" w:eastAsiaTheme="minorEastAsia" w:hAnsiTheme="minorHAnsi" w:cstheme="minorBidi"/>
          <w:szCs w:val="22"/>
        </w:rPr>
      </w:pPr>
      <w:hyperlink w:anchor="_Toc394475197" w:history="1">
        <w:r w:rsidR="00590A55" w:rsidRPr="00954396">
          <w:rPr>
            <w:rStyle w:val="Hyperlink"/>
          </w:rPr>
          <w:t>4.7</w:t>
        </w:r>
        <w:r w:rsidR="00590A55">
          <w:rPr>
            <w:rFonts w:asciiTheme="minorHAnsi" w:eastAsiaTheme="minorEastAsia" w:hAnsiTheme="minorHAnsi" w:cstheme="minorBidi"/>
            <w:szCs w:val="22"/>
          </w:rPr>
          <w:tab/>
        </w:r>
        <w:r w:rsidR="00590A55" w:rsidRPr="00954396">
          <w:rPr>
            <w:rStyle w:val="Hyperlink"/>
          </w:rPr>
          <w:t>Other Volunteer Organizations</w:t>
        </w:r>
        <w:r w:rsidR="00590A55">
          <w:rPr>
            <w:webHidden/>
          </w:rPr>
          <w:tab/>
        </w:r>
        <w:r w:rsidR="00590A55">
          <w:rPr>
            <w:webHidden/>
          </w:rPr>
          <w:fldChar w:fldCharType="begin"/>
        </w:r>
        <w:r w:rsidR="00590A55">
          <w:rPr>
            <w:webHidden/>
          </w:rPr>
          <w:instrText xml:space="preserve"> PAGEREF _Toc394475197 \h </w:instrText>
        </w:r>
        <w:r w:rsidR="00590A55">
          <w:rPr>
            <w:webHidden/>
          </w:rPr>
        </w:r>
        <w:r w:rsidR="00590A55">
          <w:rPr>
            <w:webHidden/>
          </w:rPr>
          <w:fldChar w:fldCharType="separate"/>
        </w:r>
        <w:r w:rsidR="000958FE">
          <w:rPr>
            <w:webHidden/>
          </w:rPr>
          <w:t>31</w:t>
        </w:r>
        <w:r w:rsidR="00590A55">
          <w:rPr>
            <w:webHidden/>
          </w:rPr>
          <w:fldChar w:fldCharType="end"/>
        </w:r>
      </w:hyperlink>
    </w:p>
    <w:p w14:paraId="5580C252" w14:textId="77777777" w:rsidR="00590A55" w:rsidRDefault="006E30DA">
      <w:pPr>
        <w:pStyle w:val="TOC1"/>
        <w:rPr>
          <w:rFonts w:asciiTheme="minorHAnsi" w:eastAsiaTheme="minorEastAsia" w:hAnsiTheme="minorHAnsi" w:cstheme="minorBidi"/>
          <w:b w:val="0"/>
          <w:bCs w:val="0"/>
          <w:noProof/>
          <w:sz w:val="22"/>
          <w:szCs w:val="22"/>
        </w:rPr>
      </w:pPr>
      <w:hyperlink w:anchor="_Toc394475198" w:history="1">
        <w:r w:rsidR="00590A55" w:rsidRPr="00954396">
          <w:rPr>
            <w:rStyle w:val="Hyperlink"/>
            <w:noProof/>
            <w14:scene3d>
              <w14:camera w14:prst="orthographicFront"/>
              <w14:lightRig w14:rig="threePt" w14:dir="t">
                <w14:rot w14:lat="0" w14:lon="0" w14:rev="0"/>
              </w14:lightRig>
            </w14:scene3d>
          </w:rPr>
          <w:t>5</w:t>
        </w:r>
        <w:r w:rsidR="00590A55">
          <w:rPr>
            <w:rFonts w:asciiTheme="minorHAnsi" w:eastAsiaTheme="minorEastAsia" w:hAnsiTheme="minorHAnsi" w:cstheme="minorBidi"/>
            <w:b w:val="0"/>
            <w:bCs w:val="0"/>
            <w:noProof/>
            <w:sz w:val="22"/>
            <w:szCs w:val="22"/>
          </w:rPr>
          <w:tab/>
        </w:r>
        <w:r w:rsidR="00590A55" w:rsidRPr="00954396">
          <w:rPr>
            <w:rStyle w:val="Hyperlink"/>
            <w:noProof/>
          </w:rPr>
          <w:t>Identification of Restoration Opportunities</w:t>
        </w:r>
        <w:r w:rsidR="00590A55">
          <w:rPr>
            <w:noProof/>
            <w:webHidden/>
          </w:rPr>
          <w:tab/>
        </w:r>
        <w:r w:rsidR="00590A55">
          <w:rPr>
            <w:noProof/>
            <w:webHidden/>
          </w:rPr>
          <w:fldChar w:fldCharType="begin"/>
        </w:r>
        <w:r w:rsidR="00590A55">
          <w:rPr>
            <w:noProof/>
            <w:webHidden/>
          </w:rPr>
          <w:instrText xml:space="preserve"> PAGEREF _Toc394475198 \h </w:instrText>
        </w:r>
        <w:r w:rsidR="00590A55">
          <w:rPr>
            <w:noProof/>
            <w:webHidden/>
          </w:rPr>
        </w:r>
        <w:r w:rsidR="00590A55">
          <w:rPr>
            <w:noProof/>
            <w:webHidden/>
          </w:rPr>
          <w:fldChar w:fldCharType="separate"/>
        </w:r>
        <w:r w:rsidR="000958FE">
          <w:rPr>
            <w:noProof/>
            <w:webHidden/>
          </w:rPr>
          <w:t>32</w:t>
        </w:r>
        <w:r w:rsidR="00590A55">
          <w:rPr>
            <w:noProof/>
            <w:webHidden/>
          </w:rPr>
          <w:fldChar w:fldCharType="end"/>
        </w:r>
      </w:hyperlink>
    </w:p>
    <w:p w14:paraId="47ABAD37" w14:textId="77777777" w:rsidR="00590A55" w:rsidRDefault="006E30DA" w:rsidP="00590A55">
      <w:pPr>
        <w:pStyle w:val="TOC2"/>
        <w:rPr>
          <w:rFonts w:asciiTheme="minorHAnsi" w:eastAsiaTheme="minorEastAsia" w:hAnsiTheme="minorHAnsi" w:cstheme="minorBidi"/>
          <w:szCs w:val="22"/>
        </w:rPr>
      </w:pPr>
      <w:hyperlink w:anchor="_Toc394475199" w:history="1">
        <w:r w:rsidR="00590A55" w:rsidRPr="00954396">
          <w:rPr>
            <w:rStyle w:val="Hyperlink"/>
          </w:rPr>
          <w:t>5.1</w:t>
        </w:r>
        <w:r w:rsidR="00590A55">
          <w:rPr>
            <w:rFonts w:asciiTheme="minorHAnsi" w:eastAsiaTheme="minorEastAsia" w:hAnsiTheme="minorHAnsi" w:cstheme="minorBidi"/>
            <w:szCs w:val="22"/>
          </w:rPr>
          <w:tab/>
        </w:r>
        <w:r w:rsidR="00590A55" w:rsidRPr="00954396">
          <w:rPr>
            <w:rStyle w:val="Hyperlink"/>
          </w:rPr>
          <w:t>County- and City-wide</w:t>
        </w:r>
        <w:r w:rsidR="00590A55">
          <w:rPr>
            <w:webHidden/>
          </w:rPr>
          <w:tab/>
        </w:r>
        <w:r w:rsidR="00590A55">
          <w:rPr>
            <w:webHidden/>
          </w:rPr>
          <w:fldChar w:fldCharType="begin"/>
        </w:r>
        <w:r w:rsidR="00590A55">
          <w:rPr>
            <w:webHidden/>
          </w:rPr>
          <w:instrText xml:space="preserve"> PAGEREF _Toc394475199 \h </w:instrText>
        </w:r>
        <w:r w:rsidR="00590A55">
          <w:rPr>
            <w:webHidden/>
          </w:rPr>
        </w:r>
        <w:r w:rsidR="00590A55">
          <w:rPr>
            <w:webHidden/>
          </w:rPr>
          <w:fldChar w:fldCharType="separate"/>
        </w:r>
        <w:r w:rsidR="000958FE">
          <w:rPr>
            <w:webHidden/>
          </w:rPr>
          <w:t>32</w:t>
        </w:r>
        <w:r w:rsidR="00590A55">
          <w:rPr>
            <w:webHidden/>
          </w:rPr>
          <w:fldChar w:fldCharType="end"/>
        </w:r>
      </w:hyperlink>
    </w:p>
    <w:p w14:paraId="2020E043" w14:textId="77777777" w:rsidR="00590A55" w:rsidRDefault="006E30DA" w:rsidP="00590A55">
      <w:pPr>
        <w:pStyle w:val="TOC2"/>
        <w:rPr>
          <w:rFonts w:asciiTheme="minorHAnsi" w:eastAsiaTheme="minorEastAsia" w:hAnsiTheme="minorHAnsi" w:cstheme="minorBidi"/>
          <w:szCs w:val="22"/>
        </w:rPr>
      </w:pPr>
      <w:hyperlink w:anchor="_Toc394475200" w:history="1">
        <w:r w:rsidR="00590A55" w:rsidRPr="00954396">
          <w:rPr>
            <w:rStyle w:val="Hyperlink"/>
          </w:rPr>
          <w:t>5.2</w:t>
        </w:r>
        <w:r w:rsidR="00590A55">
          <w:rPr>
            <w:rFonts w:asciiTheme="minorHAnsi" w:eastAsiaTheme="minorEastAsia" w:hAnsiTheme="minorHAnsi" w:cstheme="minorBidi"/>
            <w:szCs w:val="22"/>
          </w:rPr>
          <w:tab/>
        </w:r>
        <w:r w:rsidR="00590A55" w:rsidRPr="00954396">
          <w:rPr>
            <w:rStyle w:val="Hyperlink"/>
          </w:rPr>
          <w:t>City of Palouse</w:t>
        </w:r>
        <w:r w:rsidR="00590A55">
          <w:rPr>
            <w:webHidden/>
          </w:rPr>
          <w:tab/>
        </w:r>
        <w:r w:rsidR="00590A55">
          <w:rPr>
            <w:webHidden/>
          </w:rPr>
          <w:fldChar w:fldCharType="begin"/>
        </w:r>
        <w:r w:rsidR="00590A55">
          <w:rPr>
            <w:webHidden/>
          </w:rPr>
          <w:instrText xml:space="preserve"> PAGEREF _Toc394475200 \h </w:instrText>
        </w:r>
        <w:r w:rsidR="00590A55">
          <w:rPr>
            <w:webHidden/>
          </w:rPr>
        </w:r>
        <w:r w:rsidR="00590A55">
          <w:rPr>
            <w:webHidden/>
          </w:rPr>
          <w:fldChar w:fldCharType="separate"/>
        </w:r>
        <w:r w:rsidR="000958FE">
          <w:rPr>
            <w:webHidden/>
          </w:rPr>
          <w:t>34</w:t>
        </w:r>
        <w:r w:rsidR="00590A55">
          <w:rPr>
            <w:webHidden/>
          </w:rPr>
          <w:fldChar w:fldCharType="end"/>
        </w:r>
      </w:hyperlink>
    </w:p>
    <w:p w14:paraId="2848368B" w14:textId="77777777" w:rsidR="00590A55" w:rsidRDefault="006E30DA" w:rsidP="00590A55">
      <w:pPr>
        <w:pStyle w:val="TOC2"/>
        <w:rPr>
          <w:rFonts w:asciiTheme="minorHAnsi" w:eastAsiaTheme="minorEastAsia" w:hAnsiTheme="minorHAnsi" w:cstheme="minorBidi"/>
          <w:szCs w:val="22"/>
        </w:rPr>
      </w:pPr>
      <w:hyperlink w:anchor="_Toc394475201" w:history="1">
        <w:r w:rsidR="00590A55" w:rsidRPr="00954396">
          <w:rPr>
            <w:rStyle w:val="Hyperlink"/>
          </w:rPr>
          <w:t>5.3</w:t>
        </w:r>
        <w:r w:rsidR="00590A55">
          <w:rPr>
            <w:rFonts w:asciiTheme="minorHAnsi" w:eastAsiaTheme="minorEastAsia" w:hAnsiTheme="minorHAnsi" w:cstheme="minorBidi"/>
            <w:szCs w:val="22"/>
          </w:rPr>
          <w:tab/>
        </w:r>
        <w:r w:rsidR="00590A55" w:rsidRPr="00954396">
          <w:rPr>
            <w:rStyle w:val="Hyperlink"/>
          </w:rPr>
          <w:t>City of Pullman</w:t>
        </w:r>
        <w:r w:rsidR="00590A55">
          <w:rPr>
            <w:webHidden/>
          </w:rPr>
          <w:tab/>
        </w:r>
        <w:r w:rsidR="00590A55">
          <w:rPr>
            <w:webHidden/>
          </w:rPr>
          <w:fldChar w:fldCharType="begin"/>
        </w:r>
        <w:r w:rsidR="00590A55">
          <w:rPr>
            <w:webHidden/>
          </w:rPr>
          <w:instrText xml:space="preserve"> PAGEREF _Toc394475201 \h </w:instrText>
        </w:r>
        <w:r w:rsidR="00590A55">
          <w:rPr>
            <w:webHidden/>
          </w:rPr>
        </w:r>
        <w:r w:rsidR="00590A55">
          <w:rPr>
            <w:webHidden/>
          </w:rPr>
          <w:fldChar w:fldCharType="separate"/>
        </w:r>
        <w:r w:rsidR="000958FE">
          <w:rPr>
            <w:webHidden/>
          </w:rPr>
          <w:t>34</w:t>
        </w:r>
        <w:r w:rsidR="00590A55">
          <w:rPr>
            <w:webHidden/>
          </w:rPr>
          <w:fldChar w:fldCharType="end"/>
        </w:r>
      </w:hyperlink>
    </w:p>
    <w:p w14:paraId="756141EB" w14:textId="77777777" w:rsidR="00590A55" w:rsidRDefault="006E30DA" w:rsidP="00590A55">
      <w:pPr>
        <w:pStyle w:val="TOC2"/>
        <w:rPr>
          <w:rFonts w:asciiTheme="minorHAnsi" w:eastAsiaTheme="minorEastAsia" w:hAnsiTheme="minorHAnsi" w:cstheme="minorBidi"/>
          <w:szCs w:val="22"/>
        </w:rPr>
      </w:pPr>
      <w:hyperlink w:anchor="_Toc394475202" w:history="1">
        <w:r w:rsidR="00590A55" w:rsidRPr="00954396">
          <w:rPr>
            <w:rStyle w:val="Hyperlink"/>
          </w:rPr>
          <w:t>5.4</w:t>
        </w:r>
        <w:r w:rsidR="00590A55">
          <w:rPr>
            <w:rFonts w:asciiTheme="minorHAnsi" w:eastAsiaTheme="minorEastAsia" w:hAnsiTheme="minorHAnsi" w:cstheme="minorBidi"/>
            <w:szCs w:val="22"/>
          </w:rPr>
          <w:tab/>
        </w:r>
        <w:r w:rsidR="00590A55" w:rsidRPr="00954396">
          <w:rPr>
            <w:rStyle w:val="Hyperlink"/>
          </w:rPr>
          <w:t>Additional Projects and Programs to Achieve Local Restoration Goals</w:t>
        </w:r>
        <w:r w:rsidR="00590A55">
          <w:rPr>
            <w:webHidden/>
          </w:rPr>
          <w:tab/>
        </w:r>
        <w:r w:rsidR="00590A55">
          <w:rPr>
            <w:webHidden/>
          </w:rPr>
          <w:fldChar w:fldCharType="begin"/>
        </w:r>
        <w:r w:rsidR="00590A55">
          <w:rPr>
            <w:webHidden/>
          </w:rPr>
          <w:instrText xml:space="preserve"> PAGEREF _Toc394475202 \h </w:instrText>
        </w:r>
        <w:r w:rsidR="00590A55">
          <w:rPr>
            <w:webHidden/>
          </w:rPr>
        </w:r>
        <w:r w:rsidR="00590A55">
          <w:rPr>
            <w:webHidden/>
          </w:rPr>
          <w:fldChar w:fldCharType="separate"/>
        </w:r>
        <w:r w:rsidR="000958FE">
          <w:rPr>
            <w:webHidden/>
          </w:rPr>
          <w:t>35</w:t>
        </w:r>
        <w:r w:rsidR="00590A55">
          <w:rPr>
            <w:webHidden/>
          </w:rPr>
          <w:fldChar w:fldCharType="end"/>
        </w:r>
      </w:hyperlink>
    </w:p>
    <w:p w14:paraId="2F2AC2E4" w14:textId="77777777" w:rsidR="00590A55" w:rsidRDefault="006E30DA">
      <w:pPr>
        <w:pStyle w:val="TOC3"/>
        <w:tabs>
          <w:tab w:val="left" w:pos="2080"/>
        </w:tabs>
        <w:rPr>
          <w:rFonts w:asciiTheme="minorHAnsi" w:eastAsiaTheme="minorEastAsia" w:hAnsiTheme="minorHAnsi" w:cstheme="minorBidi"/>
          <w:noProof/>
          <w:szCs w:val="22"/>
        </w:rPr>
      </w:pPr>
      <w:hyperlink w:anchor="_Toc394475203" w:history="1">
        <w:r w:rsidR="00590A55" w:rsidRPr="00954396">
          <w:rPr>
            <w:rStyle w:val="Hyperlink"/>
            <w:noProof/>
          </w:rPr>
          <w:t>5.4.1</w:t>
        </w:r>
        <w:r w:rsidR="00590A55">
          <w:rPr>
            <w:rFonts w:asciiTheme="minorHAnsi" w:eastAsiaTheme="minorEastAsia" w:hAnsiTheme="minorHAnsi" w:cstheme="minorBidi"/>
            <w:noProof/>
            <w:szCs w:val="22"/>
          </w:rPr>
          <w:tab/>
        </w:r>
        <w:r w:rsidR="00590A55" w:rsidRPr="00954396">
          <w:rPr>
            <w:rStyle w:val="Hyperlink"/>
            <w:noProof/>
          </w:rPr>
          <w:t>County</w:t>
        </w:r>
        <w:r w:rsidR="00590A55">
          <w:rPr>
            <w:noProof/>
            <w:webHidden/>
          </w:rPr>
          <w:tab/>
        </w:r>
        <w:r w:rsidR="00590A55">
          <w:rPr>
            <w:noProof/>
            <w:webHidden/>
          </w:rPr>
          <w:fldChar w:fldCharType="begin"/>
        </w:r>
        <w:r w:rsidR="00590A55">
          <w:rPr>
            <w:noProof/>
            <w:webHidden/>
          </w:rPr>
          <w:instrText xml:space="preserve"> PAGEREF _Toc394475203 \h </w:instrText>
        </w:r>
        <w:r w:rsidR="00590A55">
          <w:rPr>
            <w:noProof/>
            <w:webHidden/>
          </w:rPr>
        </w:r>
        <w:r w:rsidR="00590A55">
          <w:rPr>
            <w:noProof/>
            <w:webHidden/>
          </w:rPr>
          <w:fldChar w:fldCharType="separate"/>
        </w:r>
        <w:r w:rsidR="000958FE">
          <w:rPr>
            <w:noProof/>
            <w:webHidden/>
          </w:rPr>
          <w:t>35</w:t>
        </w:r>
        <w:r w:rsidR="00590A55">
          <w:rPr>
            <w:noProof/>
            <w:webHidden/>
          </w:rPr>
          <w:fldChar w:fldCharType="end"/>
        </w:r>
      </w:hyperlink>
    </w:p>
    <w:p w14:paraId="16837BAC" w14:textId="77777777" w:rsidR="00590A55" w:rsidRDefault="006E30DA">
      <w:pPr>
        <w:pStyle w:val="TOC3"/>
        <w:tabs>
          <w:tab w:val="left" w:pos="2080"/>
        </w:tabs>
        <w:rPr>
          <w:rFonts w:asciiTheme="minorHAnsi" w:eastAsiaTheme="minorEastAsia" w:hAnsiTheme="minorHAnsi" w:cstheme="minorBidi"/>
          <w:noProof/>
          <w:szCs w:val="22"/>
        </w:rPr>
      </w:pPr>
      <w:hyperlink w:anchor="_Toc394475204" w:history="1">
        <w:r w:rsidR="00590A55" w:rsidRPr="00954396">
          <w:rPr>
            <w:rStyle w:val="Hyperlink"/>
            <w:noProof/>
          </w:rPr>
          <w:t>5.4.2</w:t>
        </w:r>
        <w:r w:rsidR="00590A55">
          <w:rPr>
            <w:rFonts w:asciiTheme="minorHAnsi" w:eastAsiaTheme="minorEastAsia" w:hAnsiTheme="minorHAnsi" w:cstheme="minorBidi"/>
            <w:noProof/>
            <w:szCs w:val="22"/>
          </w:rPr>
          <w:tab/>
        </w:r>
        <w:r w:rsidR="00590A55" w:rsidRPr="00954396">
          <w:rPr>
            <w:rStyle w:val="Hyperlink"/>
            <w:noProof/>
          </w:rPr>
          <w:t>Cities and Towns</w:t>
        </w:r>
        <w:r w:rsidR="00590A55">
          <w:rPr>
            <w:noProof/>
            <w:webHidden/>
          </w:rPr>
          <w:tab/>
        </w:r>
        <w:r w:rsidR="00590A55">
          <w:rPr>
            <w:noProof/>
            <w:webHidden/>
          </w:rPr>
          <w:fldChar w:fldCharType="begin"/>
        </w:r>
        <w:r w:rsidR="00590A55">
          <w:rPr>
            <w:noProof/>
            <w:webHidden/>
          </w:rPr>
          <w:instrText xml:space="preserve"> PAGEREF _Toc394475204 \h </w:instrText>
        </w:r>
        <w:r w:rsidR="00590A55">
          <w:rPr>
            <w:noProof/>
            <w:webHidden/>
          </w:rPr>
        </w:r>
        <w:r w:rsidR="00590A55">
          <w:rPr>
            <w:noProof/>
            <w:webHidden/>
          </w:rPr>
          <w:fldChar w:fldCharType="separate"/>
        </w:r>
        <w:r w:rsidR="000958FE">
          <w:rPr>
            <w:noProof/>
            <w:webHidden/>
          </w:rPr>
          <w:t>37</w:t>
        </w:r>
        <w:r w:rsidR="00590A55">
          <w:rPr>
            <w:noProof/>
            <w:webHidden/>
          </w:rPr>
          <w:fldChar w:fldCharType="end"/>
        </w:r>
      </w:hyperlink>
    </w:p>
    <w:p w14:paraId="4D2C3CF7" w14:textId="77777777" w:rsidR="00590A55" w:rsidRDefault="006E30DA">
      <w:pPr>
        <w:pStyle w:val="TOC1"/>
        <w:rPr>
          <w:rFonts w:asciiTheme="minorHAnsi" w:eastAsiaTheme="minorEastAsia" w:hAnsiTheme="minorHAnsi" w:cstheme="minorBidi"/>
          <w:b w:val="0"/>
          <w:bCs w:val="0"/>
          <w:noProof/>
          <w:sz w:val="22"/>
          <w:szCs w:val="22"/>
        </w:rPr>
      </w:pPr>
      <w:hyperlink w:anchor="_Toc394475205" w:history="1">
        <w:r w:rsidR="00590A55" w:rsidRPr="00954396">
          <w:rPr>
            <w:rStyle w:val="Hyperlink"/>
            <w:noProof/>
            <w14:scene3d>
              <w14:camera w14:prst="orthographicFront"/>
              <w14:lightRig w14:rig="threePt" w14:dir="t">
                <w14:rot w14:lat="0" w14:lon="0" w14:rev="0"/>
              </w14:lightRig>
            </w14:scene3d>
          </w:rPr>
          <w:t>6</w:t>
        </w:r>
        <w:r w:rsidR="00590A55">
          <w:rPr>
            <w:rFonts w:asciiTheme="minorHAnsi" w:eastAsiaTheme="minorEastAsia" w:hAnsiTheme="minorHAnsi" w:cstheme="minorBidi"/>
            <w:b w:val="0"/>
            <w:bCs w:val="0"/>
            <w:noProof/>
            <w:sz w:val="22"/>
            <w:szCs w:val="22"/>
          </w:rPr>
          <w:tab/>
        </w:r>
        <w:r w:rsidR="00590A55" w:rsidRPr="00954396">
          <w:rPr>
            <w:rStyle w:val="Hyperlink"/>
            <w:noProof/>
          </w:rPr>
          <w:t>Strategies to Achieve Local Restoration Goals</w:t>
        </w:r>
        <w:r w:rsidR="00590A55">
          <w:rPr>
            <w:noProof/>
            <w:webHidden/>
          </w:rPr>
          <w:tab/>
        </w:r>
        <w:r w:rsidR="00590A55">
          <w:rPr>
            <w:noProof/>
            <w:webHidden/>
          </w:rPr>
          <w:fldChar w:fldCharType="begin"/>
        </w:r>
        <w:r w:rsidR="00590A55">
          <w:rPr>
            <w:noProof/>
            <w:webHidden/>
          </w:rPr>
          <w:instrText xml:space="preserve"> PAGEREF _Toc394475205 \h </w:instrText>
        </w:r>
        <w:r w:rsidR="00590A55">
          <w:rPr>
            <w:noProof/>
            <w:webHidden/>
          </w:rPr>
        </w:r>
        <w:r w:rsidR="00590A55">
          <w:rPr>
            <w:noProof/>
            <w:webHidden/>
          </w:rPr>
          <w:fldChar w:fldCharType="separate"/>
        </w:r>
        <w:r w:rsidR="000958FE">
          <w:rPr>
            <w:noProof/>
            <w:webHidden/>
          </w:rPr>
          <w:t>38</w:t>
        </w:r>
        <w:r w:rsidR="00590A55">
          <w:rPr>
            <w:noProof/>
            <w:webHidden/>
          </w:rPr>
          <w:fldChar w:fldCharType="end"/>
        </w:r>
      </w:hyperlink>
    </w:p>
    <w:p w14:paraId="352BB483" w14:textId="77777777" w:rsidR="00590A55" w:rsidRDefault="006E30DA" w:rsidP="00590A55">
      <w:pPr>
        <w:pStyle w:val="TOC2"/>
        <w:rPr>
          <w:rFonts w:asciiTheme="minorHAnsi" w:eastAsiaTheme="minorEastAsia" w:hAnsiTheme="minorHAnsi" w:cstheme="minorBidi"/>
          <w:szCs w:val="22"/>
        </w:rPr>
      </w:pPr>
      <w:hyperlink w:anchor="_Toc394475206" w:history="1">
        <w:r w:rsidR="00590A55" w:rsidRPr="00954396">
          <w:rPr>
            <w:rStyle w:val="Hyperlink"/>
          </w:rPr>
          <w:t>6.1</w:t>
        </w:r>
        <w:r w:rsidR="00590A55">
          <w:rPr>
            <w:rFonts w:asciiTheme="minorHAnsi" w:eastAsiaTheme="minorEastAsia" w:hAnsiTheme="minorHAnsi" w:cstheme="minorBidi"/>
            <w:szCs w:val="22"/>
          </w:rPr>
          <w:tab/>
        </w:r>
        <w:r w:rsidR="00590A55" w:rsidRPr="00954396">
          <w:rPr>
            <w:rStyle w:val="Hyperlink"/>
          </w:rPr>
          <w:t>Funding Opportunities</w:t>
        </w:r>
        <w:r w:rsidR="00590A55">
          <w:rPr>
            <w:webHidden/>
          </w:rPr>
          <w:tab/>
        </w:r>
        <w:r w:rsidR="00590A55">
          <w:rPr>
            <w:webHidden/>
          </w:rPr>
          <w:fldChar w:fldCharType="begin"/>
        </w:r>
        <w:r w:rsidR="00590A55">
          <w:rPr>
            <w:webHidden/>
          </w:rPr>
          <w:instrText xml:space="preserve"> PAGEREF _Toc394475206 \h </w:instrText>
        </w:r>
        <w:r w:rsidR="00590A55">
          <w:rPr>
            <w:webHidden/>
          </w:rPr>
        </w:r>
        <w:r w:rsidR="00590A55">
          <w:rPr>
            <w:webHidden/>
          </w:rPr>
          <w:fldChar w:fldCharType="separate"/>
        </w:r>
        <w:r w:rsidR="000958FE">
          <w:rPr>
            <w:webHidden/>
          </w:rPr>
          <w:t>39</w:t>
        </w:r>
        <w:r w:rsidR="00590A55">
          <w:rPr>
            <w:webHidden/>
          </w:rPr>
          <w:fldChar w:fldCharType="end"/>
        </w:r>
      </w:hyperlink>
    </w:p>
    <w:p w14:paraId="68B8C4D4" w14:textId="77777777" w:rsidR="00590A55" w:rsidRDefault="006E30DA" w:rsidP="00590A55">
      <w:pPr>
        <w:pStyle w:val="TOC2"/>
        <w:rPr>
          <w:rFonts w:asciiTheme="minorHAnsi" w:eastAsiaTheme="minorEastAsia" w:hAnsiTheme="minorHAnsi" w:cstheme="minorBidi"/>
          <w:szCs w:val="22"/>
        </w:rPr>
      </w:pPr>
      <w:hyperlink w:anchor="_Toc394475207" w:history="1">
        <w:r w:rsidR="00590A55" w:rsidRPr="00954396">
          <w:rPr>
            <w:rStyle w:val="Hyperlink"/>
          </w:rPr>
          <w:t>6.2</w:t>
        </w:r>
        <w:r w:rsidR="00590A55">
          <w:rPr>
            <w:rFonts w:asciiTheme="minorHAnsi" w:eastAsiaTheme="minorEastAsia" w:hAnsiTheme="minorHAnsi" w:cstheme="minorBidi"/>
            <w:szCs w:val="22"/>
          </w:rPr>
          <w:tab/>
        </w:r>
        <w:r w:rsidR="00590A55" w:rsidRPr="00954396">
          <w:rPr>
            <w:rStyle w:val="Hyperlink"/>
          </w:rPr>
          <w:t>Planning</w:t>
        </w:r>
        <w:r w:rsidR="00590A55">
          <w:rPr>
            <w:webHidden/>
          </w:rPr>
          <w:tab/>
        </w:r>
        <w:r w:rsidR="00590A55">
          <w:rPr>
            <w:webHidden/>
          </w:rPr>
          <w:fldChar w:fldCharType="begin"/>
        </w:r>
        <w:r w:rsidR="00590A55">
          <w:rPr>
            <w:webHidden/>
          </w:rPr>
          <w:instrText xml:space="preserve"> PAGEREF _Toc394475207 \h </w:instrText>
        </w:r>
        <w:r w:rsidR="00590A55">
          <w:rPr>
            <w:webHidden/>
          </w:rPr>
        </w:r>
        <w:r w:rsidR="00590A55">
          <w:rPr>
            <w:webHidden/>
          </w:rPr>
          <w:fldChar w:fldCharType="separate"/>
        </w:r>
        <w:r w:rsidR="000958FE">
          <w:rPr>
            <w:webHidden/>
          </w:rPr>
          <w:t>40</w:t>
        </w:r>
        <w:r w:rsidR="00590A55">
          <w:rPr>
            <w:webHidden/>
          </w:rPr>
          <w:fldChar w:fldCharType="end"/>
        </w:r>
      </w:hyperlink>
    </w:p>
    <w:p w14:paraId="1363DE8C" w14:textId="77777777" w:rsidR="00590A55" w:rsidRDefault="006E30DA" w:rsidP="00590A55">
      <w:pPr>
        <w:pStyle w:val="TOC2"/>
        <w:rPr>
          <w:rFonts w:asciiTheme="minorHAnsi" w:eastAsiaTheme="minorEastAsia" w:hAnsiTheme="minorHAnsi" w:cstheme="minorBidi"/>
          <w:szCs w:val="22"/>
        </w:rPr>
      </w:pPr>
      <w:hyperlink w:anchor="_Toc394475210" w:history="1">
        <w:r w:rsidR="00590A55" w:rsidRPr="00954396">
          <w:rPr>
            <w:rStyle w:val="Hyperlink"/>
          </w:rPr>
          <w:t>6.3</w:t>
        </w:r>
        <w:r w:rsidR="00590A55">
          <w:rPr>
            <w:rFonts w:asciiTheme="minorHAnsi" w:eastAsiaTheme="minorEastAsia" w:hAnsiTheme="minorHAnsi" w:cstheme="minorBidi"/>
            <w:szCs w:val="22"/>
          </w:rPr>
          <w:tab/>
        </w:r>
        <w:r w:rsidR="00590A55" w:rsidRPr="00954396">
          <w:rPr>
            <w:rStyle w:val="Hyperlink"/>
          </w:rPr>
          <w:t>Regional Coordination</w:t>
        </w:r>
        <w:r w:rsidR="00590A55">
          <w:rPr>
            <w:webHidden/>
          </w:rPr>
          <w:tab/>
        </w:r>
        <w:r w:rsidR="00590A55">
          <w:rPr>
            <w:webHidden/>
          </w:rPr>
          <w:fldChar w:fldCharType="begin"/>
        </w:r>
        <w:r w:rsidR="00590A55">
          <w:rPr>
            <w:webHidden/>
          </w:rPr>
          <w:instrText xml:space="preserve"> PAGEREF _Toc394475210 \h </w:instrText>
        </w:r>
        <w:r w:rsidR="00590A55">
          <w:rPr>
            <w:webHidden/>
          </w:rPr>
        </w:r>
        <w:r w:rsidR="00590A55">
          <w:rPr>
            <w:webHidden/>
          </w:rPr>
          <w:fldChar w:fldCharType="separate"/>
        </w:r>
        <w:r w:rsidR="000958FE">
          <w:rPr>
            <w:webHidden/>
          </w:rPr>
          <w:t>40</w:t>
        </w:r>
        <w:r w:rsidR="00590A55">
          <w:rPr>
            <w:webHidden/>
          </w:rPr>
          <w:fldChar w:fldCharType="end"/>
        </w:r>
      </w:hyperlink>
    </w:p>
    <w:p w14:paraId="795D590D" w14:textId="77777777" w:rsidR="00590A55" w:rsidRDefault="006E30DA">
      <w:pPr>
        <w:pStyle w:val="TOC1"/>
        <w:rPr>
          <w:rFonts w:asciiTheme="minorHAnsi" w:eastAsiaTheme="minorEastAsia" w:hAnsiTheme="minorHAnsi" w:cstheme="minorBidi"/>
          <w:b w:val="0"/>
          <w:bCs w:val="0"/>
          <w:noProof/>
          <w:sz w:val="22"/>
          <w:szCs w:val="22"/>
        </w:rPr>
      </w:pPr>
      <w:hyperlink w:anchor="_Toc394475211" w:history="1">
        <w:r w:rsidR="00590A55" w:rsidRPr="00954396">
          <w:rPr>
            <w:rStyle w:val="Hyperlink"/>
            <w:noProof/>
            <w14:scene3d>
              <w14:camera w14:prst="orthographicFront"/>
              <w14:lightRig w14:rig="threePt" w14:dir="t">
                <w14:rot w14:lat="0" w14:lon="0" w14:rev="0"/>
              </w14:lightRig>
            </w14:scene3d>
          </w:rPr>
          <w:t>7</w:t>
        </w:r>
        <w:r w:rsidR="00590A55">
          <w:rPr>
            <w:rFonts w:asciiTheme="minorHAnsi" w:eastAsiaTheme="minorEastAsia" w:hAnsiTheme="minorHAnsi" w:cstheme="minorBidi"/>
            <w:b w:val="0"/>
            <w:bCs w:val="0"/>
            <w:noProof/>
            <w:sz w:val="22"/>
            <w:szCs w:val="22"/>
          </w:rPr>
          <w:tab/>
        </w:r>
        <w:r w:rsidR="00590A55" w:rsidRPr="00954396">
          <w:rPr>
            <w:rStyle w:val="Hyperlink"/>
            <w:noProof/>
          </w:rPr>
          <w:t>Conclusion</w:t>
        </w:r>
        <w:r w:rsidR="00590A55">
          <w:rPr>
            <w:noProof/>
            <w:webHidden/>
          </w:rPr>
          <w:tab/>
        </w:r>
        <w:r w:rsidR="00590A55">
          <w:rPr>
            <w:noProof/>
            <w:webHidden/>
          </w:rPr>
          <w:fldChar w:fldCharType="begin"/>
        </w:r>
        <w:r w:rsidR="00590A55">
          <w:rPr>
            <w:noProof/>
            <w:webHidden/>
          </w:rPr>
          <w:instrText xml:space="preserve"> PAGEREF _Toc394475211 \h </w:instrText>
        </w:r>
        <w:r w:rsidR="00590A55">
          <w:rPr>
            <w:noProof/>
            <w:webHidden/>
          </w:rPr>
        </w:r>
        <w:r w:rsidR="00590A55">
          <w:rPr>
            <w:noProof/>
            <w:webHidden/>
          </w:rPr>
          <w:fldChar w:fldCharType="separate"/>
        </w:r>
        <w:r w:rsidR="000958FE">
          <w:rPr>
            <w:noProof/>
            <w:webHidden/>
          </w:rPr>
          <w:t>40</w:t>
        </w:r>
        <w:r w:rsidR="00590A55">
          <w:rPr>
            <w:noProof/>
            <w:webHidden/>
          </w:rPr>
          <w:fldChar w:fldCharType="end"/>
        </w:r>
      </w:hyperlink>
    </w:p>
    <w:p w14:paraId="0D2E50C5" w14:textId="77777777" w:rsidR="00590A55" w:rsidRDefault="006E30DA">
      <w:pPr>
        <w:pStyle w:val="TOC1"/>
        <w:rPr>
          <w:rFonts w:asciiTheme="minorHAnsi" w:eastAsiaTheme="minorEastAsia" w:hAnsiTheme="minorHAnsi" w:cstheme="minorBidi"/>
          <w:b w:val="0"/>
          <w:bCs w:val="0"/>
          <w:noProof/>
          <w:sz w:val="22"/>
          <w:szCs w:val="22"/>
        </w:rPr>
      </w:pPr>
      <w:hyperlink w:anchor="_Toc394475212" w:history="1">
        <w:r w:rsidR="00590A55" w:rsidRPr="00954396">
          <w:rPr>
            <w:rStyle w:val="Hyperlink"/>
            <w:noProof/>
            <w14:scene3d>
              <w14:camera w14:prst="orthographicFront"/>
              <w14:lightRig w14:rig="threePt" w14:dir="t">
                <w14:rot w14:lat="0" w14:lon="0" w14:rev="0"/>
              </w14:lightRig>
            </w14:scene3d>
          </w:rPr>
          <w:t>8</w:t>
        </w:r>
        <w:r w:rsidR="00590A55">
          <w:rPr>
            <w:rFonts w:asciiTheme="minorHAnsi" w:eastAsiaTheme="minorEastAsia" w:hAnsiTheme="minorHAnsi" w:cstheme="minorBidi"/>
            <w:b w:val="0"/>
            <w:bCs w:val="0"/>
            <w:noProof/>
            <w:sz w:val="22"/>
            <w:szCs w:val="22"/>
          </w:rPr>
          <w:tab/>
        </w:r>
        <w:r w:rsidR="00590A55" w:rsidRPr="00954396">
          <w:rPr>
            <w:rStyle w:val="Hyperlink"/>
            <w:noProof/>
          </w:rPr>
          <w:t>Website Resources</w:t>
        </w:r>
        <w:r w:rsidR="00590A55">
          <w:rPr>
            <w:noProof/>
            <w:webHidden/>
          </w:rPr>
          <w:tab/>
        </w:r>
        <w:r w:rsidR="00590A55">
          <w:rPr>
            <w:noProof/>
            <w:webHidden/>
          </w:rPr>
          <w:fldChar w:fldCharType="begin"/>
        </w:r>
        <w:r w:rsidR="00590A55">
          <w:rPr>
            <w:noProof/>
            <w:webHidden/>
          </w:rPr>
          <w:instrText xml:space="preserve"> PAGEREF _Toc394475212 \h </w:instrText>
        </w:r>
        <w:r w:rsidR="00590A55">
          <w:rPr>
            <w:noProof/>
            <w:webHidden/>
          </w:rPr>
        </w:r>
        <w:r w:rsidR="00590A55">
          <w:rPr>
            <w:noProof/>
            <w:webHidden/>
          </w:rPr>
          <w:fldChar w:fldCharType="separate"/>
        </w:r>
        <w:r w:rsidR="000958FE">
          <w:rPr>
            <w:noProof/>
            <w:webHidden/>
          </w:rPr>
          <w:t>41</w:t>
        </w:r>
        <w:r w:rsidR="00590A55">
          <w:rPr>
            <w:noProof/>
            <w:webHidden/>
          </w:rPr>
          <w:fldChar w:fldCharType="end"/>
        </w:r>
      </w:hyperlink>
    </w:p>
    <w:p w14:paraId="44DD5196" w14:textId="77777777" w:rsidR="00590A55" w:rsidRDefault="006E30DA">
      <w:pPr>
        <w:pStyle w:val="TOC1"/>
        <w:rPr>
          <w:rFonts w:asciiTheme="minorHAnsi" w:eastAsiaTheme="minorEastAsia" w:hAnsiTheme="minorHAnsi" w:cstheme="minorBidi"/>
          <w:b w:val="0"/>
          <w:bCs w:val="0"/>
          <w:noProof/>
          <w:sz w:val="22"/>
          <w:szCs w:val="22"/>
        </w:rPr>
      </w:pPr>
      <w:hyperlink w:anchor="_Toc394475213" w:history="1">
        <w:r w:rsidR="00590A55" w:rsidRPr="00954396">
          <w:rPr>
            <w:rStyle w:val="Hyperlink"/>
            <w:noProof/>
            <w14:scene3d>
              <w14:camera w14:prst="orthographicFront"/>
              <w14:lightRig w14:rig="threePt" w14:dir="t">
                <w14:rot w14:lat="0" w14:lon="0" w14:rev="0"/>
              </w14:lightRig>
            </w14:scene3d>
          </w:rPr>
          <w:t>9</w:t>
        </w:r>
        <w:r w:rsidR="00590A55">
          <w:rPr>
            <w:rFonts w:asciiTheme="minorHAnsi" w:eastAsiaTheme="minorEastAsia" w:hAnsiTheme="minorHAnsi" w:cstheme="minorBidi"/>
            <w:b w:val="0"/>
            <w:bCs w:val="0"/>
            <w:noProof/>
            <w:sz w:val="22"/>
            <w:szCs w:val="22"/>
          </w:rPr>
          <w:tab/>
        </w:r>
        <w:r w:rsidR="00590A55" w:rsidRPr="00954396">
          <w:rPr>
            <w:rStyle w:val="Hyperlink"/>
            <w:noProof/>
          </w:rPr>
          <w:t>References</w:t>
        </w:r>
        <w:r w:rsidR="00590A55">
          <w:rPr>
            <w:noProof/>
            <w:webHidden/>
          </w:rPr>
          <w:tab/>
        </w:r>
        <w:r w:rsidR="00590A55">
          <w:rPr>
            <w:noProof/>
            <w:webHidden/>
          </w:rPr>
          <w:fldChar w:fldCharType="begin"/>
        </w:r>
        <w:r w:rsidR="00590A55">
          <w:rPr>
            <w:noProof/>
            <w:webHidden/>
          </w:rPr>
          <w:instrText xml:space="preserve"> PAGEREF _Toc394475213 \h </w:instrText>
        </w:r>
        <w:r w:rsidR="00590A55">
          <w:rPr>
            <w:noProof/>
            <w:webHidden/>
          </w:rPr>
        </w:r>
        <w:r w:rsidR="00590A55">
          <w:rPr>
            <w:noProof/>
            <w:webHidden/>
          </w:rPr>
          <w:fldChar w:fldCharType="separate"/>
        </w:r>
        <w:r w:rsidR="000958FE">
          <w:rPr>
            <w:noProof/>
            <w:webHidden/>
          </w:rPr>
          <w:t>43</w:t>
        </w:r>
        <w:r w:rsidR="00590A55">
          <w:rPr>
            <w:noProof/>
            <w:webHidden/>
          </w:rPr>
          <w:fldChar w:fldCharType="end"/>
        </w:r>
      </w:hyperlink>
    </w:p>
    <w:p w14:paraId="7362EB8A" w14:textId="77777777" w:rsidR="00A9746D" w:rsidRPr="001B0B4D" w:rsidRDefault="00140ECF" w:rsidP="00476D12">
      <w:pPr>
        <w:pStyle w:val="Chapter"/>
        <w:shd w:val="clear" w:color="auto" w:fill="FFFFFF"/>
        <w:spacing w:after="240"/>
        <w:outlineLvl w:val="0"/>
      </w:pPr>
      <w:r w:rsidRPr="00EF2A0B">
        <w:rPr>
          <w:smallCaps w:val="0"/>
          <w:spacing w:val="0"/>
          <w:kern w:val="0"/>
          <w:sz w:val="22"/>
          <w:szCs w:val="20"/>
          <w:highlight w:val="lightGray"/>
        </w:rPr>
        <w:fldChar w:fldCharType="end"/>
      </w:r>
      <w:r w:rsidR="008F7A4C" w:rsidRPr="001B0B4D">
        <w:t>List of Tables</w:t>
      </w:r>
    </w:p>
    <w:p w14:paraId="36F9CCB3" w14:textId="77777777" w:rsidR="00590A55" w:rsidRDefault="003C29DC" w:rsidP="00590A55">
      <w:pPr>
        <w:pStyle w:val="TOC2"/>
        <w:rPr>
          <w:rFonts w:asciiTheme="minorHAnsi" w:eastAsiaTheme="minorEastAsia" w:hAnsiTheme="minorHAnsi" w:cstheme="minorBidi"/>
          <w:szCs w:val="22"/>
        </w:rPr>
      </w:pPr>
      <w:r w:rsidRPr="00EF2A0B">
        <w:rPr>
          <w:highlight w:val="lightGray"/>
        </w:rPr>
        <w:fldChar w:fldCharType="begin"/>
      </w:r>
      <w:r w:rsidR="00A9746D" w:rsidRPr="00EF2A0B">
        <w:rPr>
          <w:highlight w:val="lightGray"/>
        </w:rPr>
        <w:instrText xml:space="preserve"> TOC \h \z \t "Heading 8,2" </w:instrText>
      </w:r>
      <w:r w:rsidRPr="00EF2A0B">
        <w:rPr>
          <w:highlight w:val="lightGray"/>
        </w:rPr>
        <w:fldChar w:fldCharType="separate"/>
      </w:r>
      <w:hyperlink w:anchor="_Toc394475215" w:history="1">
        <w:r w:rsidR="00590A55" w:rsidRPr="00382330">
          <w:rPr>
            <w:rStyle w:val="Hyperlink"/>
          </w:rPr>
          <w:t>Table 1.</w:t>
        </w:r>
        <w:r w:rsidR="00590A55">
          <w:rPr>
            <w:rFonts w:asciiTheme="minorHAnsi" w:eastAsiaTheme="minorEastAsia" w:hAnsiTheme="minorHAnsi" w:cstheme="minorBidi"/>
            <w:szCs w:val="22"/>
          </w:rPr>
          <w:tab/>
        </w:r>
        <w:r w:rsidR="00590A55" w:rsidRPr="00382330">
          <w:rPr>
            <w:rStyle w:val="Hyperlink"/>
          </w:rPr>
          <w:t>Characteristics of restoration versus mitigation.</w:t>
        </w:r>
        <w:r w:rsidR="00590A55">
          <w:rPr>
            <w:webHidden/>
          </w:rPr>
          <w:tab/>
        </w:r>
        <w:r w:rsidR="00590A55">
          <w:rPr>
            <w:webHidden/>
          </w:rPr>
          <w:fldChar w:fldCharType="begin"/>
        </w:r>
        <w:r w:rsidR="00590A55">
          <w:rPr>
            <w:webHidden/>
          </w:rPr>
          <w:instrText xml:space="preserve"> PAGEREF _Toc394475215 \h </w:instrText>
        </w:r>
        <w:r w:rsidR="00590A55">
          <w:rPr>
            <w:webHidden/>
          </w:rPr>
        </w:r>
        <w:r w:rsidR="00590A55">
          <w:rPr>
            <w:webHidden/>
          </w:rPr>
          <w:fldChar w:fldCharType="separate"/>
        </w:r>
        <w:r w:rsidR="000958FE">
          <w:rPr>
            <w:webHidden/>
          </w:rPr>
          <w:t>5</w:t>
        </w:r>
        <w:r w:rsidR="00590A55">
          <w:rPr>
            <w:webHidden/>
          </w:rPr>
          <w:fldChar w:fldCharType="end"/>
        </w:r>
      </w:hyperlink>
    </w:p>
    <w:p w14:paraId="282EB8E9" w14:textId="77777777" w:rsidR="00590A55" w:rsidRDefault="006E30DA" w:rsidP="00590A55">
      <w:pPr>
        <w:pStyle w:val="TOC2"/>
        <w:rPr>
          <w:rFonts w:asciiTheme="minorHAnsi" w:eastAsiaTheme="minorEastAsia" w:hAnsiTheme="minorHAnsi" w:cstheme="minorBidi"/>
          <w:szCs w:val="22"/>
        </w:rPr>
      </w:pPr>
      <w:hyperlink w:anchor="_Toc394475216" w:history="1">
        <w:r w:rsidR="00590A55" w:rsidRPr="00382330">
          <w:rPr>
            <w:rStyle w:val="Hyperlink"/>
          </w:rPr>
          <w:t xml:space="preserve">Table 2. </w:t>
        </w:r>
        <w:r w:rsidR="00590A55">
          <w:rPr>
            <w:rFonts w:asciiTheme="minorHAnsi" w:eastAsiaTheme="minorEastAsia" w:hAnsiTheme="minorHAnsi" w:cstheme="minorBidi"/>
            <w:szCs w:val="22"/>
          </w:rPr>
          <w:tab/>
        </w:r>
        <w:r w:rsidR="00590A55" w:rsidRPr="00382330">
          <w:rPr>
            <w:rStyle w:val="Hyperlink"/>
          </w:rPr>
          <w:t>Restoration recommendations for Whitman County shorelines identified through past planning efforts.</w:t>
        </w:r>
        <w:r w:rsidR="00590A55">
          <w:rPr>
            <w:webHidden/>
          </w:rPr>
          <w:tab/>
        </w:r>
        <w:r w:rsidR="00590A55">
          <w:rPr>
            <w:webHidden/>
          </w:rPr>
          <w:fldChar w:fldCharType="begin"/>
        </w:r>
        <w:r w:rsidR="00590A55">
          <w:rPr>
            <w:webHidden/>
          </w:rPr>
          <w:instrText xml:space="preserve"> PAGEREF _Toc394475216 \h </w:instrText>
        </w:r>
        <w:r w:rsidR="00590A55">
          <w:rPr>
            <w:webHidden/>
          </w:rPr>
        </w:r>
        <w:r w:rsidR="00590A55">
          <w:rPr>
            <w:webHidden/>
          </w:rPr>
          <w:fldChar w:fldCharType="separate"/>
        </w:r>
        <w:r w:rsidR="000958FE">
          <w:rPr>
            <w:webHidden/>
          </w:rPr>
          <w:t>33</w:t>
        </w:r>
        <w:r w:rsidR="00590A55">
          <w:rPr>
            <w:webHidden/>
          </w:rPr>
          <w:fldChar w:fldCharType="end"/>
        </w:r>
      </w:hyperlink>
    </w:p>
    <w:p w14:paraId="237879DE" w14:textId="77777777" w:rsidR="00590A55" w:rsidRDefault="006E30DA" w:rsidP="00590A55">
      <w:pPr>
        <w:pStyle w:val="TOC2"/>
        <w:rPr>
          <w:rFonts w:asciiTheme="minorHAnsi" w:eastAsiaTheme="minorEastAsia" w:hAnsiTheme="minorHAnsi" w:cstheme="minorBidi"/>
          <w:szCs w:val="22"/>
        </w:rPr>
      </w:pPr>
      <w:hyperlink w:anchor="_Toc394475217" w:history="1">
        <w:r w:rsidR="00590A55" w:rsidRPr="00382330">
          <w:rPr>
            <w:rStyle w:val="Hyperlink"/>
          </w:rPr>
          <w:t>Table 3.</w:t>
        </w:r>
        <w:r w:rsidR="00590A55">
          <w:rPr>
            <w:rFonts w:asciiTheme="minorHAnsi" w:eastAsiaTheme="minorEastAsia" w:hAnsiTheme="minorHAnsi" w:cstheme="minorBidi"/>
            <w:szCs w:val="22"/>
          </w:rPr>
          <w:tab/>
        </w:r>
        <w:r w:rsidR="00590A55" w:rsidRPr="00382330">
          <w:rPr>
            <w:rStyle w:val="Hyperlink"/>
          </w:rPr>
          <w:t>Potential Funding for Restoration Projects, Programs and Plans.</w:t>
        </w:r>
        <w:r w:rsidR="00590A55">
          <w:rPr>
            <w:webHidden/>
          </w:rPr>
          <w:tab/>
        </w:r>
        <w:r w:rsidR="00590A55">
          <w:rPr>
            <w:webHidden/>
          </w:rPr>
          <w:fldChar w:fldCharType="begin"/>
        </w:r>
        <w:r w:rsidR="00590A55">
          <w:rPr>
            <w:webHidden/>
          </w:rPr>
          <w:instrText xml:space="preserve"> PAGEREF _Toc394475217 \h </w:instrText>
        </w:r>
        <w:r w:rsidR="00590A55">
          <w:rPr>
            <w:webHidden/>
          </w:rPr>
        </w:r>
        <w:r w:rsidR="00590A55">
          <w:rPr>
            <w:webHidden/>
          </w:rPr>
          <w:fldChar w:fldCharType="separate"/>
        </w:r>
        <w:r w:rsidR="000958FE">
          <w:rPr>
            <w:webHidden/>
          </w:rPr>
          <w:t>39</w:t>
        </w:r>
        <w:r w:rsidR="00590A55">
          <w:rPr>
            <w:webHidden/>
          </w:rPr>
          <w:fldChar w:fldCharType="end"/>
        </w:r>
      </w:hyperlink>
    </w:p>
    <w:p w14:paraId="40B252DD" w14:textId="77777777" w:rsidR="00A9746D" w:rsidRPr="00EF2A0B" w:rsidRDefault="003C29DC" w:rsidP="00590A55">
      <w:pPr>
        <w:pStyle w:val="TOC2"/>
        <w:rPr>
          <w:highlight w:val="lightGray"/>
        </w:rPr>
      </w:pPr>
      <w:r w:rsidRPr="00EF2A0B">
        <w:rPr>
          <w:highlight w:val="lightGray"/>
        </w:rPr>
        <w:fldChar w:fldCharType="end"/>
      </w:r>
    </w:p>
    <w:p w14:paraId="1421BE61" w14:textId="77777777" w:rsidR="008F7A4C" w:rsidRPr="001B0B4D" w:rsidRDefault="008F7A4C" w:rsidP="008F7A4C">
      <w:pPr>
        <w:pStyle w:val="Chapter"/>
        <w:outlineLvl w:val="0"/>
      </w:pPr>
      <w:r w:rsidRPr="001B0B4D">
        <w:t xml:space="preserve">List of </w:t>
      </w:r>
      <w:r w:rsidR="008C18A2" w:rsidRPr="001B0B4D">
        <w:t xml:space="preserve">Figures </w:t>
      </w:r>
    </w:p>
    <w:p w14:paraId="6D915DC3" w14:textId="77777777" w:rsidR="00A9746D" w:rsidRPr="00EF2A0B" w:rsidRDefault="00A9746D" w:rsidP="00590A55">
      <w:pPr>
        <w:pStyle w:val="TOC2"/>
        <w:rPr>
          <w:highlight w:val="lightGray"/>
        </w:rPr>
      </w:pPr>
    </w:p>
    <w:p w14:paraId="3A08FC22" w14:textId="77777777" w:rsidR="00590A55" w:rsidRDefault="003C29DC" w:rsidP="00590A55">
      <w:pPr>
        <w:pStyle w:val="TOC2"/>
        <w:rPr>
          <w:rFonts w:asciiTheme="minorHAnsi" w:eastAsiaTheme="minorEastAsia" w:hAnsiTheme="minorHAnsi" w:cstheme="minorBidi"/>
          <w:szCs w:val="22"/>
        </w:rPr>
      </w:pPr>
      <w:r w:rsidRPr="00EF2A0B">
        <w:rPr>
          <w:rFonts w:ascii="Times New Roman" w:hAnsi="Times New Roman"/>
          <w:highlight w:val="lightGray"/>
        </w:rPr>
        <w:fldChar w:fldCharType="begin"/>
      </w:r>
      <w:r w:rsidR="00A9746D" w:rsidRPr="00EF2A0B">
        <w:rPr>
          <w:rFonts w:ascii="Times New Roman" w:hAnsi="Times New Roman"/>
          <w:highlight w:val="lightGray"/>
        </w:rPr>
        <w:instrText xml:space="preserve"> TOC \h \z \t "Heading 9,2" </w:instrText>
      </w:r>
      <w:r w:rsidRPr="00EF2A0B">
        <w:rPr>
          <w:rFonts w:ascii="Times New Roman" w:hAnsi="Times New Roman"/>
          <w:highlight w:val="lightGray"/>
        </w:rPr>
        <w:fldChar w:fldCharType="separate"/>
      </w:r>
      <w:r w:rsidR="006E30DA">
        <w:fldChar w:fldCharType="begin"/>
      </w:r>
      <w:r w:rsidR="006E30DA">
        <w:instrText xml:space="preserve"> HYPERLINK \l "_Toc394475214" </w:instrText>
      </w:r>
      <w:r w:rsidR="006E30DA">
        <w:fldChar w:fldCharType="separate"/>
      </w:r>
      <w:r w:rsidR="00590A55" w:rsidRPr="009C03E3">
        <w:rPr>
          <w:rStyle w:val="Hyperlink"/>
        </w:rPr>
        <w:t>Figure 1.</w:t>
      </w:r>
      <w:r w:rsidR="00590A55">
        <w:rPr>
          <w:rFonts w:asciiTheme="minorHAnsi" w:eastAsiaTheme="minorEastAsia" w:hAnsiTheme="minorHAnsi" w:cstheme="minorBidi"/>
          <w:szCs w:val="22"/>
        </w:rPr>
        <w:tab/>
      </w:r>
      <w:r w:rsidR="00590A55" w:rsidRPr="009C03E3">
        <w:rPr>
          <w:rStyle w:val="Hyperlink"/>
        </w:rPr>
        <w:t xml:space="preserve">Diagram of the role of role of restoration relative to </w:t>
      </w:r>
      <w:bookmarkStart w:id="25" w:name="_GoBack"/>
      <w:bookmarkEnd w:id="25"/>
      <w:r w:rsidR="00590A55" w:rsidRPr="009C03E3">
        <w:rPr>
          <w:rStyle w:val="Hyperlink"/>
        </w:rPr>
        <w:t>achieving the SMP standard of “No net loss” of ecological functions.  (Ecology 2010)</w:t>
      </w:r>
      <w:r w:rsidR="00590A55">
        <w:rPr>
          <w:webHidden/>
        </w:rPr>
        <w:tab/>
      </w:r>
      <w:r w:rsidR="00590A55">
        <w:rPr>
          <w:webHidden/>
        </w:rPr>
        <w:fldChar w:fldCharType="begin"/>
      </w:r>
      <w:r w:rsidR="00590A55">
        <w:rPr>
          <w:webHidden/>
        </w:rPr>
        <w:instrText xml:space="preserve"> PAGEREF _Toc394475214 \h </w:instrText>
      </w:r>
      <w:r w:rsidR="00590A55">
        <w:rPr>
          <w:webHidden/>
        </w:rPr>
      </w:r>
      <w:r w:rsidR="00590A55">
        <w:rPr>
          <w:webHidden/>
        </w:rPr>
        <w:fldChar w:fldCharType="separate"/>
      </w:r>
      <w:r w:rsidR="000958FE">
        <w:rPr>
          <w:webHidden/>
        </w:rPr>
        <w:t>3</w:t>
      </w:r>
      <w:r w:rsidR="00590A55">
        <w:rPr>
          <w:webHidden/>
        </w:rPr>
        <w:fldChar w:fldCharType="end"/>
      </w:r>
      <w:r w:rsidR="006E30DA">
        <w:fldChar w:fldCharType="end"/>
      </w:r>
    </w:p>
    <w:p w14:paraId="2D977A52" w14:textId="77777777" w:rsidR="00A9746D" w:rsidRPr="00EF2A0B" w:rsidRDefault="003C29DC" w:rsidP="00590A55">
      <w:pPr>
        <w:pStyle w:val="TOC2"/>
        <w:rPr>
          <w:highlight w:val="lightGray"/>
        </w:rPr>
        <w:sectPr w:rsidR="00A9746D" w:rsidRPr="00EF2A0B" w:rsidSect="00893167">
          <w:headerReference w:type="even" r:id="rId19"/>
          <w:headerReference w:type="default" r:id="rId20"/>
          <w:footerReference w:type="even" r:id="rId21"/>
          <w:footerReference w:type="default" r:id="rId22"/>
          <w:headerReference w:type="first" r:id="rId23"/>
          <w:type w:val="oddPage"/>
          <w:pgSz w:w="12240" w:h="15840" w:code="1"/>
          <w:pgMar w:top="1152" w:right="1440" w:bottom="1440" w:left="1440" w:header="720" w:footer="720" w:gutter="0"/>
          <w:pgNumType w:fmt="lowerRoman" w:start="1"/>
          <w:cols w:space="720"/>
          <w:docGrid w:linePitch="245"/>
        </w:sectPr>
      </w:pPr>
      <w:r w:rsidRPr="00EF2A0B">
        <w:rPr>
          <w:highlight w:val="lightGray"/>
        </w:rPr>
        <w:fldChar w:fldCharType="end"/>
      </w:r>
    </w:p>
    <w:p w14:paraId="273C6525" w14:textId="77777777" w:rsidR="00CD1175" w:rsidRPr="007B605C" w:rsidRDefault="00CD1175" w:rsidP="00CD1175">
      <w:pPr>
        <w:pStyle w:val="TitlePageReportType"/>
        <w:tabs>
          <w:tab w:val="right" w:pos="9360"/>
        </w:tabs>
        <w:spacing w:line="276" w:lineRule="auto"/>
        <w:outlineLvl w:val="0"/>
        <w:rPr>
          <w:sz w:val="48"/>
          <w:szCs w:val="48"/>
        </w:rPr>
      </w:pPr>
      <w:bookmarkStart w:id="26" w:name="_Toc246917638"/>
      <w:r w:rsidRPr="007B605C">
        <w:rPr>
          <w:sz w:val="48"/>
          <w:szCs w:val="48"/>
        </w:rPr>
        <w:lastRenderedPageBreak/>
        <w:t>Shoreline Restoration Plan</w:t>
      </w:r>
    </w:p>
    <w:bookmarkEnd w:id="26"/>
    <w:p w14:paraId="53010F9C" w14:textId="37DED4E7" w:rsidR="007B605C" w:rsidRPr="007B605C" w:rsidRDefault="00A20897" w:rsidP="007B605C">
      <w:pPr>
        <w:pStyle w:val="TitlePageTitle"/>
        <w:rPr>
          <w:rFonts w:ascii="Arial" w:hAnsi="Arial" w:cs="Arial"/>
          <w:smallCaps/>
          <w:sz w:val="30"/>
          <w:szCs w:val="30"/>
        </w:rPr>
      </w:pPr>
      <w:r>
        <w:rPr>
          <w:rFonts w:ascii="Arial" w:hAnsi="Arial" w:cs="Arial"/>
          <w:b/>
          <w:smallCaps/>
          <w:sz w:val="30"/>
          <w:szCs w:val="30"/>
        </w:rPr>
        <w:t xml:space="preserve">Whitman County, </w:t>
      </w:r>
      <w:r w:rsidR="007B605C" w:rsidRPr="007B605C">
        <w:rPr>
          <w:rFonts w:ascii="Arial" w:hAnsi="Arial" w:cs="Arial"/>
          <w:b/>
          <w:smallCaps/>
          <w:sz w:val="30"/>
          <w:szCs w:val="30"/>
        </w:rPr>
        <w:t xml:space="preserve">the Cities of </w:t>
      </w:r>
      <w:r>
        <w:rPr>
          <w:rFonts w:ascii="Arial" w:hAnsi="Arial" w:cs="Arial"/>
          <w:b/>
          <w:smallCaps/>
          <w:sz w:val="30"/>
          <w:szCs w:val="30"/>
        </w:rPr>
        <w:t xml:space="preserve">Colfax, Palouse, Pullman and </w:t>
      </w:r>
      <w:proofErr w:type="spellStart"/>
      <w:r>
        <w:rPr>
          <w:rFonts w:ascii="Arial" w:hAnsi="Arial" w:cs="Arial"/>
          <w:b/>
          <w:smallCaps/>
          <w:sz w:val="30"/>
          <w:szCs w:val="30"/>
        </w:rPr>
        <w:t>Tekoa</w:t>
      </w:r>
      <w:proofErr w:type="spellEnd"/>
      <w:r w:rsidR="00131FDE">
        <w:rPr>
          <w:rFonts w:ascii="Arial" w:hAnsi="Arial" w:cs="Arial"/>
          <w:b/>
          <w:smallCaps/>
          <w:sz w:val="30"/>
          <w:szCs w:val="30"/>
        </w:rPr>
        <w:t>,</w:t>
      </w:r>
      <w:r>
        <w:rPr>
          <w:rFonts w:ascii="Arial" w:hAnsi="Arial" w:cs="Arial"/>
          <w:b/>
          <w:smallCaps/>
          <w:sz w:val="30"/>
          <w:szCs w:val="30"/>
        </w:rPr>
        <w:t xml:space="preserve"> and the Towns of </w:t>
      </w:r>
      <w:r w:rsidR="007B605C" w:rsidRPr="007B605C">
        <w:rPr>
          <w:rFonts w:ascii="Arial" w:hAnsi="Arial" w:cs="Arial"/>
          <w:b/>
          <w:smallCaps/>
          <w:sz w:val="30"/>
          <w:szCs w:val="30"/>
        </w:rPr>
        <w:t>Albion, Malden</w:t>
      </w:r>
      <w:r>
        <w:rPr>
          <w:rFonts w:ascii="Arial" w:hAnsi="Arial" w:cs="Arial"/>
          <w:b/>
          <w:smallCaps/>
          <w:sz w:val="30"/>
          <w:szCs w:val="30"/>
        </w:rPr>
        <w:t xml:space="preserve"> and</w:t>
      </w:r>
      <w:r w:rsidR="007B605C" w:rsidRPr="007B605C">
        <w:rPr>
          <w:rFonts w:ascii="Arial" w:hAnsi="Arial" w:cs="Arial"/>
          <w:b/>
          <w:smallCaps/>
          <w:sz w:val="30"/>
          <w:szCs w:val="30"/>
        </w:rPr>
        <w:t xml:space="preserve"> Rosalia</w:t>
      </w:r>
    </w:p>
    <w:p w14:paraId="6AC0C556" w14:textId="77777777" w:rsidR="00606C5B" w:rsidRPr="00EF2A0B" w:rsidRDefault="00606C5B" w:rsidP="00606C5B">
      <w:pPr>
        <w:pStyle w:val="TitlePageTitle"/>
        <w:spacing w:line="276" w:lineRule="auto"/>
        <w:rPr>
          <w:rFonts w:ascii="Arial" w:hAnsi="Arial" w:cs="Arial"/>
          <w:smallCaps/>
          <w:sz w:val="30"/>
          <w:szCs w:val="30"/>
          <w:highlight w:val="lightGray"/>
        </w:rPr>
      </w:pPr>
    </w:p>
    <w:p w14:paraId="005F6324" w14:textId="77777777" w:rsidR="00606C5B" w:rsidRPr="007B605C" w:rsidRDefault="00606C5B" w:rsidP="007D156D">
      <w:pPr>
        <w:pStyle w:val="Heading1"/>
      </w:pPr>
      <w:bookmarkStart w:id="27" w:name="_Toc394475149"/>
      <w:r w:rsidRPr="00604761">
        <w:t>Introduction</w:t>
      </w:r>
      <w:bookmarkEnd w:id="27"/>
    </w:p>
    <w:p w14:paraId="666B08F5" w14:textId="185BD342" w:rsidR="007B605C" w:rsidRDefault="007B605C" w:rsidP="007B605C">
      <w:pPr>
        <w:pStyle w:val="Body"/>
      </w:pPr>
      <w:r w:rsidRPr="007B605C">
        <w:t>T</w:t>
      </w:r>
      <w:r>
        <w:t>his</w:t>
      </w:r>
      <w:r w:rsidRPr="007B605C">
        <w:t xml:space="preserve"> Shoreline Restoration Plan builds on the goals and policies proposed in the Shoreline Master Program (SMP).  The Shoreline Restoration Plan provides an important </w:t>
      </w:r>
      <w:r w:rsidRPr="007B605C">
        <w:rPr>
          <w:b/>
        </w:rPr>
        <w:t>non-regulatory</w:t>
      </w:r>
      <w:r w:rsidRPr="007B605C">
        <w:t xml:space="preserve"> component of the SMP to ensure that shoreline functions are maintained or improved despite potential incremental losses that may occur </w:t>
      </w:r>
      <w:r w:rsidR="00685784">
        <w:t>even with implementation</w:t>
      </w:r>
      <w:r w:rsidRPr="007B605C">
        <w:t xml:space="preserve"> of SMP regulations and mitigation actions.  </w:t>
      </w:r>
    </w:p>
    <w:p w14:paraId="334397A4" w14:textId="1D617845" w:rsidR="003E34A1" w:rsidRPr="008C3E95" w:rsidRDefault="003E34A1" w:rsidP="003E34A1">
      <w:pPr>
        <w:pStyle w:val="Body"/>
      </w:pPr>
      <w:r w:rsidRPr="008C3E95">
        <w:t xml:space="preserve">The Shoreline Restoration Plan draws on multiple past planning efforts to identify possible restoration projects and reach-based priorities, key partners in implementing shoreline </w:t>
      </w:r>
      <w:r w:rsidRPr="00FF2E9A">
        <w:t xml:space="preserve">restoration, and existing funding opportunities.  </w:t>
      </w:r>
      <w:r w:rsidRPr="008C3E95">
        <w:t xml:space="preserve">The Shoreline Restoration Plan represents a long-term vision for </w:t>
      </w:r>
      <w:r w:rsidRPr="008C3E95">
        <w:rPr>
          <w:b/>
        </w:rPr>
        <w:t>voluntary</w:t>
      </w:r>
      <w:r w:rsidRPr="008C3E95">
        <w:t xml:space="preserve"> restoration that will be implemented over time, resulting in ongoing improvement to the functions and processes in the County’s shorelines. </w:t>
      </w:r>
    </w:p>
    <w:p w14:paraId="431D4160" w14:textId="15C4589B" w:rsidR="003E34A1" w:rsidRDefault="003E34A1" w:rsidP="003E34A1">
      <w:pPr>
        <w:pStyle w:val="Body"/>
      </w:pPr>
      <w:r w:rsidRPr="008C3E95">
        <w:t xml:space="preserve">Many of the restoration opportunities noted in this plan </w:t>
      </w:r>
      <w:r w:rsidR="00307020">
        <w:t>may apply to</w:t>
      </w:r>
      <w:r w:rsidR="00307020" w:rsidRPr="008C3E95">
        <w:t xml:space="preserve"> </w:t>
      </w:r>
      <w:r w:rsidRPr="008C3E95">
        <w:t>private property</w:t>
      </w:r>
      <w:r w:rsidR="00307020">
        <w:t>, as well as public property</w:t>
      </w:r>
      <w:r w:rsidRPr="008C3E95">
        <w:t>.  It is not the intent of the County to require restoration on private property or to commit privately owned land for restoration purposes without the willing and voluntary cooperation and participation of the affected landowner.</w:t>
      </w:r>
    </w:p>
    <w:p w14:paraId="5461CEB3" w14:textId="77777777" w:rsidR="00606C5B" w:rsidRPr="00307020" w:rsidRDefault="003D692C" w:rsidP="00307020">
      <w:pPr>
        <w:pStyle w:val="Heading2"/>
      </w:pPr>
      <w:bookmarkStart w:id="28" w:name="_Toc394475150"/>
      <w:r w:rsidRPr="00307020">
        <w:t>Purpose</w:t>
      </w:r>
      <w:bookmarkEnd w:id="28"/>
    </w:p>
    <w:p w14:paraId="4743862A" w14:textId="2887ECAE" w:rsidR="00040886" w:rsidRPr="009F5766" w:rsidRDefault="00606C5B" w:rsidP="00606C5B">
      <w:pPr>
        <w:pStyle w:val="Body"/>
      </w:pPr>
      <w:r w:rsidRPr="009F5766">
        <w:t>The primary purpose of the Shoreline Restoration Plan is to plan for “overall improvements in shoreline ecological function over time, when compared to the status upon adoption of the master program” (WAC 173-26-</w:t>
      </w:r>
      <w:r w:rsidRPr="00371A15">
        <w:t>201(2</w:t>
      </w:r>
      <w:proofErr w:type="gramStart"/>
      <w:r w:rsidRPr="00371A15">
        <w:t>)(</w:t>
      </w:r>
      <w:proofErr w:type="gramEnd"/>
      <w:r w:rsidRPr="00371A15">
        <w:t xml:space="preserve">f)).  Secondarily, the Shoreline Restoration Plan may enable </w:t>
      </w:r>
      <w:r w:rsidR="009F5766" w:rsidRPr="00371A15">
        <w:t>Whitman</w:t>
      </w:r>
      <w:r w:rsidRPr="00371A15">
        <w:t xml:space="preserve"> County</w:t>
      </w:r>
      <w:r w:rsidR="00371A15" w:rsidRPr="00371A15">
        <w:t xml:space="preserve">, </w:t>
      </w:r>
      <w:r w:rsidR="00371A15" w:rsidRPr="00371A15">
        <w:rPr>
          <w:bCs/>
          <w:iCs/>
        </w:rPr>
        <w:t xml:space="preserve">the Cities of Colfax, Palouse, Pullman and </w:t>
      </w:r>
      <w:proofErr w:type="spellStart"/>
      <w:r w:rsidR="00371A15" w:rsidRPr="00371A15">
        <w:rPr>
          <w:bCs/>
          <w:iCs/>
        </w:rPr>
        <w:t>Tekoa</w:t>
      </w:r>
      <w:proofErr w:type="spellEnd"/>
      <w:r w:rsidR="00371A15" w:rsidRPr="00371A15">
        <w:rPr>
          <w:bCs/>
          <w:iCs/>
        </w:rPr>
        <w:t>; and the Towns of Albion, Malden and Rosalia</w:t>
      </w:r>
      <w:r w:rsidR="00371A15" w:rsidRPr="00371A15">
        <w:rPr>
          <w:iCs/>
        </w:rPr>
        <w:t xml:space="preserve"> </w:t>
      </w:r>
      <w:r w:rsidR="009411DB" w:rsidRPr="00371A15">
        <w:rPr>
          <w:iCs/>
        </w:rPr>
        <w:t>(hereafter, “the Cities”)</w:t>
      </w:r>
      <w:r w:rsidRPr="00371A15">
        <w:t xml:space="preserve"> to ensure that the minimum requirement of no net</w:t>
      </w:r>
      <w:r w:rsidRPr="009F5766">
        <w:t xml:space="preserve"> loss in shoreline ecological function is achieved on a county-wide basis, notwithstanding any shortcomings of individual projects or activities.  </w:t>
      </w:r>
    </w:p>
    <w:p w14:paraId="047ECAA2" w14:textId="5353CA9E" w:rsidR="00606C5B" w:rsidRPr="009F5766" w:rsidRDefault="00606C5B" w:rsidP="00606C5B">
      <w:pPr>
        <w:pStyle w:val="Body"/>
      </w:pPr>
      <w:r w:rsidRPr="009F5766">
        <w:lastRenderedPageBreak/>
        <w:t>Activities that will have adverse effects on the ecological functions and values of the shoreline must be mitigated (WAC 173-26-201(2</w:t>
      </w:r>
      <w:proofErr w:type="gramStart"/>
      <w:r w:rsidRPr="009F5766">
        <w:t>)(</w:t>
      </w:r>
      <w:proofErr w:type="gramEnd"/>
      <w:r w:rsidRPr="009F5766">
        <w:t>e)).  Proponents of such activities are individually required to mitigate for impacts to the shoreline areas, or agreed-to off-site mitigation, which as conditioned, is equal in ecological function to the baseline levels at the time each activity takes place.  However, some uses and developments cannot be fully mitigated.  This could occur when project impacts may not be mitigated in-kind on an individual project basis</w:t>
      </w:r>
      <w:r w:rsidR="00AE62F7" w:rsidRPr="009F5766">
        <w:t>,</w:t>
      </w:r>
      <w:r w:rsidRPr="009F5766">
        <w:t xml:space="preserve"> such as a new bulkhead to protect a single-family home that can be offset</w:t>
      </w:r>
      <w:r w:rsidR="00AE62F7" w:rsidRPr="009F5766">
        <w:t>,</w:t>
      </w:r>
      <w:r w:rsidRPr="009F5766">
        <w:t xml:space="preserve"> but not truly mitigated in-kind unless an equivalent area of bulkhead is removed somewhere else.  Another possible loss in function could occur when impacts are sufficiently minor on an individual level, such that mitigation is not required, but are cumulatively significant.  Additionally, unregulated activities (such as operation and maintenance of existing</w:t>
      </w:r>
      <w:r w:rsidR="00307020">
        <w:t xml:space="preserve"> agriculture and</w:t>
      </w:r>
      <w:r w:rsidRPr="009F5766">
        <w:t xml:space="preserve"> legal developments) may also degrade baseline conditions.  Finally, </w:t>
      </w:r>
      <w:r w:rsidR="009411DB">
        <w:t>the</w:t>
      </w:r>
      <w:r w:rsidRPr="009F5766">
        <w:t xml:space="preserve"> SMP applies only to activities in shoreline jurisdiction, yet activities upland of shoreline jurisdiction or upstream in the watershed may have offsite impacts on shoreline functions.</w:t>
      </w:r>
    </w:p>
    <w:p w14:paraId="2D41CE37" w14:textId="6877C288" w:rsidR="00307020" w:rsidRDefault="00606C5B" w:rsidP="00D80C9C">
      <w:pPr>
        <w:pStyle w:val="Body"/>
      </w:pPr>
      <w:r w:rsidRPr="009F5766">
        <w:t>Together, different project impacts may result in cumulative, incremental, and unavoidable degradation of the overall baseline condition unless additional restoration of ecological function is undertaken.  Accordingly, the Restoration Plan is intended to be a source of ecological improvements implemented voluntarily by the County</w:t>
      </w:r>
      <w:r w:rsidR="009411DB">
        <w:t xml:space="preserve"> and Cities</w:t>
      </w:r>
      <w:r w:rsidR="008E57D0">
        <w:t>,</w:t>
      </w:r>
      <w:r w:rsidRPr="009F5766">
        <w:t xml:space="preserve"> and other government agencies, developers, non-profit groups, and property owners within shoreline jurisdiction to ensure no net loss of ecological function, and where possible improvement of ecological function (see Figure 1).  </w:t>
      </w:r>
      <w:r w:rsidR="00D80C9C" w:rsidRPr="009F5766">
        <w:t xml:space="preserve">No net loss of ecological function is defined by the </w:t>
      </w:r>
      <w:r w:rsidR="00AE62F7" w:rsidRPr="009F5766">
        <w:t xml:space="preserve">Washington Department of </w:t>
      </w:r>
      <w:r w:rsidR="00D80C9C" w:rsidRPr="009F5766">
        <w:t>Ecology</w:t>
      </w:r>
      <w:r w:rsidR="00AE62F7" w:rsidRPr="009F5766">
        <w:t>’s (Ecology)</w:t>
      </w:r>
      <w:r w:rsidR="00D80C9C" w:rsidRPr="009F5766">
        <w:t xml:space="preserve"> SMP Handbook (201</w:t>
      </w:r>
      <w:r w:rsidR="009743F2" w:rsidRPr="009F5766">
        <w:t>0</w:t>
      </w:r>
      <w:r w:rsidR="00D80C9C" w:rsidRPr="009F5766">
        <w:t xml:space="preserve">) as follows:  </w:t>
      </w:r>
    </w:p>
    <w:p w14:paraId="0F30665F" w14:textId="5090D4DE" w:rsidR="00E5050D" w:rsidRPr="00EF2A0B" w:rsidRDefault="00D80C9C" w:rsidP="0015582B">
      <w:pPr>
        <w:pStyle w:val="Quote"/>
        <w:rPr>
          <w:highlight w:val="lightGray"/>
        </w:rPr>
      </w:pPr>
      <w:r w:rsidRPr="009F5766">
        <w:t>“Over time, the existing condition of shoreline ecological functions should remain the same as the SMP is implemented.  Simply stated, the no net loss standard is designed to halt the introduction of new impacts to shoreline ecological functions resulting from new development.  Both protection and restoration are needed to achieve no net loss. Restoration activities also may result in improvements to shoreline ecological functions over time.”</w:t>
      </w:r>
    </w:p>
    <w:p w14:paraId="4ED402DB" w14:textId="77777777" w:rsidR="005B4E88" w:rsidRPr="009F5766" w:rsidRDefault="00892BF3" w:rsidP="00F623DD">
      <w:pPr>
        <w:pStyle w:val="Body"/>
        <w:spacing w:after="0"/>
        <w:rPr>
          <w:noProof/>
        </w:rPr>
      </w:pPr>
      <w:r>
        <w:rPr>
          <w:noProof/>
        </w:rPr>
        <w:lastRenderedPageBreak/>
        <w:drawing>
          <wp:inline distT="0" distB="0" distL="0" distR="0" wp14:anchorId="048FAA6D" wp14:editId="1689D09F">
            <wp:extent cx="3952875" cy="36099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l="5641" t="30736" r="66035" b="23235"/>
                    <a:stretch>
                      <a:fillRect/>
                    </a:stretch>
                  </pic:blipFill>
                  <pic:spPr bwMode="auto">
                    <a:xfrm>
                      <a:off x="0" y="0"/>
                      <a:ext cx="3952875" cy="3609975"/>
                    </a:xfrm>
                    <a:prstGeom prst="rect">
                      <a:avLst/>
                    </a:prstGeom>
                    <a:noFill/>
                    <a:ln>
                      <a:noFill/>
                    </a:ln>
                  </pic:spPr>
                </pic:pic>
              </a:graphicData>
            </a:graphic>
          </wp:inline>
        </w:drawing>
      </w:r>
    </w:p>
    <w:p w14:paraId="367E7C2D" w14:textId="18D3F965" w:rsidR="005B4E88" w:rsidRPr="009F5766" w:rsidRDefault="005B4E88" w:rsidP="00A36B9C">
      <w:pPr>
        <w:pStyle w:val="Heading9"/>
      </w:pPr>
      <w:bookmarkStart w:id="29" w:name="_Toc394475214"/>
      <w:r w:rsidRPr="009F5766">
        <w:t>Figure 1.</w:t>
      </w:r>
      <w:r w:rsidRPr="009F5766">
        <w:tab/>
        <w:t xml:space="preserve">Diagram of the role of role of restoration relative to achieving the SMP standard of “No net loss” of </w:t>
      </w:r>
      <w:r w:rsidR="00A36B9C" w:rsidRPr="009F5766">
        <w:t xml:space="preserve">ecological </w:t>
      </w:r>
      <w:r w:rsidRPr="009F5766">
        <w:t xml:space="preserve">functions.  </w:t>
      </w:r>
      <w:r w:rsidR="00043D9D">
        <w:fldChar w:fldCharType="begin" w:fldLock="1"/>
      </w:r>
      <w:r w:rsidR="00B615A8">
        <w:instrText>ADDIN CSL_CITATION { "citationItems" : [ { "id" : "ITEM-1", "itemData" : { "author" : [ { "dropping-particle" : "", "family" : "Washington State Department of Ecology", "given" : "", "non-dropping-particle" : "", "parse-names" : false, "suffix" : "" } ], "id" : "ITEM-1", "issued" : { "date-parts" : [ [ "2010" ] ] }, "title" : "Shoreline Master Programs Handbook", "type" : "report" }, "uris" : [ "http://www.mendeley.com/documents/?uuid=e3c367c5-89f6-446c-98cd-1975602f41ff" ] } ], "mendeley" : { "manualFormatting" : "(Ecology 2010)", "previouslyFormattedCitation" : "(Washington State Department of Ecology 2010)" }, "properties" : { "noteIndex" : 0 }, "schema" : "https://github.com/citation-style-language/schema/raw/master/csl-citation.json" }</w:instrText>
      </w:r>
      <w:r w:rsidR="00043D9D">
        <w:fldChar w:fldCharType="separate"/>
      </w:r>
      <w:r w:rsidR="00043D9D">
        <w:rPr>
          <w:noProof/>
        </w:rPr>
        <w:t>(</w:t>
      </w:r>
      <w:r w:rsidR="00043D9D" w:rsidRPr="00043D9D">
        <w:rPr>
          <w:noProof/>
        </w:rPr>
        <w:t>Ecology 2010)</w:t>
      </w:r>
      <w:bookmarkEnd w:id="29"/>
      <w:r w:rsidR="00043D9D">
        <w:fldChar w:fldCharType="end"/>
      </w:r>
    </w:p>
    <w:p w14:paraId="2D6EA46A" w14:textId="77777777" w:rsidR="003D692C" w:rsidRDefault="00663FB6" w:rsidP="00307020">
      <w:pPr>
        <w:pStyle w:val="Heading2"/>
      </w:pPr>
      <w:bookmarkStart w:id="30" w:name="_Toc394475151"/>
      <w:r w:rsidRPr="003D692C">
        <w:t>Restoration Plan Requirements</w:t>
      </w:r>
      <w:bookmarkEnd w:id="30"/>
      <w:r w:rsidR="003D692C">
        <w:tab/>
      </w:r>
    </w:p>
    <w:p w14:paraId="08A636BA" w14:textId="77777777" w:rsidR="00A9746D" w:rsidRPr="009F5766" w:rsidRDefault="00663FB6" w:rsidP="004D1B42">
      <w:pPr>
        <w:pStyle w:val="Body"/>
      </w:pPr>
      <w:r w:rsidRPr="009F5766">
        <w:t>This Restoration Plan has been prepared to meet the purposes outlined above</w:t>
      </w:r>
      <w:r w:rsidR="00A36B9C" w:rsidRPr="009F5766">
        <w:t>,</w:t>
      </w:r>
      <w:r w:rsidRPr="009F5766">
        <w:t xml:space="preserve"> as well as specific requirements of the SMP Guidelines</w:t>
      </w:r>
      <w:r w:rsidR="00A36B9C" w:rsidRPr="009F5766">
        <w:t xml:space="preserve"> (Guidelines)</w:t>
      </w:r>
      <w:r w:rsidRPr="009F5766">
        <w:t xml:space="preserve">.  Specifically, </w:t>
      </w:r>
      <w:r w:rsidR="00A9746D" w:rsidRPr="009F5766">
        <w:t>WAC Section 173-26-201(2</w:t>
      </w:r>
      <w:proofErr w:type="gramStart"/>
      <w:r w:rsidR="00A9746D" w:rsidRPr="009F5766">
        <w:t>)(</w:t>
      </w:r>
      <w:proofErr w:type="gramEnd"/>
      <w:r w:rsidR="00A9746D" w:rsidRPr="009F5766">
        <w:t>f) of the Guidelines</w:t>
      </w:r>
      <w:r w:rsidR="00A9746D" w:rsidRPr="009F5766">
        <w:rPr>
          <w:rStyle w:val="FootnoteReference"/>
          <w:sz w:val="24"/>
        </w:rPr>
        <w:footnoteReference w:id="1"/>
      </w:r>
      <w:r w:rsidR="00A9746D" w:rsidRPr="009F5766">
        <w:t xml:space="preserve"> s</w:t>
      </w:r>
      <w:r w:rsidR="009F5766">
        <w:t>tate</w:t>
      </w:r>
      <w:r w:rsidR="00A9746D" w:rsidRPr="009F5766">
        <w:t xml:space="preserve">s: </w:t>
      </w:r>
    </w:p>
    <w:p w14:paraId="6B8E243B" w14:textId="77777777" w:rsidR="003E34A1" w:rsidRPr="009F5766" w:rsidRDefault="003E34A1" w:rsidP="00DA2F3D">
      <w:pPr>
        <w:pStyle w:val="BodyIndent"/>
        <w:numPr>
          <w:ilvl w:val="0"/>
          <w:numId w:val="19"/>
        </w:numPr>
        <w:tabs>
          <w:tab w:val="left" w:pos="1260"/>
        </w:tabs>
        <w:ind w:left="1260" w:hanging="540"/>
      </w:pPr>
      <w:r w:rsidRPr="009F5766">
        <w:t>Identify degraded areas, impaired ecological functions, and sites with potential for ecological restoration;</w:t>
      </w:r>
    </w:p>
    <w:p w14:paraId="4710E125" w14:textId="77777777" w:rsidR="003E34A1" w:rsidRPr="009F5766" w:rsidRDefault="003E34A1" w:rsidP="00DA2F3D">
      <w:pPr>
        <w:pStyle w:val="BodyIndent"/>
        <w:numPr>
          <w:ilvl w:val="0"/>
          <w:numId w:val="19"/>
        </w:numPr>
        <w:tabs>
          <w:tab w:val="left" w:pos="1260"/>
        </w:tabs>
        <w:ind w:left="1260" w:hanging="540"/>
      </w:pPr>
      <w:r w:rsidRPr="009F5766">
        <w:t>Establish overall goals and priorities for restoration of degraded areas and impaired ecological functions;</w:t>
      </w:r>
    </w:p>
    <w:p w14:paraId="6D9A3011" w14:textId="77777777" w:rsidR="003E34A1" w:rsidRPr="009F5766" w:rsidRDefault="003E34A1" w:rsidP="00DA2F3D">
      <w:pPr>
        <w:pStyle w:val="BodyIndent"/>
        <w:numPr>
          <w:ilvl w:val="0"/>
          <w:numId w:val="19"/>
        </w:numPr>
        <w:tabs>
          <w:tab w:val="left" w:pos="1260"/>
        </w:tabs>
        <w:ind w:left="1260" w:hanging="540"/>
      </w:pPr>
      <w:r w:rsidRPr="009F5766">
        <w:t>Identify existing and ongoing projects and programs that are currently being implemented, or are reasonably assured of being implemented (based on an evaluation of funding likely in the foreseeable future), which are designed to contribute to local restoration goals;</w:t>
      </w:r>
    </w:p>
    <w:p w14:paraId="4F32DE08" w14:textId="77777777" w:rsidR="003E34A1" w:rsidRPr="009F5766" w:rsidRDefault="003E34A1" w:rsidP="00DA2F3D">
      <w:pPr>
        <w:pStyle w:val="BodyIndent"/>
        <w:numPr>
          <w:ilvl w:val="0"/>
          <w:numId w:val="19"/>
        </w:numPr>
        <w:tabs>
          <w:tab w:val="left" w:pos="1260"/>
        </w:tabs>
        <w:ind w:left="1260" w:hanging="540"/>
      </w:pPr>
      <w:r w:rsidRPr="009F5766">
        <w:lastRenderedPageBreak/>
        <w:t>Identify additional projects and programs needed to achieve local restoration goals, and implementation strategies including identifying prospective funding sources for those projects and programs;</w:t>
      </w:r>
    </w:p>
    <w:p w14:paraId="6D7CBB6F" w14:textId="77777777" w:rsidR="003E34A1" w:rsidRPr="009F5766" w:rsidRDefault="003E34A1" w:rsidP="00DA2F3D">
      <w:pPr>
        <w:pStyle w:val="BodyIndent"/>
        <w:numPr>
          <w:ilvl w:val="0"/>
          <w:numId w:val="19"/>
        </w:numPr>
        <w:tabs>
          <w:tab w:val="left" w:pos="1260"/>
        </w:tabs>
        <w:ind w:left="1260" w:hanging="540"/>
      </w:pPr>
      <w:r w:rsidRPr="009F5766">
        <w:t>Identify timelines and benchmarks for implementing restoration projects and programs and achieving local restoration goals;</w:t>
      </w:r>
    </w:p>
    <w:p w14:paraId="652F8C0E" w14:textId="77777777" w:rsidR="003E34A1" w:rsidRPr="009F5766" w:rsidRDefault="003E34A1" w:rsidP="00DA2F3D">
      <w:pPr>
        <w:pStyle w:val="BodyIndent"/>
        <w:numPr>
          <w:ilvl w:val="0"/>
          <w:numId w:val="19"/>
        </w:numPr>
        <w:tabs>
          <w:tab w:val="left" w:pos="1260"/>
        </w:tabs>
        <w:ind w:left="1260" w:hanging="540"/>
      </w:pPr>
      <w:r w:rsidRPr="009F5766">
        <w:t>Provide for mechanisms or strategies to ensure that restoration projects and programs will be implemented according to plans and to appropriately review the effectiveness of the projects and programs in meeting the overall restoration goals.</w:t>
      </w:r>
    </w:p>
    <w:p w14:paraId="6C1CE34E" w14:textId="15178D72" w:rsidR="00606C5B" w:rsidRPr="009F5766" w:rsidRDefault="00606C5B" w:rsidP="00606C5B">
      <w:pPr>
        <w:pStyle w:val="Body"/>
      </w:pPr>
      <w:r w:rsidRPr="009F5766">
        <w:t>In addition to meeting the requirements of the Guidelines, this Restoration Plan is intended to identify and prioritize areas for future restoration and mitigation, support the Cou</w:t>
      </w:r>
      <w:r w:rsidR="006F1264">
        <w:t xml:space="preserve">nty’s, Cities’ </w:t>
      </w:r>
      <w:r w:rsidRPr="009F5766">
        <w:t>and other organizations’ applications for grant funding, and to identify the various entities and their roles working within the County</w:t>
      </w:r>
      <w:r w:rsidR="006F1264">
        <w:t xml:space="preserve"> and Cities</w:t>
      </w:r>
      <w:r w:rsidRPr="009F5766">
        <w:t xml:space="preserve"> to enhance its shoreline environment.</w:t>
      </w:r>
    </w:p>
    <w:p w14:paraId="2B490898" w14:textId="77777777" w:rsidR="00663FB6" w:rsidRPr="003D692C" w:rsidRDefault="00663FB6" w:rsidP="00307020">
      <w:pPr>
        <w:pStyle w:val="Heading2"/>
      </w:pPr>
      <w:bookmarkStart w:id="31" w:name="_Toc394475152"/>
      <w:r w:rsidRPr="003D692C">
        <w:t>Types of Restoration Activities</w:t>
      </w:r>
      <w:bookmarkEnd w:id="31"/>
    </w:p>
    <w:p w14:paraId="2BDB805E" w14:textId="77777777" w:rsidR="00606C5B" w:rsidRPr="009F5766" w:rsidRDefault="00606C5B" w:rsidP="006F1264">
      <w:pPr>
        <w:pStyle w:val="Body"/>
      </w:pPr>
      <w:r w:rsidRPr="009F5766">
        <w:t>Consistent with Ecology</w:t>
      </w:r>
      <w:r w:rsidR="00AE62F7" w:rsidRPr="009F5766">
        <w:t>’s</w:t>
      </w:r>
      <w:r w:rsidRPr="009F5766">
        <w:t xml:space="preserve"> definition, use of the word “restore” in this document is not intended to encompass actions that reestablish historic conditions.  Instead, it encompasses a suite of strategies that can be approximately delineated into </w:t>
      </w:r>
      <w:r w:rsidR="00AE62F7" w:rsidRPr="009F5766">
        <w:t xml:space="preserve">five </w:t>
      </w:r>
      <w:r w:rsidRPr="009F5766">
        <w:t xml:space="preserve">categories: </w:t>
      </w:r>
    </w:p>
    <w:p w14:paraId="1ED86520" w14:textId="77777777" w:rsidR="00606C5B" w:rsidRPr="009F5766" w:rsidRDefault="00606C5B" w:rsidP="00070D00">
      <w:pPr>
        <w:pStyle w:val="Bullet"/>
      </w:pPr>
      <w:r w:rsidRPr="009F5766">
        <w:t>Creation:  Establishment of new shoreline resource functions where none previously existed.</w:t>
      </w:r>
    </w:p>
    <w:p w14:paraId="6EAC4155" w14:textId="77777777" w:rsidR="00606C5B" w:rsidRPr="009F5766" w:rsidRDefault="00606C5B" w:rsidP="00070D00">
      <w:pPr>
        <w:pStyle w:val="Bullet"/>
      </w:pPr>
      <w:r w:rsidRPr="009F5766">
        <w:t>Re-establishment:  Restoration of a previously existing converted resource that no longer exhibits past functions.</w:t>
      </w:r>
    </w:p>
    <w:p w14:paraId="6153495F" w14:textId="77777777" w:rsidR="00606C5B" w:rsidRPr="009F5766" w:rsidRDefault="00606C5B" w:rsidP="00070D00">
      <w:pPr>
        <w:pStyle w:val="Bullet"/>
      </w:pPr>
      <w:r w:rsidRPr="009F5766">
        <w:t>Rehabilitation:  Restoration of functions that are significantly degraded</w:t>
      </w:r>
      <w:r w:rsidR="00AE62F7" w:rsidRPr="009F5766">
        <w:t>.</w:t>
      </w:r>
    </w:p>
    <w:p w14:paraId="5332A624" w14:textId="77777777" w:rsidR="00606C5B" w:rsidRPr="009F5766" w:rsidRDefault="00606C5B" w:rsidP="00070D00">
      <w:pPr>
        <w:pStyle w:val="Bullet"/>
      </w:pPr>
      <w:r w:rsidRPr="009F5766">
        <w:t xml:space="preserve">Enhancement:  Improvement of functions that are somewhat degraded.  </w:t>
      </w:r>
    </w:p>
    <w:p w14:paraId="591C8ABE" w14:textId="77777777" w:rsidR="00606C5B" w:rsidRPr="009F5766" w:rsidRDefault="00606C5B" w:rsidP="00070D00">
      <w:pPr>
        <w:pStyle w:val="Bullet"/>
      </w:pPr>
      <w:r w:rsidRPr="009F5766">
        <w:t xml:space="preserve">Preservation:  Protection of an existing high-functioning resource from potential degradation.  Preservation is often achieved through conservation easements or the purchase of land.   </w:t>
      </w:r>
    </w:p>
    <w:p w14:paraId="370388CB" w14:textId="77777777" w:rsidR="00606C5B" w:rsidRPr="009F5766" w:rsidRDefault="00606C5B" w:rsidP="00606C5B">
      <w:pPr>
        <w:pStyle w:val="Body"/>
      </w:pPr>
      <w:r w:rsidRPr="009F5766">
        <w:t xml:space="preserve">Restoration can sometime be confused with mitigation.  Mitigation is defined by WAC 197-11-768 as the sequential process of avoiding, minimizing, rectifying and reducing impacts, as well as compensating for unavoidable impacts and monitoring the impact.  Two primary conditions differentiate the terms restoration and mitigation:  the outcome </w:t>
      </w:r>
      <w:r w:rsidRPr="009F5766">
        <w:lastRenderedPageBreak/>
        <w:t xml:space="preserve">and whether the action is voluntary or required as a result of anticipated or realized impacts.  Table 1 describes the differences between the two terms.  </w:t>
      </w:r>
    </w:p>
    <w:p w14:paraId="1DA3B18F" w14:textId="77777777" w:rsidR="00606C5B" w:rsidRPr="009F5766" w:rsidRDefault="00606C5B" w:rsidP="003D62F1">
      <w:pPr>
        <w:pStyle w:val="Heading8"/>
      </w:pPr>
      <w:bookmarkStart w:id="32" w:name="_Toc394475215"/>
      <w:r w:rsidRPr="009F5766">
        <w:t>Table 1.</w:t>
      </w:r>
      <w:r w:rsidRPr="009F5766">
        <w:tab/>
        <w:t>Characteristics of restoration versus mitigation.</w:t>
      </w:r>
      <w:bookmarkEnd w:id="32"/>
      <w:r w:rsidRPr="009F5766">
        <w:t xml:space="preserve">  </w:t>
      </w:r>
    </w:p>
    <w:tbl>
      <w:tblPr>
        <w:tblW w:w="0" w:type="auto"/>
        <w:tblInd w:w="720" w:type="dxa"/>
        <w:tblBorders>
          <w:insideH w:val="single" w:sz="4" w:space="0" w:color="auto"/>
          <w:insideV w:val="single" w:sz="4" w:space="0" w:color="auto"/>
        </w:tblBorders>
        <w:tblLook w:val="04A0" w:firstRow="1" w:lastRow="0" w:firstColumn="1" w:lastColumn="0" w:noHBand="0" w:noVBand="1"/>
      </w:tblPr>
      <w:tblGrid>
        <w:gridCol w:w="4306"/>
        <w:gridCol w:w="4334"/>
      </w:tblGrid>
      <w:tr w:rsidR="00606C5B" w:rsidRPr="009F5766" w14:paraId="136B6A48" w14:textId="77777777" w:rsidTr="00070D00">
        <w:tc>
          <w:tcPr>
            <w:tcW w:w="4413" w:type="dxa"/>
            <w:tcBorders>
              <w:top w:val="single" w:sz="12" w:space="0" w:color="auto"/>
              <w:bottom w:val="single" w:sz="12" w:space="0" w:color="auto"/>
            </w:tcBorders>
            <w:shd w:val="clear" w:color="auto" w:fill="D9D9D9"/>
            <w:vAlign w:val="center"/>
          </w:tcPr>
          <w:p w14:paraId="2BDF7E50" w14:textId="77777777" w:rsidR="00606C5B" w:rsidRPr="008E57D0" w:rsidRDefault="00606C5B" w:rsidP="006A06B9">
            <w:pPr>
              <w:pStyle w:val="TablebodyChelan"/>
              <w:rPr>
                <w:b/>
              </w:rPr>
            </w:pPr>
            <w:r w:rsidRPr="008E57D0">
              <w:rPr>
                <w:b/>
              </w:rPr>
              <w:t>Restoration</w:t>
            </w:r>
          </w:p>
        </w:tc>
        <w:tc>
          <w:tcPr>
            <w:tcW w:w="4443" w:type="dxa"/>
            <w:tcBorders>
              <w:top w:val="single" w:sz="12" w:space="0" w:color="auto"/>
              <w:bottom w:val="single" w:sz="12" w:space="0" w:color="auto"/>
            </w:tcBorders>
            <w:shd w:val="clear" w:color="auto" w:fill="D9D9D9"/>
            <w:vAlign w:val="center"/>
          </w:tcPr>
          <w:p w14:paraId="37FD81DA" w14:textId="77777777" w:rsidR="00606C5B" w:rsidRPr="008E57D0" w:rsidRDefault="00606C5B" w:rsidP="006A06B9">
            <w:pPr>
              <w:pStyle w:val="TablebodyChelan"/>
              <w:rPr>
                <w:b/>
              </w:rPr>
            </w:pPr>
            <w:r w:rsidRPr="008E57D0">
              <w:rPr>
                <w:b/>
              </w:rPr>
              <w:t>Mitigation</w:t>
            </w:r>
          </w:p>
        </w:tc>
      </w:tr>
      <w:tr w:rsidR="00606C5B" w:rsidRPr="009F5766" w14:paraId="4012A415" w14:textId="77777777" w:rsidTr="00070D00">
        <w:tc>
          <w:tcPr>
            <w:tcW w:w="4413" w:type="dxa"/>
            <w:tcBorders>
              <w:top w:val="single" w:sz="12" w:space="0" w:color="auto"/>
              <w:bottom w:val="single" w:sz="4" w:space="0" w:color="auto"/>
            </w:tcBorders>
            <w:shd w:val="clear" w:color="auto" w:fill="auto"/>
            <w:vAlign w:val="center"/>
          </w:tcPr>
          <w:p w14:paraId="1AD8F6B8" w14:textId="77777777" w:rsidR="00606C5B" w:rsidRPr="009F5766" w:rsidRDefault="00606C5B" w:rsidP="006A06B9">
            <w:pPr>
              <w:pStyle w:val="TablebodyChelan"/>
            </w:pPr>
            <w:r w:rsidRPr="009F5766">
              <w:t>Actions to reestablish or improve functions or processes above the existing baseline condition.</w:t>
            </w:r>
          </w:p>
        </w:tc>
        <w:tc>
          <w:tcPr>
            <w:tcW w:w="4443" w:type="dxa"/>
            <w:tcBorders>
              <w:top w:val="single" w:sz="12" w:space="0" w:color="auto"/>
              <w:bottom w:val="single" w:sz="4" w:space="0" w:color="auto"/>
            </w:tcBorders>
            <w:shd w:val="clear" w:color="auto" w:fill="auto"/>
            <w:vAlign w:val="center"/>
          </w:tcPr>
          <w:p w14:paraId="107DAAEB" w14:textId="77777777" w:rsidR="00606C5B" w:rsidRPr="009F5766" w:rsidRDefault="00606C5B" w:rsidP="005B3DF0">
            <w:pPr>
              <w:pStyle w:val="TablebodyChelan"/>
            </w:pPr>
            <w:r w:rsidRPr="009F5766">
              <w:t xml:space="preserve">Actions to compensate for unavoidable negative impacts to functions or processes and return functions and processes to existing baseline condition (the condition prior to the proposed impact). </w:t>
            </w:r>
          </w:p>
        </w:tc>
      </w:tr>
      <w:tr w:rsidR="00606C5B" w:rsidRPr="009F5766" w14:paraId="4E8E7C1D" w14:textId="77777777" w:rsidTr="006F1264">
        <w:tc>
          <w:tcPr>
            <w:tcW w:w="4413" w:type="dxa"/>
            <w:tcBorders>
              <w:top w:val="single" w:sz="4" w:space="0" w:color="auto"/>
              <w:bottom w:val="single" w:sz="12" w:space="0" w:color="auto"/>
            </w:tcBorders>
            <w:shd w:val="clear" w:color="auto" w:fill="auto"/>
            <w:vAlign w:val="center"/>
          </w:tcPr>
          <w:p w14:paraId="262D81A3" w14:textId="77777777" w:rsidR="00606C5B" w:rsidRPr="009F5766" w:rsidRDefault="00606C5B" w:rsidP="006A06B9">
            <w:pPr>
              <w:pStyle w:val="TablebodyChelan"/>
            </w:pPr>
            <w:r w:rsidRPr="009F5766">
              <w:t>Voluntary</w:t>
            </w:r>
          </w:p>
        </w:tc>
        <w:tc>
          <w:tcPr>
            <w:tcW w:w="4443" w:type="dxa"/>
            <w:tcBorders>
              <w:top w:val="single" w:sz="4" w:space="0" w:color="auto"/>
              <w:bottom w:val="single" w:sz="12" w:space="0" w:color="auto"/>
            </w:tcBorders>
            <w:shd w:val="clear" w:color="auto" w:fill="auto"/>
            <w:vAlign w:val="center"/>
          </w:tcPr>
          <w:p w14:paraId="3AD3130C" w14:textId="77777777" w:rsidR="00606C5B" w:rsidRPr="009F5766" w:rsidRDefault="00606C5B" w:rsidP="006A06B9">
            <w:pPr>
              <w:pStyle w:val="TablebodyChelan"/>
            </w:pPr>
            <w:r w:rsidRPr="009F5766">
              <w:t>Required as a result of anticipated or realized impacts</w:t>
            </w:r>
          </w:p>
        </w:tc>
      </w:tr>
    </w:tbl>
    <w:p w14:paraId="4B3C4CAF" w14:textId="77777777" w:rsidR="00606C5B" w:rsidRPr="009F5766" w:rsidRDefault="00606C5B" w:rsidP="00606C5B">
      <w:pPr>
        <w:pStyle w:val="Body"/>
      </w:pPr>
    </w:p>
    <w:p w14:paraId="6356C1D8" w14:textId="439A19A4" w:rsidR="00606C5B" w:rsidRPr="009F5766" w:rsidRDefault="00606C5B" w:rsidP="00606C5B">
      <w:pPr>
        <w:pStyle w:val="Body"/>
      </w:pPr>
      <w:r w:rsidRPr="009F5766">
        <w:t xml:space="preserve">Although some of the projects or programs included in this Restoration Plan may be implemented as mitigation, only those projects and programs that have reliable certainty of being implemented as restoration will be utilized in the County’s </w:t>
      </w:r>
      <w:r w:rsidR="006F1264">
        <w:t xml:space="preserve">and Cities’ </w:t>
      </w:r>
      <w:r w:rsidRPr="009F5766">
        <w:t>cumulative impacts analysis</w:t>
      </w:r>
      <w:r w:rsidR="008E57D0">
        <w:t>.</w:t>
      </w:r>
    </w:p>
    <w:p w14:paraId="1257675E" w14:textId="77777777" w:rsidR="00606C5B" w:rsidRPr="009F5766" w:rsidRDefault="00606C5B" w:rsidP="00307020">
      <w:pPr>
        <w:pStyle w:val="Heading2"/>
      </w:pPr>
      <w:bookmarkStart w:id="33" w:name="_Toc394475153"/>
      <w:r w:rsidRPr="009F5766">
        <w:t>Contents of this Restoration Plan</w:t>
      </w:r>
      <w:bookmarkEnd w:id="33"/>
    </w:p>
    <w:p w14:paraId="3E254A34" w14:textId="4C71932E" w:rsidR="00606C5B" w:rsidRPr="009F5766" w:rsidRDefault="00606C5B" w:rsidP="00F623DD">
      <w:pPr>
        <w:pStyle w:val="Body"/>
      </w:pPr>
      <w:bookmarkStart w:id="34" w:name="_Toc246917639"/>
      <w:r w:rsidRPr="009F5766">
        <w:t>As directed by the SMP Guidelines, the following discussions provide a summary of baseline shoreline conditions, list restoration goals and objectives, describe existing plans and programs that facilitate restoration actions, identif</w:t>
      </w:r>
      <w:r w:rsidR="00767449">
        <w:t>y</w:t>
      </w:r>
      <w:r w:rsidRPr="009F5766">
        <w:t xml:space="preserve"> the County’s</w:t>
      </w:r>
      <w:r w:rsidR="008E57D0">
        <w:t xml:space="preserve"> and</w:t>
      </w:r>
      <w:r w:rsidR="006F1264">
        <w:t xml:space="preserve"> Cities’</w:t>
      </w:r>
      <w:r w:rsidRPr="009F5766">
        <w:t xml:space="preserve"> </w:t>
      </w:r>
      <w:r w:rsidR="00767449">
        <w:t>partners in restoration</w:t>
      </w:r>
      <w:r w:rsidR="008E57D0">
        <w:t>,</w:t>
      </w:r>
      <w:r w:rsidRPr="009F5766">
        <w:t xml:space="preserve"> and </w:t>
      </w:r>
      <w:r w:rsidR="008E57D0">
        <w:t xml:space="preserve">enumerate </w:t>
      </w:r>
      <w:r w:rsidRPr="009F5766">
        <w:t xml:space="preserve">ongoing and potential projects that positively impact the shoreline environment. </w:t>
      </w:r>
      <w:r w:rsidR="00F623DD" w:rsidRPr="009F5766">
        <w:t xml:space="preserve"> </w:t>
      </w:r>
      <w:r w:rsidRPr="009F5766">
        <w:t xml:space="preserve">The Restoration Plan also identifies anticipated scheduling and funding of restoration elements.  </w:t>
      </w:r>
    </w:p>
    <w:p w14:paraId="379C8A8D" w14:textId="7B8C6879" w:rsidR="00606C5B" w:rsidRPr="009F5766" w:rsidRDefault="00606C5B" w:rsidP="00AE62F7">
      <w:pPr>
        <w:pStyle w:val="Body"/>
      </w:pPr>
      <w:r w:rsidRPr="009F5766">
        <w:t xml:space="preserve">In total, implementation of the SMP in combination with this Restoration Plan will result in no net loss of ecosystem function, and voluntary actions and partnerships identified in this </w:t>
      </w:r>
      <w:r w:rsidR="00AE62F7" w:rsidRPr="009F5766">
        <w:t>P</w:t>
      </w:r>
      <w:r w:rsidRPr="009F5766">
        <w:t xml:space="preserve">lan may result in a net improvement in </w:t>
      </w:r>
      <w:r w:rsidR="009F5766">
        <w:t>Whitman</w:t>
      </w:r>
      <w:r w:rsidRPr="009F5766">
        <w:t xml:space="preserve"> County’s</w:t>
      </w:r>
      <w:r w:rsidR="006F1264">
        <w:t xml:space="preserve"> and the Cities’</w:t>
      </w:r>
      <w:r w:rsidRPr="009F5766">
        <w:t xml:space="preserve"> shoreline environment.</w:t>
      </w:r>
      <w:r w:rsidR="008E57D0">
        <w:t xml:space="preserve"> </w:t>
      </w:r>
      <w:r w:rsidRPr="009F5766">
        <w:t xml:space="preserve"> The restoration opportunities identified in this plan are focused primarily on publicly owned open spaces and natural areas.  </w:t>
      </w:r>
      <w:r w:rsidRPr="009F5766">
        <w:rPr>
          <w:b/>
        </w:rPr>
        <w:t>Any restoration on private property would occur only through voluntary means or through re-development proposals</w:t>
      </w:r>
      <w:r w:rsidRPr="009F5766">
        <w:t xml:space="preserve">. </w:t>
      </w:r>
    </w:p>
    <w:p w14:paraId="0B7C1F03" w14:textId="77777777" w:rsidR="00666561" w:rsidRPr="009F5766" w:rsidRDefault="00666561" w:rsidP="00307020">
      <w:pPr>
        <w:pStyle w:val="Heading2"/>
      </w:pPr>
      <w:bookmarkStart w:id="35" w:name="_Toc394475154"/>
      <w:r w:rsidRPr="009F5766">
        <w:t>Utility of this Restoration Plan</w:t>
      </w:r>
      <w:bookmarkEnd w:id="35"/>
    </w:p>
    <w:p w14:paraId="33BE7D1F" w14:textId="3C283848" w:rsidR="00666561" w:rsidRPr="009F5766" w:rsidRDefault="00666561" w:rsidP="00DB14DE">
      <w:pPr>
        <w:pStyle w:val="Body"/>
      </w:pPr>
      <w:r w:rsidRPr="009F5766">
        <w:t xml:space="preserve">In addition to meeting a grant requirement, this Restoration Plan can be used by property owners and other interest groups in </w:t>
      </w:r>
      <w:r w:rsidR="008E57D0">
        <w:t>several</w:t>
      </w:r>
      <w:r w:rsidRPr="009F5766">
        <w:t xml:space="preserve"> ways.</w:t>
      </w:r>
    </w:p>
    <w:p w14:paraId="2DD2EF98" w14:textId="2B098A40" w:rsidR="00666561" w:rsidRPr="009F5766" w:rsidRDefault="00666561" w:rsidP="00DA2F3D">
      <w:pPr>
        <w:pStyle w:val="Body"/>
        <w:numPr>
          <w:ilvl w:val="0"/>
          <w:numId w:val="20"/>
        </w:numPr>
        <w:tabs>
          <w:tab w:val="left" w:pos="1440"/>
        </w:tabs>
      </w:pPr>
      <w:r w:rsidRPr="009F5766">
        <w:lastRenderedPageBreak/>
        <w:t xml:space="preserve">Information Resource: </w:t>
      </w:r>
      <w:r w:rsidR="00D747E8" w:rsidRPr="009F5766">
        <w:t xml:space="preserve">This plan identifies a number of organizations in Chapter </w:t>
      </w:r>
      <w:r w:rsidR="008E57D0">
        <w:t>4, Existing and Ongoing Plans and Programs,</w:t>
      </w:r>
      <w:r w:rsidR="00D747E8" w:rsidRPr="009F5766">
        <w:t xml:space="preserve"> that provide guidance</w:t>
      </w:r>
      <w:r w:rsidR="00B5056F" w:rsidRPr="009F5766">
        <w:t>,</w:t>
      </w:r>
      <w:r w:rsidR="00D747E8" w:rsidRPr="009F5766">
        <w:t xml:space="preserve"> and in some cases funding</w:t>
      </w:r>
      <w:r w:rsidR="00B5056F" w:rsidRPr="009F5766">
        <w:t>,</w:t>
      </w:r>
      <w:r w:rsidR="00D747E8" w:rsidRPr="009F5766">
        <w:t xml:space="preserve"> for a wide variety of restoration projects.  These organizations can be consulted by property owners or other parties wishing to undertake a restoration action.</w:t>
      </w:r>
      <w:r w:rsidR="006B19C1" w:rsidRPr="009F5766">
        <w:t xml:space="preserve">  Some specific guidance materials are also listed in Chapter </w:t>
      </w:r>
      <w:r w:rsidR="008E57D0">
        <w:t>8, Website Resources</w:t>
      </w:r>
      <w:r w:rsidR="006B19C1" w:rsidRPr="009F5766">
        <w:t>.</w:t>
      </w:r>
    </w:p>
    <w:p w14:paraId="103E7230" w14:textId="77777777" w:rsidR="00D747E8" w:rsidRPr="009F5766" w:rsidRDefault="00D747E8" w:rsidP="00DA2F3D">
      <w:pPr>
        <w:pStyle w:val="Body"/>
        <w:numPr>
          <w:ilvl w:val="0"/>
          <w:numId w:val="20"/>
        </w:numPr>
        <w:tabs>
          <w:tab w:val="left" w:pos="1440"/>
        </w:tabs>
      </w:pPr>
      <w:r w:rsidRPr="009F5766">
        <w:t xml:space="preserve">Grant Applications: Programs and projects (either specific or general) included in this Restoration Plan may find it easier to obtain grant funding if the project </w:t>
      </w:r>
      <w:r w:rsidR="00B5056F" w:rsidRPr="009F5766">
        <w:t xml:space="preserve">is included </w:t>
      </w:r>
      <w:r w:rsidRPr="009F5766">
        <w:t>in a publicly vetted and adopted plan.</w:t>
      </w:r>
    </w:p>
    <w:p w14:paraId="46AF585B" w14:textId="77777777" w:rsidR="00450D43" w:rsidRPr="009F5766" w:rsidRDefault="00450D43" w:rsidP="00DA2F3D">
      <w:pPr>
        <w:pStyle w:val="Body"/>
        <w:numPr>
          <w:ilvl w:val="0"/>
          <w:numId w:val="20"/>
        </w:numPr>
        <w:tabs>
          <w:tab w:val="left" w:pos="1440"/>
        </w:tabs>
      </w:pPr>
      <w:r w:rsidRPr="009F5766">
        <w:t>Mitigation: In those circumstances where off-site mitigation may be necessary, this document can provide a source of programmatic ideas or specific projects that maximize the effect of the mitigation regionally.</w:t>
      </w:r>
    </w:p>
    <w:p w14:paraId="4FDD6862" w14:textId="77777777" w:rsidR="00DB14DE" w:rsidRPr="009F5766" w:rsidRDefault="00DB14DE" w:rsidP="00DB14DE">
      <w:pPr>
        <w:pStyle w:val="Body"/>
      </w:pPr>
      <w:r w:rsidRPr="009F5766">
        <w:t>Depending on the scale and type of project, property owners and interest groups wishing to conduct a restoration action may need to obtain permits from the County</w:t>
      </w:r>
      <w:r w:rsidR="006F1264">
        <w:t xml:space="preserve"> and/or Cities</w:t>
      </w:r>
      <w:r w:rsidRPr="009F5766">
        <w:t>, as well as Washington Department of Fish and Wildlife, Washington Department of Ecology, Washington Department of Natural Resources, and/or the U.S. Army Corps of Engineers.  In shoreline jurisdiction, the project would need to comply with the County’s</w:t>
      </w:r>
      <w:r w:rsidR="006F1264">
        <w:t xml:space="preserve"> and Cities’</w:t>
      </w:r>
      <w:r w:rsidRPr="009F5766">
        <w:t xml:space="preserve"> Shoreline Master Program, including the incorporated critical areas regulations.  Also depending on the scale and type of project, professionals</w:t>
      </w:r>
      <w:r w:rsidR="00EA0E71" w:rsidRPr="009F5766">
        <w:t>, including biologists or engineers,</w:t>
      </w:r>
      <w:r w:rsidRPr="009F5766">
        <w:t xml:space="preserve"> may need to assist in project development</w:t>
      </w:r>
      <w:r w:rsidR="00EA0E71" w:rsidRPr="009F5766">
        <w:t>.</w:t>
      </w:r>
    </w:p>
    <w:p w14:paraId="7BFA62D2" w14:textId="7D49C3A7" w:rsidR="00606C5B" w:rsidRPr="009F5766" w:rsidRDefault="00606C5B" w:rsidP="007D156D">
      <w:pPr>
        <w:pStyle w:val="Heading1"/>
      </w:pPr>
      <w:bookmarkStart w:id="36" w:name="_Toc394475155"/>
      <w:r w:rsidRPr="007B605C">
        <w:t xml:space="preserve">Shoreline Inventory and </w:t>
      </w:r>
      <w:r w:rsidR="004E6E57">
        <w:t>A</w:t>
      </w:r>
      <w:r w:rsidRPr="007B605C">
        <w:t xml:space="preserve">nalysis </w:t>
      </w:r>
      <w:r w:rsidR="004E6E57">
        <w:t>R</w:t>
      </w:r>
      <w:r w:rsidRPr="007B605C">
        <w:t xml:space="preserve">eport </w:t>
      </w:r>
      <w:r w:rsidR="004E6E57">
        <w:t>S</w:t>
      </w:r>
      <w:r w:rsidRPr="009F5766">
        <w:t>ummary</w:t>
      </w:r>
      <w:bookmarkEnd w:id="34"/>
      <w:bookmarkEnd w:id="36"/>
    </w:p>
    <w:p w14:paraId="486C7045" w14:textId="38C29714" w:rsidR="00F768E8" w:rsidRPr="00C073F7" w:rsidRDefault="000907D1" w:rsidP="00F768E8">
      <w:pPr>
        <w:pStyle w:val="Body"/>
        <w:rPr>
          <w:iCs/>
        </w:rPr>
      </w:pPr>
      <w:r w:rsidRPr="009F5766">
        <w:t xml:space="preserve">The </w:t>
      </w:r>
      <w:r w:rsidR="00CD1175" w:rsidRPr="009F5766">
        <w:t>County</w:t>
      </w:r>
      <w:r w:rsidR="00EA7A32" w:rsidRPr="009F5766">
        <w:t xml:space="preserve"> </w:t>
      </w:r>
      <w:r w:rsidR="006F1264">
        <w:t xml:space="preserve">and Cities </w:t>
      </w:r>
      <w:r w:rsidR="00A9746D" w:rsidRPr="009F5766">
        <w:t xml:space="preserve">recently completed a </w:t>
      </w:r>
      <w:r w:rsidR="006D537B" w:rsidRPr="009F5766">
        <w:t xml:space="preserve">draft </w:t>
      </w:r>
      <w:r w:rsidR="00A9746D" w:rsidRPr="009F5766">
        <w:t>comprehensi</w:t>
      </w:r>
      <w:r w:rsidR="00EA7A32" w:rsidRPr="009F5766">
        <w:t xml:space="preserve">ve inventory and analysis of </w:t>
      </w:r>
      <w:r w:rsidR="00B406C4">
        <w:t>their</w:t>
      </w:r>
      <w:r w:rsidR="00B406C4" w:rsidRPr="009F5766">
        <w:t xml:space="preserve"> </w:t>
      </w:r>
      <w:r w:rsidR="00A9746D" w:rsidRPr="00FD30B1">
        <w:t>shorelines (</w:t>
      </w:r>
      <w:r w:rsidR="00FD30B1" w:rsidRPr="00FD30B1">
        <w:t>June</w:t>
      </w:r>
      <w:r w:rsidR="009F5766" w:rsidRPr="00FD30B1">
        <w:t xml:space="preserve"> 2014</w:t>
      </w:r>
      <w:r w:rsidR="00A9746D" w:rsidRPr="00FD30B1">
        <w:t>)</w:t>
      </w:r>
      <w:r w:rsidR="00A9746D" w:rsidRPr="009F5766">
        <w:t xml:space="preserve"> as an </w:t>
      </w:r>
      <w:r w:rsidR="00EA7A32" w:rsidRPr="009F5766">
        <w:t xml:space="preserve">element of </w:t>
      </w:r>
      <w:r w:rsidR="00B406C4">
        <w:t>the</w:t>
      </w:r>
      <w:r w:rsidR="00B406C4" w:rsidRPr="009F5766">
        <w:t xml:space="preserve"> </w:t>
      </w:r>
      <w:r w:rsidR="001E6E46" w:rsidRPr="009F5766">
        <w:t>SMP</w:t>
      </w:r>
      <w:r w:rsidR="00A9746D" w:rsidRPr="009F5766">
        <w:t xml:space="preserve"> update. </w:t>
      </w:r>
      <w:r w:rsidR="006F1264">
        <w:t xml:space="preserve"> </w:t>
      </w:r>
      <w:r w:rsidR="00F768E8">
        <w:t>Whitman</w:t>
      </w:r>
      <w:r w:rsidR="00F768E8" w:rsidRPr="00C411C9">
        <w:t xml:space="preserve"> County adopted its </w:t>
      </w:r>
      <w:r w:rsidR="00F768E8">
        <w:t>existing SMP</w:t>
      </w:r>
      <w:r w:rsidR="00F768E8" w:rsidRPr="00C411C9">
        <w:t xml:space="preserve"> in 197</w:t>
      </w:r>
      <w:r w:rsidR="00F768E8">
        <w:t>4</w:t>
      </w:r>
      <w:r w:rsidR="00F768E8" w:rsidRPr="00C411C9">
        <w:t xml:space="preserve">, and it has not been updated since that time.  </w:t>
      </w:r>
      <w:r w:rsidR="00F768E8" w:rsidRPr="00B24A21">
        <w:t xml:space="preserve">The Cities have each adopted the County’s current SMP. </w:t>
      </w:r>
      <w:r w:rsidR="00B406C4">
        <w:t xml:space="preserve"> </w:t>
      </w:r>
      <w:r w:rsidR="00F768E8" w:rsidRPr="00B24A21">
        <w:t xml:space="preserve">The information provided in the </w:t>
      </w:r>
      <w:r w:rsidR="00F768E8" w:rsidRPr="00FD30B1">
        <w:rPr>
          <w:i/>
        </w:rPr>
        <w:t xml:space="preserve">Draft </w:t>
      </w:r>
      <w:r w:rsidR="00F768E8" w:rsidRPr="00FD30B1">
        <w:rPr>
          <w:i/>
          <w:iCs/>
        </w:rPr>
        <w:t xml:space="preserve">Shoreline Analysis Report </w:t>
      </w:r>
      <w:r w:rsidR="00F768E8" w:rsidRPr="00FD30B1">
        <w:rPr>
          <w:bCs/>
          <w:i/>
          <w:iCs/>
        </w:rPr>
        <w:t xml:space="preserve">for Shorelines in Whitman County; the Cities of Colfax, Palouse, Pullman and </w:t>
      </w:r>
      <w:proofErr w:type="spellStart"/>
      <w:r w:rsidR="00F768E8" w:rsidRPr="00FD30B1">
        <w:rPr>
          <w:bCs/>
          <w:i/>
          <w:iCs/>
        </w:rPr>
        <w:t>Tekoa</w:t>
      </w:r>
      <w:proofErr w:type="spellEnd"/>
      <w:r w:rsidR="00F768E8" w:rsidRPr="00FD30B1">
        <w:rPr>
          <w:bCs/>
          <w:i/>
          <w:iCs/>
        </w:rPr>
        <w:t>; and the Towns of Albion, Malden and Rosalia</w:t>
      </w:r>
      <w:r w:rsidR="00F768E8" w:rsidRPr="00FD30B1">
        <w:rPr>
          <w:i/>
          <w:iCs/>
        </w:rPr>
        <w:t xml:space="preserve"> </w:t>
      </w:r>
      <w:r w:rsidR="00BC4F8A">
        <w:rPr>
          <w:iCs/>
        </w:rPr>
        <w:fldChar w:fldCharType="begin" w:fldLock="1"/>
      </w:r>
      <w:r w:rsidR="00B615A8">
        <w:rPr>
          <w:iCs/>
        </w:rPr>
        <w:instrText>ADDIN CSL_CITATION { "citationItems" : [ { "id" : "ITEM-1", "itemData" : { "author" : [ { "dropping-particle" : "", "family" : "The Watershed Company and Berk", "given" : "", "non-dropping-particle" : "", "parse-names" : false, "suffix" : "" } ], "id" : "ITEM-1", "issued" : { "date-parts" : [ [ "2014" ] ] }, "title" : "Draft Shoreline Analysis Report for Shorelines in Whitman County; the Cities of Colfax, Palouse, Pullman and Tekoa; and the Towns of Albion, Malden and Rosalia", "type" : "article-journal" }, "uris" : [ "http://www.mendeley.com/documents/?uuid=2595a20a-d565-4c45-be49-1c44d3fc1cbb" ] } ], "mendeley" : { "previouslyFormattedCitation" : "(The Watershed Company and Berk 2014)" }, "properties" : { "noteIndex" : 0 }, "schema" : "https://github.com/citation-style-language/schema/raw/master/csl-citation.json" }</w:instrText>
      </w:r>
      <w:r w:rsidR="00BC4F8A">
        <w:rPr>
          <w:iCs/>
        </w:rPr>
        <w:fldChar w:fldCharType="separate"/>
      </w:r>
      <w:r w:rsidR="00BC4F8A" w:rsidRPr="00BC4F8A">
        <w:rPr>
          <w:iCs/>
          <w:noProof/>
        </w:rPr>
        <w:t>(The Watershed Company and Berk 2014)</w:t>
      </w:r>
      <w:r w:rsidR="00BC4F8A">
        <w:rPr>
          <w:iCs/>
        </w:rPr>
        <w:fldChar w:fldCharType="end"/>
      </w:r>
      <w:r w:rsidR="00F768E8" w:rsidRPr="00FD30B1">
        <w:rPr>
          <w:iCs/>
        </w:rPr>
        <w:t xml:space="preserve"> </w:t>
      </w:r>
      <w:r w:rsidR="00F768E8">
        <w:rPr>
          <w:iCs/>
        </w:rPr>
        <w:t>(</w:t>
      </w:r>
      <w:r w:rsidR="00B406C4">
        <w:rPr>
          <w:iCs/>
        </w:rPr>
        <w:t>h</w:t>
      </w:r>
      <w:r w:rsidR="00F768E8">
        <w:rPr>
          <w:iCs/>
        </w:rPr>
        <w:t>erein referred to as “Analysis Report”)</w:t>
      </w:r>
      <w:r w:rsidR="00F768E8" w:rsidRPr="00B24A21">
        <w:t xml:space="preserve"> </w:t>
      </w:r>
      <w:r w:rsidR="00B406C4">
        <w:t>will</w:t>
      </w:r>
      <w:r w:rsidR="00B406C4" w:rsidRPr="00B24A21">
        <w:t xml:space="preserve"> </w:t>
      </w:r>
      <w:r w:rsidR="00F768E8" w:rsidRPr="00B24A21">
        <w:t xml:space="preserve">be used to update </w:t>
      </w:r>
      <w:r w:rsidR="00B406C4">
        <w:t>the</w:t>
      </w:r>
      <w:r w:rsidR="00F768E8" w:rsidRPr="00B24A21">
        <w:t xml:space="preserve"> SMP.</w:t>
      </w:r>
      <w:r w:rsidR="00F768E8" w:rsidRPr="00C411C9">
        <w:t xml:space="preserve">  </w:t>
      </w:r>
      <w:r w:rsidR="00F768E8" w:rsidRPr="00F34676">
        <w:t>Shoreline uses, developments, and activities a</w:t>
      </w:r>
      <w:r w:rsidR="00F768E8">
        <w:t>re also subject to the County’s</w:t>
      </w:r>
      <w:r w:rsidR="00B406C4">
        <w:t xml:space="preserve"> and</w:t>
      </w:r>
      <w:r w:rsidR="00F768E8">
        <w:t xml:space="preserve"> Cities’ </w:t>
      </w:r>
      <w:r w:rsidR="00F768E8" w:rsidRPr="00F34676">
        <w:t>Comprehensive Plan</w:t>
      </w:r>
      <w:r w:rsidR="00F768E8">
        <w:t>s</w:t>
      </w:r>
      <w:r w:rsidR="00F768E8" w:rsidRPr="00F34676">
        <w:t xml:space="preserve">, </w:t>
      </w:r>
      <w:r w:rsidR="00B406C4">
        <w:t>development regulations</w:t>
      </w:r>
      <w:r w:rsidR="00F768E8" w:rsidRPr="00F34676">
        <w:t>, and various other provisions of County,</w:t>
      </w:r>
      <w:r w:rsidR="00F768E8">
        <w:t xml:space="preserve"> City,</w:t>
      </w:r>
      <w:r w:rsidR="00F768E8" w:rsidRPr="00F34676">
        <w:t xml:space="preserve"> </w:t>
      </w:r>
      <w:r w:rsidR="00F768E8">
        <w:t>S</w:t>
      </w:r>
      <w:r w:rsidR="00F768E8" w:rsidRPr="00F34676">
        <w:t xml:space="preserve">tate and </w:t>
      </w:r>
      <w:r w:rsidR="00F768E8">
        <w:t>F</w:t>
      </w:r>
      <w:r w:rsidR="00F768E8" w:rsidRPr="00F34676">
        <w:t>ederal laws</w:t>
      </w:r>
      <w:r w:rsidR="00F768E8">
        <w:t>, as well as other codes and policies</w:t>
      </w:r>
      <w:r w:rsidR="00F768E8">
        <w:rPr>
          <w:iCs/>
        </w:rPr>
        <w:t xml:space="preserve">. </w:t>
      </w:r>
    </w:p>
    <w:p w14:paraId="2EB06051" w14:textId="493FE2B7" w:rsidR="00F768E8" w:rsidRDefault="00A9746D" w:rsidP="00F768E8">
      <w:pPr>
        <w:pStyle w:val="Body"/>
        <w:rPr>
          <w:rFonts w:cs="Palatino-Roman"/>
        </w:rPr>
      </w:pPr>
      <w:r w:rsidRPr="009F5766">
        <w:lastRenderedPageBreak/>
        <w:t xml:space="preserve">The purpose of the shoreline inventory and analysis was to gain a greater understanding of the existing condition of </w:t>
      </w:r>
      <w:r w:rsidR="000907D1" w:rsidRPr="009F5766">
        <w:t xml:space="preserve">the </w:t>
      </w:r>
      <w:r w:rsidR="00CD1175" w:rsidRPr="009F5766">
        <w:t>County</w:t>
      </w:r>
      <w:r w:rsidR="00EA7A32" w:rsidRPr="009F5766">
        <w:t>’</w:t>
      </w:r>
      <w:r w:rsidR="000907D1" w:rsidRPr="009F5766">
        <w:t>s</w:t>
      </w:r>
      <w:r w:rsidR="00B406C4">
        <w:t xml:space="preserve"> and</w:t>
      </w:r>
      <w:r w:rsidR="00767449">
        <w:t xml:space="preserve"> </w:t>
      </w:r>
      <w:r w:rsidR="006F1264">
        <w:t>Cities’</w:t>
      </w:r>
      <w:r w:rsidR="001B7231" w:rsidRPr="009F5766">
        <w:t xml:space="preserve"> </w:t>
      </w:r>
      <w:r w:rsidRPr="009F5766">
        <w:t xml:space="preserve">shoreline environment to ensure the updated </w:t>
      </w:r>
      <w:r w:rsidR="001E6E46" w:rsidRPr="009F5766">
        <w:t>SMP</w:t>
      </w:r>
      <w:r w:rsidRPr="009F5766">
        <w:t xml:space="preserve"> policies and regulations </w:t>
      </w:r>
      <w:r w:rsidR="007B278A" w:rsidRPr="009F5766">
        <w:t>will</w:t>
      </w:r>
      <w:r w:rsidR="001B7231" w:rsidRPr="009F5766">
        <w:t xml:space="preserve"> </w:t>
      </w:r>
      <w:r w:rsidRPr="009F5766">
        <w:t xml:space="preserve">protect </w:t>
      </w:r>
      <w:r w:rsidR="007B278A" w:rsidRPr="009F5766">
        <w:t xml:space="preserve">local </w:t>
      </w:r>
      <w:r w:rsidRPr="009F5766">
        <w:t xml:space="preserve">ecological processes and functions.  The </w:t>
      </w:r>
      <w:r w:rsidR="00F768E8">
        <w:t>Analysis Report</w:t>
      </w:r>
      <w:r w:rsidRPr="009F5766">
        <w:t xml:space="preserve"> describes existing physical and biological conditions in shoreline </w:t>
      </w:r>
      <w:r w:rsidR="007B278A" w:rsidRPr="009F5766">
        <w:t>jurisdiction</w:t>
      </w:r>
      <w:r w:rsidR="006D537B" w:rsidRPr="00FD30B1">
        <w:t xml:space="preserve">.  </w:t>
      </w:r>
      <w:r w:rsidR="00F768E8">
        <w:rPr>
          <w:rFonts w:cs="Palatino-Roman"/>
        </w:rPr>
        <w:t>A</w:t>
      </w:r>
      <w:r w:rsidR="00F768E8" w:rsidRPr="0013500E">
        <w:rPr>
          <w:rFonts w:cs="Palatino-Roman"/>
        </w:rPr>
        <w:t xml:space="preserve"> summary of the current regulatory framework </w:t>
      </w:r>
      <w:r w:rsidR="00F768E8">
        <w:rPr>
          <w:rFonts w:cs="Palatino-Roman"/>
        </w:rPr>
        <w:t xml:space="preserve">is included as well as existing shoreline conditions, </w:t>
      </w:r>
      <w:r w:rsidR="00F768E8" w:rsidRPr="0013500E">
        <w:rPr>
          <w:rFonts w:cs="Palatino-Roman"/>
        </w:rPr>
        <w:t xml:space="preserve">an analysis of ecological functions and ecosystem-wide processes, land use, and public access.  </w:t>
      </w:r>
      <w:r w:rsidR="00F5771F">
        <w:rPr>
          <w:rFonts w:cs="Palatino-Roman"/>
        </w:rPr>
        <w:t>A map</w:t>
      </w:r>
      <w:r w:rsidR="00B406C4">
        <w:rPr>
          <w:rFonts w:cs="Palatino-Roman"/>
        </w:rPr>
        <w:t xml:space="preserve"> </w:t>
      </w:r>
      <w:r w:rsidR="00F5771F">
        <w:rPr>
          <w:rFonts w:cs="Palatino-Roman"/>
        </w:rPr>
        <w:t xml:space="preserve">folio of the shoreline inventory results is also included as Appendix </w:t>
      </w:r>
      <w:r w:rsidR="00B406C4">
        <w:rPr>
          <w:rFonts w:cs="Palatino-Roman"/>
        </w:rPr>
        <w:t>B</w:t>
      </w:r>
      <w:r w:rsidR="00F5771F">
        <w:rPr>
          <w:rFonts w:cs="Palatino-Roman"/>
        </w:rPr>
        <w:t xml:space="preserve"> of the </w:t>
      </w:r>
      <w:r w:rsidR="00B406C4">
        <w:rPr>
          <w:rFonts w:cs="Palatino-Roman"/>
        </w:rPr>
        <w:t>Analysis R</w:t>
      </w:r>
      <w:r w:rsidR="00F5771F">
        <w:rPr>
          <w:rFonts w:cs="Palatino-Roman"/>
        </w:rPr>
        <w:t xml:space="preserve">eport. </w:t>
      </w:r>
    </w:p>
    <w:p w14:paraId="288B16D9" w14:textId="28FFFA20" w:rsidR="00F5771F" w:rsidRDefault="00F5771F" w:rsidP="00F5771F">
      <w:pPr>
        <w:pStyle w:val="Body"/>
        <w:rPr>
          <w:highlight w:val="lightGray"/>
        </w:rPr>
      </w:pPr>
      <w:bookmarkStart w:id="37" w:name="_Toc246917643"/>
      <w:r w:rsidRPr="00F5771F">
        <w:t>The Analysis Report is d</w:t>
      </w:r>
      <w:r w:rsidRPr="003F3375">
        <w:t xml:space="preserve">ivided into seven main sections: Introduction, </w:t>
      </w:r>
      <w:r>
        <w:t xml:space="preserve">Summary of </w:t>
      </w:r>
      <w:r w:rsidRPr="003F3375">
        <w:t>Current Regulatory Framework</w:t>
      </w:r>
      <w:r>
        <w:t>, Summary of Existing Ecosystem Condition</w:t>
      </w:r>
      <w:r w:rsidRPr="003F3375">
        <w:t>s,</w:t>
      </w:r>
      <w:r>
        <w:t xml:space="preserve"> Shoreline Inventory, Analysis of Ecological Functions, Land Use Analysis, and </w:t>
      </w:r>
      <w:r w:rsidRPr="00F5771F">
        <w:t xml:space="preserve">Shoreline Management Recommendations.  Most of these chapters were subdivided into </w:t>
      </w:r>
      <w:r w:rsidR="00767449">
        <w:t xml:space="preserve">separate </w:t>
      </w:r>
      <w:r w:rsidRPr="00F5771F">
        <w:t>sections for the County and Cities.  Ecosystem</w:t>
      </w:r>
      <w:r w:rsidR="00B406C4">
        <w:t>-</w:t>
      </w:r>
      <w:r w:rsidRPr="00F5771F">
        <w:t xml:space="preserve">wide discussions were broken into the </w:t>
      </w:r>
      <w:r>
        <w:t>three major watersheds located within Whitman County:  WRIA 34- Palouse</w:t>
      </w:r>
      <w:r w:rsidR="00F67BF0">
        <w:t>,</w:t>
      </w:r>
      <w:r>
        <w:t xml:space="preserve"> WRIA 35- Middle Snake, and WRIA 56- Hangman (Latah) Creek.</w:t>
      </w:r>
      <w:r w:rsidRPr="00F5771F">
        <w:rPr>
          <w:iCs/>
        </w:rPr>
        <w:t xml:space="preserve"> </w:t>
      </w:r>
      <w:r w:rsidR="00B406C4">
        <w:rPr>
          <w:iCs/>
        </w:rPr>
        <w:t xml:space="preserve"> </w:t>
      </w:r>
      <w:r>
        <w:rPr>
          <w:iCs/>
        </w:rPr>
        <w:t>Results of the Analysis Report are</w:t>
      </w:r>
      <w:r w:rsidRPr="00FD30B1">
        <w:t xml:space="preserve"> summarized </w:t>
      </w:r>
      <w:r>
        <w:t>below</w:t>
      </w:r>
      <w:r w:rsidRPr="00FD30B1">
        <w:t xml:space="preserve"> to</w:t>
      </w:r>
      <w:r w:rsidRPr="009F5766">
        <w:t xml:space="preserve"> provide context for this Restoration Plan.</w:t>
      </w:r>
    </w:p>
    <w:p w14:paraId="639DE261" w14:textId="13B1F3ED" w:rsidR="00A9746D" w:rsidRDefault="00A9746D" w:rsidP="00307020">
      <w:pPr>
        <w:pStyle w:val="Heading2"/>
      </w:pPr>
      <w:bookmarkStart w:id="38" w:name="_Toc246917641"/>
      <w:bookmarkStart w:id="39" w:name="_Toc394475156"/>
      <w:bookmarkEnd w:id="37"/>
      <w:r w:rsidRPr="007D350F">
        <w:t xml:space="preserve">Shoreline </w:t>
      </w:r>
      <w:bookmarkEnd w:id="38"/>
      <w:r w:rsidR="00522EB0">
        <w:t>Jurisdiction</w:t>
      </w:r>
      <w:bookmarkEnd w:id="39"/>
    </w:p>
    <w:p w14:paraId="07D181AA" w14:textId="78614A79" w:rsidR="00522EB0" w:rsidRDefault="00522EB0" w:rsidP="00522EB0">
      <w:pPr>
        <w:pStyle w:val="Bodynospace"/>
        <w:rPr>
          <w:color w:val="000000"/>
          <w:shd w:val="clear" w:color="auto" w:fill="FFFFFF" w:themeFill="background1"/>
        </w:rPr>
      </w:pPr>
      <w:r w:rsidRPr="009300F1">
        <w:t>As defined by the Shoreline Management Act of 1971, shorelines include certain waters of the state plus their associated “shorelands.”  At a minimum, the waterbodies designated as shorelines of the state are streams whose mean annual flow is 20 cubic feet per second (</w:t>
      </w:r>
      <w:proofErr w:type="spellStart"/>
      <w:r w:rsidRPr="009300F1">
        <w:t>cfs</w:t>
      </w:r>
      <w:proofErr w:type="spellEnd"/>
      <w:r w:rsidRPr="009300F1">
        <w:t xml:space="preserve">) or greater, lakes whose area is greater than 20 acres, and all marine waters.  </w:t>
      </w:r>
      <w:r w:rsidRPr="00D532D2">
        <w:rPr>
          <w:shd w:val="clear" w:color="auto" w:fill="FFFFFF" w:themeFill="background1"/>
        </w:rPr>
        <w:t xml:space="preserve">Ecology has identified the upstream limits of shoreline streams and rivers based on projected mean annual flow of </w:t>
      </w:r>
      <w:r>
        <w:rPr>
          <w:shd w:val="clear" w:color="auto" w:fill="FFFFFF" w:themeFill="background1"/>
        </w:rPr>
        <w:t xml:space="preserve">20 </w:t>
      </w:r>
      <w:proofErr w:type="spellStart"/>
      <w:r>
        <w:rPr>
          <w:shd w:val="clear" w:color="auto" w:fill="FFFFFF" w:themeFill="background1"/>
        </w:rPr>
        <w:t>cfs</w:t>
      </w:r>
      <w:proofErr w:type="spellEnd"/>
      <w:r>
        <w:rPr>
          <w:shd w:val="clear" w:color="auto" w:fill="FFFFFF" w:themeFill="background1"/>
        </w:rPr>
        <w:t xml:space="preserve"> </w:t>
      </w:r>
      <w:r>
        <w:rPr>
          <w:shd w:val="clear" w:color="auto" w:fill="FFFFFF" w:themeFill="background1"/>
        </w:rPr>
        <w:fldChar w:fldCharType="begin" w:fldLock="1"/>
      </w:r>
      <w:r w:rsidR="00B615A8">
        <w:rPr>
          <w:shd w:val="clear" w:color="auto" w:fill="FFFFFF" w:themeFill="background1"/>
        </w:rPr>
        <w:instrText>ADDIN CSL_CITATION { "citationItems" : [ { "id" : "ITEM-1", "itemData" : { "author" : [ { "dropping-particle" : "", "family" : "Higgins", "given" : "J.L.", "non-dropping-particle" : "", "parse-names" : false, "suffix" : "" } ], "container-title" : "U.S. Geological Survey Water-Resources Investigations Report 03-4042", "id" : "ITEM-1", "issued" : { "date-parts" : [ [ "2003" ] ] }, "page" : "18", "title" : "Determination of upstream boundary points on southeastern Washington streams and rivers under the requirement of the Shoreline Management Act of 1971", "type" : "article-journal" }, "uris" : [ "http://www.mendeley.com/documents/?uuid=031f0212-2823-4bff-8b92-922e6bd6acf6" ] } ], "mendeley" : { "previouslyFormattedCitation" : "(Higgins 2003)" }, "properties" : { "noteIndex" : 0 }, "schema" : "https://github.com/citation-style-language/schema/raw/master/csl-citation.json" }</w:instrText>
      </w:r>
      <w:r>
        <w:rPr>
          <w:shd w:val="clear" w:color="auto" w:fill="FFFFFF" w:themeFill="background1"/>
        </w:rPr>
        <w:fldChar w:fldCharType="separate"/>
      </w:r>
      <w:r w:rsidR="00043D9D" w:rsidRPr="00043D9D">
        <w:rPr>
          <w:noProof/>
          <w:shd w:val="clear" w:color="auto" w:fill="FFFFFF" w:themeFill="background1"/>
        </w:rPr>
        <w:t>(Higgins 2003)</w:t>
      </w:r>
      <w:r>
        <w:rPr>
          <w:shd w:val="clear" w:color="auto" w:fill="FFFFFF" w:themeFill="background1"/>
        </w:rPr>
        <w:fldChar w:fldCharType="end"/>
      </w:r>
      <w:r w:rsidRPr="00D532D2">
        <w:rPr>
          <w:shd w:val="clear" w:color="auto" w:fill="FFFFFF" w:themeFill="background1"/>
        </w:rPr>
        <w:t xml:space="preserve">, and those lakes that </w:t>
      </w:r>
      <w:r w:rsidRPr="00D532D2">
        <w:rPr>
          <w:color w:val="000000"/>
          <w:shd w:val="clear" w:color="auto" w:fill="FFFFFF" w:themeFill="background1"/>
        </w:rPr>
        <w:t xml:space="preserve">are 20 acres or greater in size.  </w:t>
      </w:r>
    </w:p>
    <w:p w14:paraId="0B6803DE" w14:textId="77777777" w:rsidR="00522EB0" w:rsidRPr="009300F1" w:rsidRDefault="00522EB0" w:rsidP="00522EB0">
      <w:pPr>
        <w:pStyle w:val="Bodynospace"/>
      </w:pPr>
      <w:r w:rsidRPr="009300F1">
        <w:t xml:space="preserve">Shorelands are defined as: </w:t>
      </w:r>
    </w:p>
    <w:p w14:paraId="30691C76" w14:textId="77777777" w:rsidR="00522EB0" w:rsidRPr="00B72E76" w:rsidRDefault="00522EB0" w:rsidP="00070D00">
      <w:pPr>
        <w:pStyle w:val="Quote"/>
      </w:pPr>
      <w:r w:rsidRPr="009300F1">
        <w:t>“those lands extending landward for 200 feet in all directions as measured on a horizontal plane from the ordinary high water mark; floodways and contiguous floodplain areas landward 200 feet from such floodways; and all wetlands and river deltas associated with the streams, lakes, and tidal waters which are subject to the provisions of this chapter…Any county or city may determine that portion of a one-hundred-year-floodplain to be included in its master program as long as such portion includes, as a minimum, the floodway and the adjacent land extending landward two hundred feet the</w:t>
      </w:r>
      <w:r w:rsidRPr="00B72E76">
        <w:t>refrom… Any city or county may also include in its master program land necessary for buffers for critical areas (RCW 90.58.030)”</w:t>
      </w:r>
    </w:p>
    <w:p w14:paraId="0C1915AD" w14:textId="565DE090" w:rsidR="00F768E8" w:rsidRDefault="000B36B2" w:rsidP="00F768E8">
      <w:pPr>
        <w:pStyle w:val="Body"/>
      </w:pPr>
      <w:r w:rsidRPr="0013500E">
        <w:lastRenderedPageBreak/>
        <w:t xml:space="preserve">The </w:t>
      </w:r>
      <w:r w:rsidR="00CD1175" w:rsidRPr="0013500E">
        <w:t>County</w:t>
      </w:r>
      <w:r w:rsidRPr="0013500E">
        <w:t>’s</w:t>
      </w:r>
      <w:r w:rsidR="00726E04" w:rsidRPr="0013500E">
        <w:t xml:space="preserve"> </w:t>
      </w:r>
      <w:r w:rsidR="0013500E" w:rsidRPr="0013500E">
        <w:t xml:space="preserve">and Cities’ </w:t>
      </w:r>
      <w:r w:rsidR="00A9746D" w:rsidRPr="0013500E">
        <w:t>shoreline management area includes</w:t>
      </w:r>
      <w:r w:rsidR="00522EB0">
        <w:t xml:space="preserve"> </w:t>
      </w:r>
      <w:r w:rsidR="002A7CFA">
        <w:t xml:space="preserve">the shorelines of 12 lakes, </w:t>
      </w:r>
      <w:r w:rsidR="00A9746D" w:rsidRPr="0013500E">
        <w:t xml:space="preserve">the </w:t>
      </w:r>
      <w:r w:rsidR="0013500E">
        <w:t xml:space="preserve">Palouse River, </w:t>
      </w:r>
      <w:r w:rsidR="00522EB0">
        <w:t>South Fork Palouse River, Rock Creek, Cottonwood Creek, Fourmile Creek, Hangman Creek, Pine Creek, Union Flat Creek and the Snake River</w:t>
      </w:r>
      <w:r w:rsidR="0013500E" w:rsidRPr="0013500E">
        <w:t>.</w:t>
      </w:r>
      <w:r w:rsidR="00B406C4">
        <w:t xml:space="preserve"> </w:t>
      </w:r>
      <w:r w:rsidR="00F768E8" w:rsidRPr="00F768E8">
        <w:t xml:space="preserve"> </w:t>
      </w:r>
      <w:r w:rsidR="00F768E8" w:rsidRPr="003516EA">
        <w:rPr>
          <w:color w:val="000000"/>
        </w:rPr>
        <w:t>In total, th</w:t>
      </w:r>
      <w:r w:rsidR="00F768E8">
        <w:rPr>
          <w:color w:val="000000"/>
        </w:rPr>
        <w:t>e</w:t>
      </w:r>
      <w:r w:rsidR="00F768E8" w:rsidRPr="003516EA">
        <w:rPr>
          <w:color w:val="000000"/>
        </w:rPr>
        <w:t xml:space="preserve"> shoreline inventory </w:t>
      </w:r>
      <w:r w:rsidR="00F768E8" w:rsidRPr="00C92D80">
        <w:rPr>
          <w:color w:val="000000"/>
        </w:rPr>
        <w:t xml:space="preserve">mapped approximately </w:t>
      </w:r>
      <w:r w:rsidR="00F768E8" w:rsidRPr="00C92D80">
        <w:t>464 miles of river/stream</w:t>
      </w:r>
      <w:r w:rsidR="00F768E8" w:rsidRPr="003516EA">
        <w:t xml:space="preserve"> </w:t>
      </w:r>
      <w:r w:rsidR="00F768E8">
        <w:t xml:space="preserve">shoreline and 40 miles of </w:t>
      </w:r>
      <w:proofErr w:type="gramStart"/>
      <w:r w:rsidR="00F768E8">
        <w:t>lake</w:t>
      </w:r>
      <w:r w:rsidR="00F768E8" w:rsidRPr="003516EA">
        <w:t xml:space="preserve"> </w:t>
      </w:r>
      <w:r w:rsidR="00F768E8">
        <w:t>shoreline</w:t>
      </w:r>
      <w:proofErr w:type="gramEnd"/>
      <w:r w:rsidR="00F768E8">
        <w:t xml:space="preserve"> </w:t>
      </w:r>
      <w:r w:rsidR="00F768E8" w:rsidRPr="003516EA">
        <w:t>that meet sho</w:t>
      </w:r>
      <w:r w:rsidR="00F768E8">
        <w:t xml:space="preserve">reline jurisdiction criteria.  Total jurisdictional </w:t>
      </w:r>
      <w:proofErr w:type="spellStart"/>
      <w:r w:rsidR="00F768E8">
        <w:t>shoreland</w:t>
      </w:r>
      <w:proofErr w:type="spellEnd"/>
      <w:r w:rsidR="00F768E8">
        <w:t xml:space="preserve"> area</w:t>
      </w:r>
      <w:r w:rsidR="00F768E8" w:rsidRPr="003516EA">
        <w:t xml:space="preserve"> </w:t>
      </w:r>
      <w:r w:rsidR="00F768E8">
        <w:t xml:space="preserve">equals approximately 29 square miles, which </w:t>
      </w:r>
      <w:r w:rsidR="00F768E8" w:rsidRPr="003516EA">
        <w:t>include</w:t>
      </w:r>
      <w:r w:rsidR="00F768E8">
        <w:t>s</w:t>
      </w:r>
      <w:r w:rsidR="00F768E8" w:rsidRPr="003516EA">
        <w:t xml:space="preserve"> </w:t>
      </w:r>
      <w:r w:rsidR="00F768E8">
        <w:t xml:space="preserve">associated wetlands, </w:t>
      </w:r>
      <w:r w:rsidR="00F768E8" w:rsidRPr="003516EA">
        <w:t>floodways</w:t>
      </w:r>
      <w:r w:rsidR="00F768E8">
        <w:t>,</w:t>
      </w:r>
      <w:r w:rsidR="00F768E8" w:rsidRPr="003516EA">
        <w:t xml:space="preserve"> and </w:t>
      </w:r>
      <w:r w:rsidR="00F768E8">
        <w:t xml:space="preserve">portions of </w:t>
      </w:r>
      <w:r w:rsidR="00F768E8" w:rsidRPr="003516EA">
        <w:t>associated floodplains.</w:t>
      </w:r>
      <w:r w:rsidR="00F768E8" w:rsidRPr="007B605C">
        <w:t xml:space="preserve"> </w:t>
      </w:r>
    </w:p>
    <w:p w14:paraId="2D1BF6A6" w14:textId="2B5FB7D9" w:rsidR="00606C5B" w:rsidRDefault="004E6E57" w:rsidP="00307020">
      <w:pPr>
        <w:pStyle w:val="Heading2"/>
      </w:pPr>
      <w:bookmarkStart w:id="40" w:name="_Toc394475157"/>
      <w:r>
        <w:t>Existing Conditions Summary</w:t>
      </w:r>
      <w:bookmarkEnd w:id="40"/>
      <w:r>
        <w:t xml:space="preserve">  </w:t>
      </w:r>
    </w:p>
    <w:p w14:paraId="06143E31" w14:textId="3EC7221B" w:rsidR="008F1590" w:rsidRPr="00B978C6" w:rsidRDefault="008F1590" w:rsidP="008F1590">
      <w:pPr>
        <w:pStyle w:val="Body"/>
      </w:pPr>
      <w:r>
        <w:t>U</w:t>
      </w:r>
      <w:r w:rsidRPr="00F004F8">
        <w:t>nincorporated areas mak</w:t>
      </w:r>
      <w:r>
        <w:t>e</w:t>
      </w:r>
      <w:r w:rsidRPr="00F004F8">
        <w:t xml:space="preserve"> up most of the </w:t>
      </w:r>
      <w:r>
        <w:t>C</w:t>
      </w:r>
      <w:r w:rsidRPr="00F004F8">
        <w:t>ounty territory</w:t>
      </w:r>
      <w:r>
        <w:t xml:space="preserve"> and t</w:t>
      </w:r>
      <w:r w:rsidRPr="00F004F8">
        <w:t xml:space="preserve">he </w:t>
      </w:r>
      <w:r>
        <w:t>majority of the County’s shorelines are</w:t>
      </w:r>
      <w:r w:rsidRPr="00F004F8">
        <w:t xml:space="preserve"> rural and agricultural in nature</w:t>
      </w:r>
      <w:r>
        <w:t xml:space="preserve">. </w:t>
      </w:r>
      <w:r w:rsidR="00B406C4">
        <w:t xml:space="preserve"> </w:t>
      </w:r>
      <w:r>
        <w:t xml:space="preserve">City shorelines </w:t>
      </w:r>
      <w:r w:rsidR="00057C73">
        <w:t>are</w:t>
      </w:r>
      <w:r>
        <w:t xml:space="preserve"> </w:t>
      </w:r>
      <w:r w:rsidR="00AE64E0">
        <w:t xml:space="preserve">generally </w:t>
      </w:r>
      <w:r>
        <w:t>more develop</w:t>
      </w:r>
      <w:r w:rsidR="00AE64E0">
        <w:t>ed</w:t>
      </w:r>
      <w:r>
        <w:t xml:space="preserve">, predominantly in the largest cities of </w:t>
      </w:r>
      <w:r w:rsidRPr="00830B33">
        <w:t>Pullman and Colfax</w:t>
      </w:r>
      <w:r>
        <w:t xml:space="preserve"> where the </w:t>
      </w:r>
      <w:r w:rsidRPr="00B978C6">
        <w:t xml:space="preserve">majority of housing, commercial and industrial activities are centered.  </w:t>
      </w:r>
      <w:r w:rsidR="009F7DE5">
        <w:t xml:space="preserve">Findings of </w:t>
      </w:r>
      <w:r w:rsidR="009F7DE5" w:rsidRPr="006F290A">
        <w:t xml:space="preserve">existing shoreline </w:t>
      </w:r>
      <w:r w:rsidR="009F7DE5">
        <w:t xml:space="preserve">conditions and </w:t>
      </w:r>
      <w:r w:rsidR="009F7DE5" w:rsidRPr="006F290A">
        <w:t xml:space="preserve">functions </w:t>
      </w:r>
      <w:r w:rsidR="009F7DE5">
        <w:t>provided in the Analysis Report are briefly summarized below by WRIA</w:t>
      </w:r>
      <w:r w:rsidR="009F7DE5" w:rsidRPr="006F290A">
        <w:t xml:space="preserve">.  </w:t>
      </w:r>
      <w:r w:rsidR="009F7DE5">
        <w:t>For reach</w:t>
      </w:r>
      <w:r w:rsidR="00B406C4">
        <w:t>-</w:t>
      </w:r>
      <w:r w:rsidR="009F7DE5">
        <w:t>level detail of each shoreline waterbody</w:t>
      </w:r>
      <w:r w:rsidR="00B406C4">
        <w:t>,</w:t>
      </w:r>
      <w:r w:rsidR="009F7DE5">
        <w:t xml:space="preserve"> </w:t>
      </w:r>
      <w:r w:rsidR="00AE64E0">
        <w:t xml:space="preserve">please </w:t>
      </w:r>
      <w:r w:rsidR="009F7DE5">
        <w:t xml:space="preserve">refer to the full Analysis Report.  </w:t>
      </w:r>
    </w:p>
    <w:p w14:paraId="6C95421F" w14:textId="5F8AF3EE" w:rsidR="00B978C6" w:rsidRPr="00B406C4" w:rsidRDefault="00AB6426" w:rsidP="00B406C4">
      <w:pPr>
        <w:pStyle w:val="Heading3"/>
      </w:pPr>
      <w:bookmarkStart w:id="41" w:name="_Toc394475158"/>
      <w:r w:rsidRPr="00B406C4">
        <w:t>County Shorelines</w:t>
      </w:r>
      <w:bookmarkEnd w:id="41"/>
      <w:r w:rsidRPr="00B406C4">
        <w:t xml:space="preserve"> </w:t>
      </w:r>
      <w:r w:rsidR="00B04C0B" w:rsidRPr="00B406C4">
        <w:t xml:space="preserve"> </w:t>
      </w:r>
    </w:p>
    <w:p w14:paraId="1E47DA51" w14:textId="6D59058E" w:rsidR="00057C73" w:rsidRPr="00B978C6" w:rsidRDefault="00057C73" w:rsidP="007D156D">
      <w:pPr>
        <w:pStyle w:val="Heading4"/>
      </w:pPr>
      <w:r w:rsidRPr="00B978C6">
        <w:t>WRIA 34</w:t>
      </w:r>
      <w:r w:rsidR="00767164">
        <w:t xml:space="preserve">- </w:t>
      </w:r>
      <w:r w:rsidR="00767164" w:rsidRPr="007D156D">
        <w:t>Palouse</w:t>
      </w:r>
    </w:p>
    <w:p w14:paraId="64E42320" w14:textId="171E323C" w:rsidR="00F75941" w:rsidRDefault="00F75941" w:rsidP="009F7DE5">
      <w:pPr>
        <w:pStyle w:val="Body"/>
      </w:pPr>
      <w:r w:rsidRPr="00FB2DF7">
        <w:t>The topography of the Palouse watershed transitions from mountainous terrain in Idaho to rolling hills</w:t>
      </w:r>
      <w:r>
        <w:t xml:space="preserve"> composed of basalt covered with loess </w:t>
      </w:r>
      <w:r w:rsidRPr="00FB2DF7">
        <w:t>in the cen</w:t>
      </w:r>
      <w:r>
        <w:t xml:space="preserve">tral portion of the watershed. </w:t>
      </w:r>
      <w:r w:rsidRPr="00FB2DF7">
        <w:t xml:space="preserve"> The far western portion of the watershed is in an area called the Channeled Scablands.  This area was shaped by massive floods over the past</w:t>
      </w:r>
      <w:r>
        <w:t xml:space="preserve"> </w:t>
      </w:r>
      <w:r w:rsidRPr="00FB2DF7">
        <w:t xml:space="preserve">million years, which left behind exposed channels of the underlying basalt amongst islands of loess </w:t>
      </w:r>
      <w:r>
        <w:fldChar w:fldCharType="begin" w:fldLock="1"/>
      </w:r>
      <w:r w:rsidR="00B615A8">
        <w:instrText>ADDIN CSL_CITATION { "citationItems" : [ { "id" : "ITEM-1", "itemData" : { "author" : [ { "dropping-particle" : "", "family" : "HDR", "given" : "", "non-dropping-particle" : "", "parse-names" : false, "suffix" : "" }, { "dropping-particle" : "", "family" : "EES", "given" : "", "non-dropping-particle" : "", "parse-names" : false, "suffix" : "" } ], "id" : "ITEM-1", "issued" : { "date-parts" : [ [ "2007" ] ] }, "title" : "Palouse Watershed Plan", "type" : "report" }, "uris" : [ "http://www.mendeley.com/documents/?uuid=21b933cd-4fd3-4734-9cdc-74f0e6546e63" ] } ], "mendeley" : { "previouslyFormattedCitation" : "(HDR and EES 2007)" }, "properties" : { "noteIndex" : 0 }, "schema" : "https://github.com/citation-style-language/schema/raw/master/csl-citation.json" }</w:instrText>
      </w:r>
      <w:r>
        <w:fldChar w:fldCharType="separate"/>
      </w:r>
      <w:r w:rsidR="00043D9D" w:rsidRPr="00043D9D">
        <w:rPr>
          <w:noProof/>
        </w:rPr>
        <w:t>(HDR and EES 2007)</w:t>
      </w:r>
      <w:r>
        <w:fldChar w:fldCharType="end"/>
      </w:r>
      <w:r>
        <w:t xml:space="preserve">. </w:t>
      </w:r>
      <w:r w:rsidRPr="00E01DB3">
        <w:t xml:space="preserve">Historically, the dominant vegetation in the Palouse watershed was a bunchgrass association.  Much of that vegetation has been converted to </w:t>
      </w:r>
      <w:proofErr w:type="spellStart"/>
      <w:r w:rsidRPr="00E01DB3">
        <w:t>dryland</w:t>
      </w:r>
      <w:proofErr w:type="spellEnd"/>
      <w:r w:rsidRPr="00E01DB3">
        <w:t xml:space="preserve"> agriculture or altered by rangeland uses.  Soil erosion resulting from storm water runoff has been a continuing problem throughout WRIA 34 as a result of land conversions to agriculture.  An estimated 40% of the topsoil in the Palouse has been lost to erosion </w:t>
      </w:r>
      <w:r>
        <w:t xml:space="preserve">during this time </w:t>
      </w:r>
      <w:r>
        <w:fldChar w:fldCharType="begin" w:fldLock="1"/>
      </w:r>
      <w:r w:rsidR="00B615A8">
        <w:instrText>ADDIN CSL_CITATION { "citationItems" : [ { "id" : "ITEM-1", "itemData" : { "author" : [ { "dropping-particle" : "", "family" : "HDR", "given" : "", "non-dropping-particle" : "", "parse-names" : false, "suffix" : "" }, { "dropping-particle" : "", "family" : "EES", "given" : "", "non-dropping-particle" : "", "parse-names" : false, "suffix" : "" } ], "id" : "ITEM-1", "issued" : { "date-parts" : [ [ "2007" ] ] }, "title" : "Palouse Watershed Plan", "type" : "report" }, "uris" : [ "http://www.mendeley.com/documents/?uuid=21b933cd-4fd3-4734-9cdc-74f0e6546e63" ] } ], "mendeley" : { "previouslyFormattedCitation" : "(HDR and EES 2007)" }, "properties" : { "noteIndex" : 0 }, "schema" : "https://github.com/citation-style-language/schema/raw/master/csl-citation.json" }</w:instrText>
      </w:r>
      <w:r>
        <w:fldChar w:fldCharType="separate"/>
      </w:r>
      <w:r w:rsidR="00043D9D" w:rsidRPr="00043D9D">
        <w:rPr>
          <w:noProof/>
        </w:rPr>
        <w:t>(HDR and EES 2007)</w:t>
      </w:r>
      <w:r>
        <w:fldChar w:fldCharType="end"/>
      </w:r>
      <w:r>
        <w:t xml:space="preserve">.  </w:t>
      </w:r>
      <w:r w:rsidRPr="00E01DB3">
        <w:t xml:space="preserve">Most livestock grazing occurs in the westernmost portion of the basin, within the Channeled Scablands.  Urban development makes up </w:t>
      </w:r>
      <w:r>
        <w:t>a small portion of the watershed</w:t>
      </w:r>
      <w:r w:rsidRPr="00E01DB3">
        <w:t xml:space="preserve">.  </w:t>
      </w:r>
    </w:p>
    <w:p w14:paraId="7F3021DB" w14:textId="5A15672B" w:rsidR="009F7DE5" w:rsidRDefault="009F7DE5" w:rsidP="00F75941">
      <w:pPr>
        <w:pStyle w:val="Body"/>
      </w:pPr>
      <w:r>
        <w:t>R</w:t>
      </w:r>
      <w:r w:rsidRPr="00E01DB3">
        <w:t xml:space="preserve">iparian areas have been </w:t>
      </w:r>
      <w:r>
        <w:t xml:space="preserve">significantly </w:t>
      </w:r>
      <w:r w:rsidRPr="00E01DB3">
        <w:t>altered by land use</w:t>
      </w:r>
      <w:r>
        <w:t xml:space="preserve"> in the South Fork Palouse </w:t>
      </w:r>
      <w:proofErr w:type="spellStart"/>
      <w:r>
        <w:t>subbasin</w:t>
      </w:r>
      <w:proofErr w:type="spellEnd"/>
      <w:r w:rsidRPr="00E01DB3">
        <w:t>, and</w:t>
      </w:r>
      <w:r>
        <w:t xml:space="preserve"> m</w:t>
      </w:r>
      <w:r w:rsidRPr="00E01DB3">
        <w:t>any small intermittent streams have</w:t>
      </w:r>
      <w:r>
        <w:t xml:space="preserve"> </w:t>
      </w:r>
      <w:r w:rsidRPr="00E01DB3">
        <w:t>been converted to drainage ditches</w:t>
      </w:r>
      <w:r>
        <w:t xml:space="preserve"> throughout the North and South Fork subbasins</w:t>
      </w:r>
      <w:r w:rsidRPr="00E01DB3">
        <w:t>.</w:t>
      </w:r>
    </w:p>
    <w:p w14:paraId="64BF251C" w14:textId="77777777" w:rsidR="009F7DE5" w:rsidRPr="007C5308" w:rsidRDefault="009F7DE5" w:rsidP="007C5308">
      <w:pPr>
        <w:pStyle w:val="Heading5"/>
      </w:pPr>
      <w:r w:rsidRPr="007C5308">
        <w:lastRenderedPageBreak/>
        <w:t>Lakes</w:t>
      </w:r>
    </w:p>
    <w:p w14:paraId="705112FA" w14:textId="5390B620" w:rsidR="009F7DE5" w:rsidRPr="00B25951" w:rsidRDefault="009F7DE5" w:rsidP="00B25951">
      <w:pPr>
        <w:pStyle w:val="Body"/>
      </w:pPr>
      <w:r w:rsidRPr="00B25951">
        <w:t xml:space="preserve">Twelve shoreline lakes occur in the Palouse Watershed, all located in the northwest </w:t>
      </w:r>
      <w:proofErr w:type="gramStart"/>
      <w:r w:rsidRPr="00B25951">
        <w:t>quadrant</w:t>
      </w:r>
      <w:proofErr w:type="gramEnd"/>
      <w:r w:rsidRPr="00B25951">
        <w:t xml:space="preserve"> of the County. Many of the lakes are natural depressions with basalt bottoms and no outlets </w:t>
      </w:r>
      <w:r w:rsidRPr="00B25951">
        <w:fldChar w:fldCharType="begin" w:fldLock="1"/>
      </w:r>
      <w:r w:rsidR="00B615A8">
        <w:instrText>ADDIN CSL_CITATION { "citationItems" : [ { "id" : "ITEM-1", "itemData" : { "author" : [ { "dropping-particle" : "", "family" : "HDR", "given" : "", "non-dropping-particle" : "", "parse-names" : false, "suffix" : "" }, { "dropping-particle" : "", "family" : "EES", "given" : "", "non-dropping-particle" : "", "parse-names" : false, "suffix" : "" } ], "id" : "ITEM-1", "issued" : { "date-parts" : [ [ "2007" ] ] }, "title" : "Palouse Watershed Plan", "type" : "report" }, "uris" : [ "http://www.mendeley.com/documents/?uuid=21b933cd-4fd3-4734-9cdc-74f0e6546e63" ] } ], "mendeley" : { "previouslyFormattedCitation" : "(HDR and EES 2007)" }, "properties" : { "noteIndex" : 0 }, "schema" : "https://github.com/citation-style-language/schema/raw/master/csl-citation.json" }</w:instrText>
      </w:r>
      <w:r w:rsidRPr="00B25951">
        <w:fldChar w:fldCharType="separate"/>
      </w:r>
      <w:r w:rsidR="00043D9D" w:rsidRPr="00043D9D">
        <w:rPr>
          <w:noProof/>
        </w:rPr>
        <w:t>(HDR and EES 2007)</w:t>
      </w:r>
      <w:r w:rsidRPr="00B25951">
        <w:fldChar w:fldCharType="end"/>
      </w:r>
      <w:r w:rsidRPr="00B25951">
        <w:t>.   The level of existing and potential future development surrounding the lakes is generally low and functions are largely unaltered.</w:t>
      </w:r>
    </w:p>
    <w:p w14:paraId="56C39361" w14:textId="6B86EBC6" w:rsidR="009F7DE5" w:rsidRDefault="009F7DE5" w:rsidP="007C5308">
      <w:pPr>
        <w:pStyle w:val="Heading5"/>
      </w:pPr>
      <w:r w:rsidRPr="009F7DE5">
        <w:t>Palouse River</w:t>
      </w:r>
    </w:p>
    <w:p w14:paraId="04BB527A" w14:textId="183FB01D" w:rsidR="00936F17" w:rsidRPr="008F609A" w:rsidRDefault="00936F17" w:rsidP="00936F17">
      <w:pPr>
        <w:pStyle w:val="Bodynospace"/>
        <w:rPr>
          <w:lang w:val="en-US"/>
        </w:rPr>
      </w:pPr>
      <w:r>
        <w:t xml:space="preserve">Shoreline conditions vary greatly throughout the </w:t>
      </w:r>
      <w:r w:rsidR="008F609A">
        <w:rPr>
          <w:lang w:val="en-US"/>
        </w:rPr>
        <w:t>Palouse River shorelines,</w:t>
      </w:r>
      <w:r>
        <w:t xml:space="preserve"> from steep cliffs and canyons in the lower </w:t>
      </w:r>
      <w:r w:rsidR="008F609A">
        <w:rPr>
          <w:lang w:val="en-US"/>
        </w:rPr>
        <w:t>reaches,</w:t>
      </w:r>
      <w:r>
        <w:t xml:space="preserve"> to forested meanders through the center of the County.  </w:t>
      </w:r>
      <w:r w:rsidR="008F609A">
        <w:t>The majority of shorelands are undevelope</w:t>
      </w:r>
      <w:r w:rsidR="00692836">
        <w:t>d outside of agricultural uses, which are the predominant cause of shoreline degradation</w:t>
      </w:r>
      <w:r>
        <w:t xml:space="preserve">. </w:t>
      </w:r>
      <w:r w:rsidR="008F609A">
        <w:rPr>
          <w:lang w:val="en-US"/>
        </w:rPr>
        <w:t>Functions are most impaired in the industrial</w:t>
      </w:r>
      <w:r w:rsidR="00692836">
        <w:rPr>
          <w:lang w:val="en-US"/>
        </w:rPr>
        <w:t xml:space="preserve"> area northwest of Colfax. </w:t>
      </w:r>
    </w:p>
    <w:p w14:paraId="2157C593" w14:textId="5DF2AC41" w:rsidR="00936F17" w:rsidRDefault="00936F17" w:rsidP="00936F17">
      <w:pPr>
        <w:pStyle w:val="Bodynospace"/>
      </w:pPr>
      <w:r w:rsidRPr="0017257F">
        <w:t xml:space="preserve">There are no ESA-listed salmonids or other listed aquatic species above the Palouse Falls. </w:t>
      </w:r>
      <w:r>
        <w:t xml:space="preserve"> Upstream of the falls, resident rainbow trout are present.  Downstream of the falls, there is documented presence of Dolly </w:t>
      </w:r>
      <w:proofErr w:type="spellStart"/>
      <w:r>
        <w:t>Varden</w:t>
      </w:r>
      <w:proofErr w:type="spellEnd"/>
      <w:r>
        <w:t>/bull trout, summer steelhead and fall Chinook in</w:t>
      </w:r>
      <w:r w:rsidR="008F609A">
        <w:rPr>
          <w:lang w:val="en-US"/>
        </w:rPr>
        <w:t xml:space="preserve"> some reaches</w:t>
      </w:r>
      <w:r>
        <w:t xml:space="preserve">. </w:t>
      </w:r>
    </w:p>
    <w:p w14:paraId="27F9E550" w14:textId="6758C816" w:rsidR="009F7DE5" w:rsidRDefault="009F7DE5" w:rsidP="007C5308">
      <w:pPr>
        <w:pStyle w:val="Heading5"/>
      </w:pPr>
      <w:r w:rsidRPr="009F7DE5">
        <w:t>South Fork Palouse River</w:t>
      </w:r>
    </w:p>
    <w:p w14:paraId="21CDF986" w14:textId="03AD7382" w:rsidR="009F7DE5" w:rsidRPr="00F704BE" w:rsidRDefault="00692836" w:rsidP="00F704BE">
      <w:pPr>
        <w:pStyle w:val="Body"/>
      </w:pPr>
      <w:r w:rsidRPr="00F704BE">
        <w:t>Hydrologic functions are generally the highest functions of this waterbody due to extensive floodplain and some floodway and generally good connections to the channel. Vegetation and habitat functions are limited mainly by modifications from agricultural use. Narrow riparian vegetation separates the agriculture fields and associated development from the river in most places and roads or development are also present in all reaches. No anadromous fish use is documented.</w:t>
      </w:r>
    </w:p>
    <w:p w14:paraId="4197E1BA" w14:textId="33344728" w:rsidR="009F7DE5" w:rsidRDefault="009F7DE5" w:rsidP="007C5308">
      <w:pPr>
        <w:pStyle w:val="Heading5"/>
      </w:pPr>
      <w:r w:rsidRPr="009F7DE5">
        <w:t>Rock Creek</w:t>
      </w:r>
    </w:p>
    <w:p w14:paraId="5A96B41E" w14:textId="2012BD1A" w:rsidR="00F704BE" w:rsidRPr="00F704BE" w:rsidRDefault="00F704BE" w:rsidP="00F704BE">
      <w:pPr>
        <w:pStyle w:val="Body"/>
      </w:pPr>
      <w:r w:rsidRPr="00F704BE">
        <w:t>Rock Creek flows southwest though the northwest corner of the County.  It briefly enters Adams County and then re-enters Whitman County and flows south parallel to the County’s western border until it converges with the Palouse River west of Endicott.  There are no ESA-listed salmonids documented in Rock Creek, but rainbow trout are documented throughout all reaches. Shorelines are largely unaltered except for some agricultural modifications primarily in the lower creek. High amounts of wetland are present however, vegetation is naturally limited by the basalt landscape throughout the region.</w:t>
      </w:r>
    </w:p>
    <w:p w14:paraId="3DD86F58" w14:textId="7E69B3FF" w:rsidR="009F7DE5" w:rsidRDefault="009F7DE5" w:rsidP="007C5308">
      <w:pPr>
        <w:pStyle w:val="Heading5"/>
      </w:pPr>
      <w:r w:rsidRPr="009F7DE5">
        <w:t>Cottonwood Creek</w:t>
      </w:r>
    </w:p>
    <w:p w14:paraId="56942F12" w14:textId="411485E1" w:rsidR="00A34A48" w:rsidRPr="00A34A48" w:rsidRDefault="00F704BE" w:rsidP="00A34A48">
      <w:pPr>
        <w:pStyle w:val="Body"/>
      </w:pPr>
      <w:r w:rsidRPr="00A34A48">
        <w:t>Only the very western end of Cottonwood Creek</w:t>
      </w:r>
      <w:r w:rsidR="00E25953" w:rsidRPr="00A34A48">
        <w:t>, near the confluence with Rock Creek,</w:t>
      </w:r>
      <w:r w:rsidRPr="00A34A48">
        <w:t xml:space="preserve"> </w:t>
      </w:r>
      <w:proofErr w:type="gramStart"/>
      <w:r w:rsidRPr="00A34A48">
        <w:t>meets</w:t>
      </w:r>
      <w:proofErr w:type="gramEnd"/>
      <w:r w:rsidRPr="00A34A48">
        <w:t xml:space="preserve"> jurisdictional requirements.</w:t>
      </w:r>
      <w:r w:rsidR="00E25953" w:rsidRPr="00A34A48">
        <w:t xml:space="preserve"> A fairly large area of potentially associated wetlands </w:t>
      </w:r>
      <w:r w:rsidR="00AE64E0">
        <w:lastRenderedPageBreak/>
        <w:t xml:space="preserve">(PAW) </w:t>
      </w:r>
      <w:r w:rsidR="00E25953" w:rsidRPr="00A34A48">
        <w:t xml:space="preserve">abutting the creek are also within jurisdiction. </w:t>
      </w:r>
      <w:r w:rsidR="00A34A48" w:rsidRPr="00A34A48">
        <w:t>High hydrologic function is present overall</w:t>
      </w:r>
      <w:r w:rsidR="00A34A48">
        <w:t xml:space="preserve">. </w:t>
      </w:r>
      <w:r w:rsidR="00A34A48" w:rsidRPr="00A34A48">
        <w:t xml:space="preserve">No armoring or overwater structures are present though the channel has a generally simple structure with few backwater areas or meanders. However, a high percentage of wetland is present.  </w:t>
      </w:r>
    </w:p>
    <w:p w14:paraId="48251983" w14:textId="41055789" w:rsidR="009F7DE5" w:rsidRPr="00A34A48" w:rsidRDefault="00A34A48" w:rsidP="00A34A48">
      <w:pPr>
        <w:pStyle w:val="Body"/>
      </w:pPr>
      <w:r w:rsidRPr="00A34A48">
        <w:rPr>
          <w:rFonts w:eastAsiaTheme="minorEastAsia"/>
        </w:rPr>
        <w:t xml:space="preserve">Agricultural uses are the main modifications to shoreline function. </w:t>
      </w:r>
      <w:r w:rsidR="00070D00">
        <w:rPr>
          <w:rFonts w:eastAsiaTheme="minorEastAsia"/>
        </w:rPr>
        <w:t xml:space="preserve"> </w:t>
      </w:r>
      <w:r w:rsidRPr="00A34A48">
        <w:t xml:space="preserve">Most of the PAW is in agricultural use. </w:t>
      </w:r>
      <w:r w:rsidR="00070D00">
        <w:t xml:space="preserve"> </w:t>
      </w:r>
      <w:r w:rsidRPr="00A34A48">
        <w:rPr>
          <w:rFonts w:eastAsiaTheme="minorEastAsia"/>
        </w:rPr>
        <w:t xml:space="preserve">The narrow channel of the creek itself has herbaceous vegetation present within it in places but trees and shrubs are limited throughout most of the creek and PAW. </w:t>
      </w:r>
    </w:p>
    <w:p w14:paraId="779A883E" w14:textId="6D383B20" w:rsidR="009F7DE5" w:rsidRDefault="009F7DE5" w:rsidP="0015582B">
      <w:pPr>
        <w:pStyle w:val="Heading5"/>
      </w:pPr>
      <w:r w:rsidRPr="009F7DE5">
        <w:t>Fourmile Creek</w:t>
      </w:r>
    </w:p>
    <w:p w14:paraId="7B51FCC2" w14:textId="19383094" w:rsidR="009D6BC7" w:rsidRPr="009D6BC7" w:rsidRDefault="009D6BC7" w:rsidP="009D6BC7">
      <w:pPr>
        <w:pStyle w:val="Body"/>
      </w:pPr>
      <w:r>
        <w:t>T</w:t>
      </w:r>
      <w:r w:rsidRPr="009D6BC7">
        <w:t>he portion of Fourmile Creek directly east of the convergence with the South Fork of the Palouse meets the jurisdictional threshold.</w:t>
      </w:r>
      <w:r>
        <w:t xml:space="preserve"> </w:t>
      </w:r>
      <w:r w:rsidR="00070D00">
        <w:t xml:space="preserve"> </w:t>
      </w:r>
      <w:r w:rsidRPr="009D6BC7">
        <w:rPr>
          <w:szCs w:val="24"/>
        </w:rPr>
        <w:t>The reach runs throug</w:t>
      </w:r>
      <w:r>
        <w:rPr>
          <w:szCs w:val="24"/>
        </w:rPr>
        <w:t xml:space="preserve">h primarily agricultural lands which </w:t>
      </w:r>
      <w:r w:rsidRPr="009D6BC7">
        <w:rPr>
          <w:noProof/>
        </w:rPr>
        <w:t xml:space="preserve">are the primary modification </w:t>
      </w:r>
      <w:r>
        <w:rPr>
          <w:noProof/>
        </w:rPr>
        <w:t xml:space="preserve">to functions </w:t>
      </w:r>
      <w:r w:rsidRPr="009D6BC7">
        <w:rPr>
          <w:noProof/>
        </w:rPr>
        <w:t xml:space="preserve">in this reach. </w:t>
      </w:r>
      <w:r w:rsidR="00070D00">
        <w:rPr>
          <w:noProof/>
        </w:rPr>
        <w:t xml:space="preserve"> </w:t>
      </w:r>
      <w:r w:rsidRPr="009D6BC7">
        <w:rPr>
          <w:noProof/>
        </w:rPr>
        <w:t>No other development is present except for roads</w:t>
      </w:r>
      <w:r>
        <w:rPr>
          <w:noProof/>
        </w:rPr>
        <w:t>.</w:t>
      </w:r>
    </w:p>
    <w:p w14:paraId="056142DB" w14:textId="53CA3B8C" w:rsidR="009D6BC7" w:rsidRDefault="009D6BC7" w:rsidP="009D6BC7">
      <w:pPr>
        <w:pStyle w:val="Body"/>
      </w:pPr>
      <w:r>
        <w:t xml:space="preserve">The creek’s shorelines function highly for moderating sediment transport and attenuating flow energy due to a significant amount of floodplain with good connectivity to the channel and little armoring present. </w:t>
      </w:r>
      <w:r w:rsidR="00070D00">
        <w:t xml:space="preserve"> </w:t>
      </w:r>
      <w:proofErr w:type="spellStart"/>
      <w:r w:rsidRPr="00FB0D9D">
        <w:t>Shoreland</w:t>
      </w:r>
      <w:proofErr w:type="spellEnd"/>
      <w:r w:rsidRPr="00FB0D9D">
        <w:t xml:space="preserve"> area is dominated by cultivated crops which have limited the width of natural vegetation. </w:t>
      </w:r>
      <w:r w:rsidR="00070D00">
        <w:t xml:space="preserve"> </w:t>
      </w:r>
      <w:r>
        <w:t xml:space="preserve">No wetlands are </w:t>
      </w:r>
      <w:r w:rsidR="00F43F4B">
        <w:t>mapped</w:t>
      </w:r>
      <w:r>
        <w:t xml:space="preserve">. </w:t>
      </w:r>
    </w:p>
    <w:p w14:paraId="382B390B" w14:textId="5EBCC5DC" w:rsidR="009F7DE5" w:rsidRDefault="009F7DE5" w:rsidP="0015582B">
      <w:pPr>
        <w:pStyle w:val="Heading5"/>
      </w:pPr>
      <w:r w:rsidRPr="009F7DE5">
        <w:t>Pine Creek</w:t>
      </w:r>
    </w:p>
    <w:p w14:paraId="341FA32C" w14:textId="50958FAC" w:rsidR="00A638D1" w:rsidRPr="00A638D1" w:rsidRDefault="00A638D1" w:rsidP="00A638D1">
      <w:pPr>
        <w:pStyle w:val="Bodynospace"/>
        <w:rPr>
          <w:lang w:val="en-US"/>
        </w:rPr>
      </w:pPr>
      <w:r>
        <w:rPr>
          <w:lang w:val="en-US"/>
        </w:rPr>
        <w:t xml:space="preserve">The lower portions of Pine Creek shorelines are </w:t>
      </w:r>
      <w:r>
        <w:t xml:space="preserve">heavily agricultural with limited riparian vegetation while </w:t>
      </w:r>
      <w:r>
        <w:rPr>
          <w:lang w:val="en-US"/>
        </w:rPr>
        <w:t>the upper portions are less altered with</w:t>
      </w:r>
      <w:r>
        <w:t xml:space="preserve"> more woody vegetation present and less agricultural impact in the shorelands.  </w:t>
      </w:r>
      <w:r>
        <w:rPr>
          <w:lang w:val="en-US"/>
        </w:rPr>
        <w:t xml:space="preserve">One area </w:t>
      </w:r>
      <w:r>
        <w:t xml:space="preserve">just outside of Rosalia includes a wastewater treatment facility. </w:t>
      </w:r>
      <w:r w:rsidR="00070D00">
        <w:rPr>
          <w:lang w:val="en-US"/>
        </w:rPr>
        <w:t xml:space="preserve"> </w:t>
      </w:r>
      <w:r w:rsidRPr="00DA7684">
        <w:t xml:space="preserve">Agricultural uses and loss of riparian vegetation are the primary </w:t>
      </w:r>
      <w:r>
        <w:rPr>
          <w:lang w:val="en-US"/>
        </w:rPr>
        <w:t>functional impairments</w:t>
      </w:r>
      <w:r w:rsidRPr="00DA7684">
        <w:t>.</w:t>
      </w:r>
      <w:r>
        <w:rPr>
          <w:lang w:val="en-US"/>
        </w:rPr>
        <w:t xml:space="preserve"> </w:t>
      </w:r>
      <w:r w:rsidR="00070D00">
        <w:rPr>
          <w:lang w:val="en-US"/>
        </w:rPr>
        <w:t xml:space="preserve"> </w:t>
      </w:r>
      <w:r>
        <w:rPr>
          <w:lang w:val="en-US"/>
        </w:rPr>
        <w:t xml:space="preserve">A high percentage of floodplain and some floodway are present in the lower reaches but are limited in the upper reach where vegetation cover is greater. </w:t>
      </w:r>
    </w:p>
    <w:p w14:paraId="21413C8E" w14:textId="0AFF848F" w:rsidR="009F7DE5" w:rsidRPr="009F7DE5" w:rsidRDefault="009F7DE5" w:rsidP="0015582B">
      <w:pPr>
        <w:pStyle w:val="Heading5"/>
      </w:pPr>
      <w:r w:rsidRPr="009F7DE5">
        <w:t>Union Flat Creek</w:t>
      </w:r>
    </w:p>
    <w:p w14:paraId="4BB6D3DB" w14:textId="17150F7B" w:rsidR="006C29C0" w:rsidRDefault="006C29C0" w:rsidP="006C29C0">
      <w:pPr>
        <w:pStyle w:val="Bodynospace"/>
      </w:pPr>
      <w:r>
        <w:t xml:space="preserve">Union Flat Creek is a tributary to the Palouse River. </w:t>
      </w:r>
      <w:r w:rsidR="00070D00">
        <w:rPr>
          <w:lang w:val="en-US"/>
        </w:rPr>
        <w:t xml:space="preserve"> </w:t>
      </w:r>
      <w:r>
        <w:t xml:space="preserve">It flows west through the central portion of Whitman County, entering the Palouse just northwest of Lacrosse.  No anadromous salmonid species are documented in the creek.  </w:t>
      </w:r>
      <w:r>
        <w:rPr>
          <w:lang w:val="en-US"/>
        </w:rPr>
        <w:t>Portions of the creek flow</w:t>
      </w:r>
      <w:r>
        <w:t xml:space="preserve"> through a canyon through the scabland region while </w:t>
      </w:r>
      <w:r>
        <w:rPr>
          <w:lang w:val="en-US"/>
        </w:rPr>
        <w:t>other areas flow through</w:t>
      </w:r>
      <w:r>
        <w:t xml:space="preserve"> regions with </w:t>
      </w:r>
      <w:r>
        <w:rPr>
          <w:lang w:val="en-US"/>
        </w:rPr>
        <w:t xml:space="preserve">a </w:t>
      </w:r>
      <w:r>
        <w:t xml:space="preserve">very narrow area of riparian vegetation with shorelands dominated by agricultural fields. </w:t>
      </w:r>
      <w:r w:rsidR="00070D00">
        <w:rPr>
          <w:lang w:val="en-US"/>
        </w:rPr>
        <w:t xml:space="preserve"> </w:t>
      </w:r>
      <w:r>
        <w:rPr>
          <w:lang w:val="en-US"/>
        </w:rPr>
        <w:t>The upper portion of the creek has a</w:t>
      </w:r>
      <w:r>
        <w:t xml:space="preserve"> somewhat wider area of </w:t>
      </w:r>
      <w:r>
        <w:lastRenderedPageBreak/>
        <w:t xml:space="preserve">riparian vegetation including areas of sparse evergreen forest.  Rainbow trout are documented </w:t>
      </w:r>
      <w:r>
        <w:rPr>
          <w:lang w:val="en-US"/>
        </w:rPr>
        <w:t>throughout</w:t>
      </w:r>
      <w:r>
        <w:t xml:space="preserve">. </w:t>
      </w:r>
    </w:p>
    <w:p w14:paraId="63A16565" w14:textId="0B370084" w:rsidR="00B978C6" w:rsidRDefault="00B978C6" w:rsidP="007D156D">
      <w:pPr>
        <w:pStyle w:val="Heading4"/>
      </w:pPr>
      <w:r w:rsidRPr="00257FF8">
        <w:t>WRIA 35</w:t>
      </w:r>
      <w:r w:rsidR="00767164">
        <w:t>- Middle Snake</w:t>
      </w:r>
    </w:p>
    <w:p w14:paraId="73AF6F3B" w14:textId="54987A59" w:rsidR="0054025B" w:rsidRPr="00B25951" w:rsidRDefault="0054025B" w:rsidP="00B25951">
      <w:pPr>
        <w:pStyle w:val="Body"/>
      </w:pPr>
      <w:r w:rsidRPr="00B25951">
        <w:t xml:space="preserve">Historically, the Middle Snake River watershed was covered by prairie and canyon grasslands and shrub-steppe at low to mid-elevations.  Forests dominated as elevation and proximity to the Blue Mountains increased </w:t>
      </w:r>
      <w:r w:rsidRPr="00B25951">
        <w:fldChar w:fldCharType="begin" w:fldLock="1"/>
      </w:r>
      <w:r w:rsidR="00B615A8">
        <w:instrText>ADDIN CSL_CITATION { "citationItems" : [ { "id" : "ITEM-1", "itemData" : { "author" : [ { "dropping-particle" : "", "family" : "Kuttel", "given" : "Mike", "non-dropping-particle" : "", "parse-names" : false, "suffix" : "" } ], "container-title" : "Washington State Conservation Commission", "id" : "ITEM-1", "issued" : { "date-parts" : [ [ "2002" ] ] }, "title" : "Salmonid Habitat Limiting Factors Water Resource Inventory Areas 33 (Lower) and 35 (Middle) Snake Watersheds, and Lower Six Miles of the Palouse", "type" : "article-journal" }, "uris" : [ "http://www.mendeley.com/documents/?uuid=fcf314fc-5e51-4b56-b1bb-b7c2979b24c4" ] } ], "mendeley" : { "previouslyFormattedCitation" : "(Kuttel 2002)" }, "properties" : { "noteIndex" : 0 }, "schema" : "https://github.com/citation-style-language/schema/raw/master/csl-citation.json" }</w:instrText>
      </w:r>
      <w:r w:rsidRPr="00B25951">
        <w:fldChar w:fldCharType="separate"/>
      </w:r>
      <w:r w:rsidR="00043D9D" w:rsidRPr="00043D9D">
        <w:rPr>
          <w:noProof/>
        </w:rPr>
        <w:t>(Kuttel 2002)</w:t>
      </w:r>
      <w:r w:rsidRPr="00B25951">
        <w:fldChar w:fldCharType="end"/>
      </w:r>
      <w:r w:rsidRPr="00B25951">
        <w:t xml:space="preserve">.  As a result of land use changes and development, much of the prairie, shrub-steppe, and riparian habitats have been lost or modified.  Conversion of perennial bunchgrass prairies to production of annual crops has led to significant quantities of fine sediment erosion and deposition in WRIA 35 streams.  Floodplains throughout WRIA 35 have been converted to agricultural and residential use.  This development has resulted in channel straightening, armoring, and simplification </w:t>
      </w:r>
      <w:r w:rsidRPr="00B25951">
        <w:fldChar w:fldCharType="begin" w:fldLock="1"/>
      </w:r>
      <w:r w:rsidR="00B615A8">
        <w:instrText>ADDIN CSL_CITATION { "citationItems" : [ { "id" : "ITEM-1", "itemData" : { "author" : [ { "dropping-particle" : "", "family" : "Kuttel", "given" : "Mike", "non-dropping-particle" : "", "parse-names" : false, "suffix" : "" } ], "container-title" : "Washington State Conservation Commission", "id" : "ITEM-1", "issued" : { "date-parts" : [ [ "2002" ] ] }, "title" : "Salmonid Habitat Limiting Factors Water Resource Inventory Areas 33 (Lower) and 35 (Middle) Snake Watersheds, and Lower Six Miles of the Palouse", "type" : "article-journal" }, "uris" : [ "http://www.mendeley.com/documents/?uuid=fcf314fc-5e51-4b56-b1bb-b7c2979b24c4" ] } ], "mendeley" : { "previouslyFormattedCitation" : "(Kuttel 2002)" }, "properties" : { "noteIndex" : 0 }, "schema" : "https://github.com/citation-style-language/schema/raw/master/csl-citation.json" }</w:instrText>
      </w:r>
      <w:r w:rsidRPr="00B25951">
        <w:fldChar w:fldCharType="separate"/>
      </w:r>
      <w:r w:rsidR="00043D9D" w:rsidRPr="00043D9D">
        <w:rPr>
          <w:noProof/>
        </w:rPr>
        <w:t>(Kuttel 2002)</w:t>
      </w:r>
      <w:r w:rsidRPr="00B25951">
        <w:fldChar w:fldCharType="end"/>
      </w:r>
      <w:r w:rsidRPr="00B25951">
        <w:t>.</w:t>
      </w:r>
    </w:p>
    <w:p w14:paraId="6C04923B" w14:textId="2C23952C" w:rsidR="0054025B" w:rsidRPr="00F86347" w:rsidRDefault="0054025B" w:rsidP="00F86347">
      <w:pPr>
        <w:pStyle w:val="Body"/>
      </w:pPr>
      <w:r w:rsidRPr="00B25951">
        <w:t xml:space="preserve">The Snake River contributes about 20 percent of the Columbia River flow </w:t>
      </w:r>
      <w:r w:rsidRPr="00B25951">
        <w:fldChar w:fldCharType="begin" w:fldLock="1"/>
      </w:r>
      <w:r w:rsidR="00B615A8">
        <w:instrText>ADDIN CSL_CITATION { "citationItems" : [ { "id" : "ITEM-1", "itemData" : { "author" : [ { "dropping-particle" : "", "family" : "Snake River Salmon Recovery Board", "given" : "", "non-dropping-particle" : "", "parse-names" : false, "suffix" : "" } ], "id" : "ITEM-1", "issued" : { "date-parts" : [ [ "2011" ] ] }, "title" : "Snake River Salmon Recovery Plan for Southeast Washington", "type" : "report" }, "uris" : [ "http://www.mendeley.com/documents/?uuid=5cc0b3b6-320a-43d5-8644-d052c6033a21" ] } ], "mendeley" : { "previouslyFormattedCitation" : "(Snake River Salmon Recovery Board 2011)" }, "properties" : { "noteIndex" : 0 }, "schema" : "https://github.com/citation-style-language/schema/raw/master/csl-citation.json" }</w:instrText>
      </w:r>
      <w:r w:rsidRPr="00B25951">
        <w:fldChar w:fldCharType="separate"/>
      </w:r>
      <w:r w:rsidR="00043D9D" w:rsidRPr="00043D9D">
        <w:rPr>
          <w:noProof/>
        </w:rPr>
        <w:t>(Snake River Salmon Recovery Board 2011)</w:t>
      </w:r>
      <w:r w:rsidRPr="00B25951">
        <w:fldChar w:fldCharType="end"/>
      </w:r>
      <w:r w:rsidRPr="00B25951">
        <w:t xml:space="preserve">.  Stream flows are controlled by the hydropower system, as well as seasonally variable flows in smaller tributaries corresponding with winter precipitation and spring snowmelt.  The hydrology along the Snake River has been severely altered by the installation of hydroelectric dams.  The dams were built to provide hydroelectric power, river navigation, irrigation water, and flood control.  Two Corps operated dams, Little Goose Dam and Lower Granite Dam are located in </w:t>
      </w:r>
      <w:r w:rsidRPr="00F86347">
        <w:t xml:space="preserve">Whitman County. </w:t>
      </w:r>
    </w:p>
    <w:p w14:paraId="321B3950" w14:textId="420F9B7E" w:rsidR="00F86347" w:rsidRPr="00F86347" w:rsidRDefault="00692836" w:rsidP="00F86347">
      <w:pPr>
        <w:pStyle w:val="Body"/>
      </w:pPr>
      <w:r w:rsidRPr="00F86347">
        <w:t xml:space="preserve">The channel in most areas has steeply sloped banks or is within steep-sided canyons with limited vegetation. </w:t>
      </w:r>
      <w:r w:rsidR="00F86347" w:rsidRPr="00F86347">
        <w:t xml:space="preserve"> A railroad prism and associated armoring limits shoreline functions and natural cliffs limit vegetative and hyporheic functions throughout much of the shoreline. However, cliffs and bluffs provide unique upland habitats and waterfowl concentration areas are present throughout.  Several parks and</w:t>
      </w:r>
      <w:r w:rsidRPr="00F86347">
        <w:t xml:space="preserve"> recreation areas </w:t>
      </w:r>
      <w:r w:rsidR="00F86347" w:rsidRPr="00F86347">
        <w:t>are present</w:t>
      </w:r>
      <w:r w:rsidRPr="00F86347">
        <w:t xml:space="preserve"> where riparian vegetation is </w:t>
      </w:r>
      <w:r w:rsidR="00F86347" w:rsidRPr="00F86347">
        <w:t>denser and/or wider</w:t>
      </w:r>
      <w:r w:rsidRPr="00F86347">
        <w:t xml:space="preserve">, usually where banks are less steep.  </w:t>
      </w:r>
    </w:p>
    <w:p w14:paraId="4443F562" w14:textId="04E137DE" w:rsidR="00FB55AD" w:rsidRPr="00F86347" w:rsidRDefault="00692836" w:rsidP="00F86347">
      <w:pPr>
        <w:pStyle w:val="Body"/>
      </w:pPr>
      <w:r w:rsidRPr="00F86347">
        <w:t xml:space="preserve">Industrial uses are </w:t>
      </w:r>
      <w:r w:rsidR="00F86347" w:rsidRPr="00F86347">
        <w:t xml:space="preserve">also </w:t>
      </w:r>
      <w:r w:rsidRPr="00F86347">
        <w:t xml:space="preserve">present including </w:t>
      </w:r>
      <w:r w:rsidR="00F86347" w:rsidRPr="00F86347">
        <w:t xml:space="preserve">the </w:t>
      </w:r>
      <w:r w:rsidRPr="00F86347">
        <w:t>two dams</w:t>
      </w:r>
      <w:r w:rsidR="00F86347" w:rsidRPr="00F86347">
        <w:t xml:space="preserve"> mentioned above</w:t>
      </w:r>
      <w:r w:rsidRPr="00F86347">
        <w:t xml:space="preserve">. </w:t>
      </w:r>
      <w:r w:rsidR="00FB55AD" w:rsidRPr="00F86347">
        <w:t>Dam operations retain sediment and result in seasonal and daily fluctuations in water levels.  Industrial development and associated armo</w:t>
      </w:r>
      <w:r w:rsidR="00F86347" w:rsidRPr="00F86347">
        <w:t>ring, l</w:t>
      </w:r>
      <w:r w:rsidR="00FB55AD" w:rsidRPr="00F86347">
        <w:t>ack of ve</w:t>
      </w:r>
      <w:r w:rsidR="00F86347" w:rsidRPr="00F86347">
        <w:t xml:space="preserve">getation and development impairs the shorelines in these areas. </w:t>
      </w:r>
      <w:r w:rsidR="00FB55AD" w:rsidRPr="00F86347">
        <w:t xml:space="preserve">   </w:t>
      </w:r>
    </w:p>
    <w:p w14:paraId="583C493B" w14:textId="581B7908" w:rsidR="00B978C6" w:rsidRPr="00B978C6" w:rsidRDefault="00B978C6" w:rsidP="007D156D">
      <w:pPr>
        <w:pStyle w:val="Heading4"/>
      </w:pPr>
      <w:r w:rsidRPr="00B978C6">
        <w:t>WRIA 56</w:t>
      </w:r>
      <w:r w:rsidR="00767164">
        <w:t>- Hangman Creek</w:t>
      </w:r>
    </w:p>
    <w:p w14:paraId="2C3CBD88" w14:textId="7E703749" w:rsidR="00B25951" w:rsidRPr="00B25951" w:rsidRDefault="00B25951" w:rsidP="00B25951">
      <w:pPr>
        <w:pStyle w:val="Body"/>
      </w:pPr>
      <w:r w:rsidRPr="00B25951">
        <w:t xml:space="preserve">Hangman Creek flows through sedimentary hills of sand, gravel and cobbles deposited during the Lake Missoula floods </w:t>
      </w:r>
      <w:r w:rsidRPr="00B25951">
        <w:fldChar w:fldCharType="begin" w:fldLock="1"/>
      </w:r>
      <w:r w:rsidR="00B615A8">
        <w:instrText>ADDIN CSL_CITATION { "citationItems" : [ { "id" : "ITEM-1", "itemData" : { "author" : [ { "dropping-particle" : "", "family" : "Spokane County Conservation District (SCCD)", "given" : "", "non-dropping-particle" : "", "parse-names" : false, "suffix" : "" } ], "id" : "ITEM-1", "issue" : "05", "issued" : { "date-parts" : [ [ "2005" ] ] }, "title" : "The Hangman ( Latah ) Creek Water Resources Management Plan", "type" : "report" }, "uris" : [ "http://www.mendeley.com/documents/?uuid=e0a9542b-4d2c-45e4-a8ae-81474470b29a" ] } ], "mendeley" : { "previouslyFormattedCitation" : "(Spokane County Conservation District (SCCD) 2005)" }, "properties" : { "noteIndex" : 0 }, "schema" : "https://github.com/citation-style-language/schema/raw/master/csl-citation.json" }</w:instrText>
      </w:r>
      <w:r w:rsidRPr="00B25951">
        <w:fldChar w:fldCharType="separate"/>
      </w:r>
      <w:r w:rsidR="00043D9D" w:rsidRPr="00043D9D">
        <w:rPr>
          <w:noProof/>
        </w:rPr>
        <w:t>(Spokane County Conservation District (SCCD) 2005)</w:t>
      </w:r>
      <w:r w:rsidRPr="00B25951">
        <w:fldChar w:fldCharType="end"/>
      </w:r>
      <w:r w:rsidRPr="00B25951">
        <w:t xml:space="preserve">.  Hangman Creek historically supported a tribal salmon fishery upstream of the Town of </w:t>
      </w:r>
      <w:proofErr w:type="spellStart"/>
      <w:r w:rsidRPr="00B25951">
        <w:lastRenderedPageBreak/>
        <w:t>Tekoa</w:t>
      </w:r>
      <w:proofErr w:type="spellEnd"/>
      <w:r w:rsidRPr="00B25951">
        <w:t xml:space="preserve"> (</w:t>
      </w:r>
      <w:proofErr w:type="spellStart"/>
      <w:r w:rsidRPr="00B25951">
        <w:t>Edelen</w:t>
      </w:r>
      <w:proofErr w:type="spellEnd"/>
      <w:r w:rsidRPr="00B25951">
        <w:t xml:space="preserve"> and Allen, 1998 in SCCD 2005).  However, as vegetation was cleared and soils were tilled to accommodate agriculture in the late 1800s, stream conditions became degraded.  Today, agriculture is the predominant land use in the upper and middle reaches of the Hangman Creek watershed.  Removal of riparian vegetation has resulted in increased bank erosion and stream siltation.  Forestry practices in the upper watershed have altered stream flows, increasing peak flows and lowering summer low-flows.</w:t>
      </w:r>
    </w:p>
    <w:p w14:paraId="60B0045E" w14:textId="0BAA31F0" w:rsidR="00617EC7" w:rsidRDefault="00617EC7" w:rsidP="00617EC7">
      <w:pPr>
        <w:pStyle w:val="Bodynospace"/>
      </w:pPr>
      <w:r>
        <w:t xml:space="preserve">Hangman Creek has degraded water quality and is on the 303(d) list for dissolved oxygen and has a Category 4a listing (TMDL in place) for bacteria and temperature.  No anadromous fish presence is documented. </w:t>
      </w:r>
      <w:r w:rsidR="007D156D">
        <w:rPr>
          <w:lang w:val="en-US"/>
        </w:rPr>
        <w:t xml:space="preserve"> </w:t>
      </w:r>
      <w:r w:rsidRPr="001A0730">
        <w:rPr>
          <w:noProof/>
        </w:rPr>
        <w:t>Agricultur</w:t>
      </w:r>
      <w:r>
        <w:rPr>
          <w:noProof/>
        </w:rPr>
        <w:t>e</w:t>
      </w:r>
      <w:r w:rsidRPr="001A0730">
        <w:rPr>
          <w:noProof/>
        </w:rPr>
        <w:t xml:space="preserve"> </w:t>
      </w:r>
      <w:r>
        <w:rPr>
          <w:noProof/>
        </w:rPr>
        <w:t>is a significant land use in this area and is the pr</w:t>
      </w:r>
      <w:r w:rsidRPr="001A0730">
        <w:rPr>
          <w:noProof/>
        </w:rPr>
        <w:t xml:space="preserve">imary modification </w:t>
      </w:r>
      <w:r>
        <w:rPr>
          <w:noProof/>
          <w:lang w:val="en-US"/>
        </w:rPr>
        <w:t>to the Hanman Creek shorelines</w:t>
      </w:r>
      <w:r w:rsidRPr="001A0730">
        <w:rPr>
          <w:noProof/>
        </w:rPr>
        <w:t xml:space="preserve">. </w:t>
      </w:r>
      <w:r w:rsidR="007D156D">
        <w:rPr>
          <w:noProof/>
          <w:lang w:val="en-US"/>
        </w:rPr>
        <w:t xml:space="preserve"> </w:t>
      </w:r>
      <w:r>
        <w:rPr>
          <w:noProof/>
        </w:rPr>
        <w:t>Development of agriculture has led to a reduction of natural riparian vegetation and altered channel structure.</w:t>
      </w:r>
    </w:p>
    <w:p w14:paraId="1F8C480E" w14:textId="266812B7" w:rsidR="0080313D" w:rsidRDefault="00AB6426" w:rsidP="00B406C4">
      <w:pPr>
        <w:pStyle w:val="Heading3"/>
      </w:pPr>
      <w:bookmarkStart w:id="42" w:name="_Toc394475159"/>
      <w:r w:rsidRPr="00B978C6">
        <w:t>Cities and Towns</w:t>
      </w:r>
      <w:bookmarkEnd w:id="42"/>
      <w:r w:rsidRPr="00B978C6">
        <w:t xml:space="preserve"> </w:t>
      </w:r>
    </w:p>
    <w:p w14:paraId="392A029C" w14:textId="6BD70491" w:rsidR="002A047C" w:rsidRPr="002A047C" w:rsidRDefault="002A047C" w:rsidP="007D156D">
      <w:pPr>
        <w:pStyle w:val="Heading4"/>
      </w:pPr>
      <w:r>
        <w:t xml:space="preserve">Albion </w:t>
      </w:r>
    </w:p>
    <w:p w14:paraId="41737B45" w14:textId="1B4A70C6" w:rsidR="002A047C" w:rsidRDefault="00767164" w:rsidP="002A047C">
      <w:pPr>
        <w:pStyle w:val="Bodynospace"/>
      </w:pPr>
      <w:r>
        <w:rPr>
          <w:lang w:val="en-US"/>
        </w:rPr>
        <w:t xml:space="preserve">Albion lies within WRIA 34. </w:t>
      </w:r>
      <w:r w:rsidR="002A047C">
        <w:t xml:space="preserve">The South Fork of the Palouse River flows north through the </w:t>
      </w:r>
      <w:r>
        <w:rPr>
          <w:lang w:val="en-US"/>
        </w:rPr>
        <w:t>t</w:t>
      </w:r>
      <w:r w:rsidR="002A047C">
        <w:t>own.  It crosses the southwest corner of the City.  Shorelands are primarily undeveloped but some residential and industrial development is present.  Agricultural uses are dominate.</w:t>
      </w:r>
      <w:r w:rsidR="002A047C">
        <w:rPr>
          <w:lang w:val="en-US"/>
        </w:rPr>
        <w:t xml:space="preserve"> </w:t>
      </w:r>
      <w:r w:rsidR="007D156D">
        <w:rPr>
          <w:lang w:val="en-US"/>
        </w:rPr>
        <w:t xml:space="preserve"> </w:t>
      </w:r>
      <w:r w:rsidR="002A047C">
        <w:t xml:space="preserve">All reaches have a water quality Category 4a listing for bacteria. </w:t>
      </w:r>
    </w:p>
    <w:p w14:paraId="31F3037F" w14:textId="77777777" w:rsidR="002A047C" w:rsidRDefault="002A047C" w:rsidP="007D156D">
      <w:pPr>
        <w:pStyle w:val="Heading4"/>
      </w:pPr>
      <w:r w:rsidRPr="007B605C">
        <w:t>Colfax</w:t>
      </w:r>
    </w:p>
    <w:p w14:paraId="4595B7D9" w14:textId="1F2EC459" w:rsidR="002A047C" w:rsidRDefault="00767164" w:rsidP="00C46E8D">
      <w:pPr>
        <w:pStyle w:val="Body"/>
      </w:pPr>
      <w:r>
        <w:t xml:space="preserve">Colfax lies within WRIA 34. </w:t>
      </w:r>
      <w:r w:rsidR="00C46E8D">
        <w:t xml:space="preserve">The north and south forks of the Palouse River meet in </w:t>
      </w:r>
      <w:r>
        <w:t>the city</w:t>
      </w:r>
      <w:r w:rsidR="00C46E8D">
        <w:t xml:space="preserve">.  The north fork meanders through recreational, residential, and agricultural uses before entering a concrete flume.  Most of the south fork meanders through more dense residential and commercial areas and is contained with a concrete flume for most of its length.  Downstream of the confluence, the Palouse River continues along some minor residential uses and primarily industrial uses. </w:t>
      </w:r>
    </w:p>
    <w:p w14:paraId="1FEABC28" w14:textId="055B8696" w:rsidR="00C46E8D" w:rsidRDefault="00C46E8D" w:rsidP="00C46E8D">
      <w:pPr>
        <w:pStyle w:val="Body"/>
      </w:pPr>
      <w:r>
        <w:t xml:space="preserve">All reaches have some level of functional impairment. </w:t>
      </w:r>
      <w:r w:rsidR="007D156D">
        <w:t xml:space="preserve"> </w:t>
      </w:r>
      <w:r>
        <w:t>The highest functioning area is on the northwest edge of the city where scrub shrub vegetation is most intact,</w:t>
      </w:r>
      <w:r w:rsidRPr="00C46E8D">
        <w:t xml:space="preserve"> </w:t>
      </w:r>
      <w:r>
        <w:t xml:space="preserve">armoring is lacking, </w:t>
      </w:r>
      <w:proofErr w:type="gramStart"/>
      <w:r>
        <w:t>substantial</w:t>
      </w:r>
      <w:proofErr w:type="gramEnd"/>
      <w:r>
        <w:t xml:space="preserve"> areas of floodplain and floodway and a wetland fringe are present. </w:t>
      </w:r>
      <w:r w:rsidR="007D156D">
        <w:t xml:space="preserve"> </w:t>
      </w:r>
      <w:r>
        <w:t xml:space="preserve">However, the proximity of the reach to intense development and alteration on the opposite bank, as well as the presence of the railroad at the upland edge of the reach, limits function. </w:t>
      </w:r>
      <w:r w:rsidR="007D156D">
        <w:t xml:space="preserve"> </w:t>
      </w:r>
      <w:r>
        <w:t xml:space="preserve">A flume and levees through the center of the </w:t>
      </w:r>
      <w:r w:rsidR="00070D00">
        <w:t>C</w:t>
      </w:r>
      <w:r>
        <w:t>ity, as well as upland commercial and industrial development, have a strong, adverse impact on processes and functions in much of the City.</w:t>
      </w:r>
    </w:p>
    <w:p w14:paraId="0EA766B4" w14:textId="77777777" w:rsidR="002A047C" w:rsidRDefault="002A047C" w:rsidP="007D156D">
      <w:pPr>
        <w:pStyle w:val="Heading4"/>
      </w:pPr>
      <w:r w:rsidRPr="007B605C">
        <w:lastRenderedPageBreak/>
        <w:t>Malden</w:t>
      </w:r>
    </w:p>
    <w:p w14:paraId="01687923" w14:textId="70A85BF6" w:rsidR="00C46E8D" w:rsidRPr="00C46E8D" w:rsidRDefault="00767164" w:rsidP="00C46E8D">
      <w:pPr>
        <w:pStyle w:val="Bodynospace"/>
        <w:rPr>
          <w:lang w:val="en-US"/>
        </w:rPr>
      </w:pPr>
      <w:r>
        <w:rPr>
          <w:lang w:val="en-US"/>
        </w:rPr>
        <w:t xml:space="preserve">Malden lies within WRIA 34. </w:t>
      </w:r>
      <w:r w:rsidR="007D156D">
        <w:rPr>
          <w:lang w:val="en-US"/>
        </w:rPr>
        <w:t xml:space="preserve"> </w:t>
      </w:r>
      <w:r w:rsidR="00C46E8D">
        <w:t xml:space="preserve">Pine Creek flows west through the northern half of </w:t>
      </w:r>
      <w:r>
        <w:rPr>
          <w:lang w:val="en-US"/>
        </w:rPr>
        <w:t xml:space="preserve">the </w:t>
      </w:r>
      <w:r w:rsidR="00070D00">
        <w:rPr>
          <w:lang w:val="en-US"/>
        </w:rPr>
        <w:t>C</w:t>
      </w:r>
      <w:r>
        <w:rPr>
          <w:lang w:val="en-US"/>
        </w:rPr>
        <w:t>ity</w:t>
      </w:r>
      <w:r w:rsidR="00C46E8D">
        <w:t xml:space="preserve">.  Shorelands are primarily in agricultural use with occasional sparse scrub/shrub or forested vegetation scattered along the reach, mostly in the western half. </w:t>
      </w:r>
      <w:r w:rsidR="007D156D">
        <w:rPr>
          <w:lang w:val="en-US"/>
        </w:rPr>
        <w:t xml:space="preserve"> </w:t>
      </w:r>
      <w:r w:rsidR="00C46E8D" w:rsidRPr="00B438D7">
        <w:t xml:space="preserve">Generally a narrow band of dense herbaceous vegetation separates the channel from cultivated crops which dominate the shorelands. </w:t>
      </w:r>
      <w:r w:rsidR="007D156D">
        <w:rPr>
          <w:lang w:val="en-US"/>
        </w:rPr>
        <w:t xml:space="preserve"> </w:t>
      </w:r>
      <w:r w:rsidR="00C46E8D" w:rsidRPr="00B438D7">
        <w:t>Trees or shrubs are occasionally present helping to provide bank stabilization.</w:t>
      </w:r>
      <w:r w:rsidR="00C46E8D" w:rsidRPr="00C46E8D">
        <w:t xml:space="preserve"> </w:t>
      </w:r>
      <w:r w:rsidR="007D156D">
        <w:rPr>
          <w:lang w:val="en-US"/>
        </w:rPr>
        <w:t xml:space="preserve"> </w:t>
      </w:r>
      <w:r w:rsidR="00C46E8D" w:rsidRPr="00C04C49">
        <w:t xml:space="preserve">Moderate habitat function </w:t>
      </w:r>
      <w:r w:rsidR="00C46E8D">
        <w:t xml:space="preserve">is present as </w:t>
      </w:r>
      <w:r w:rsidR="00C46E8D" w:rsidRPr="00C04C49">
        <w:t>there is very little development and some wetland and riparian habitat is present</w:t>
      </w:r>
      <w:r w:rsidR="00C46E8D">
        <w:t xml:space="preserve">. </w:t>
      </w:r>
      <w:r w:rsidR="007D156D">
        <w:rPr>
          <w:lang w:val="en-US"/>
        </w:rPr>
        <w:t xml:space="preserve"> </w:t>
      </w:r>
      <w:r w:rsidR="00C46E8D" w:rsidRPr="00C04C49">
        <w:t>There is also undisturbed connectivity between the channel and evergreen forest located upslope</w:t>
      </w:r>
      <w:r w:rsidR="00C46E8D">
        <w:rPr>
          <w:lang w:val="en-US"/>
        </w:rPr>
        <w:t xml:space="preserve">. </w:t>
      </w:r>
    </w:p>
    <w:p w14:paraId="36B2335B" w14:textId="77777777" w:rsidR="002A047C" w:rsidRDefault="002A047C" w:rsidP="007D156D">
      <w:pPr>
        <w:pStyle w:val="Heading4"/>
      </w:pPr>
      <w:r w:rsidRPr="007B605C">
        <w:t>Palouse</w:t>
      </w:r>
    </w:p>
    <w:p w14:paraId="6BC45B91" w14:textId="24F42393" w:rsidR="002A047C" w:rsidRPr="002A047C" w:rsidRDefault="00767164" w:rsidP="009524CE">
      <w:pPr>
        <w:pStyle w:val="Body"/>
      </w:pPr>
      <w:r>
        <w:t xml:space="preserve">Palouse lies within WRIA 34. </w:t>
      </w:r>
      <w:r w:rsidR="007D156D">
        <w:t xml:space="preserve"> </w:t>
      </w:r>
      <w:r w:rsidR="009524CE">
        <w:t xml:space="preserve">The Palouse </w:t>
      </w:r>
      <w:r w:rsidR="00A4070A">
        <w:t>River</w:t>
      </w:r>
      <w:r w:rsidR="009524CE">
        <w:t xml:space="preserve"> meanders north and continues flowing west through the center of the </w:t>
      </w:r>
      <w:r w:rsidR="007D156D">
        <w:t>C</w:t>
      </w:r>
      <w:r>
        <w:t>ity</w:t>
      </w:r>
      <w:r w:rsidR="009524CE">
        <w:t xml:space="preserve">. </w:t>
      </w:r>
      <w:r w:rsidR="007D156D">
        <w:t xml:space="preserve"> </w:t>
      </w:r>
      <w:r w:rsidR="009524CE">
        <w:t xml:space="preserve">The most impaired area is the industrial and commercial shorelines through the downtown area. </w:t>
      </w:r>
      <w:r w:rsidR="007D156D">
        <w:t xml:space="preserve"> </w:t>
      </w:r>
      <w:r w:rsidR="009524CE">
        <w:t>Even in these most impacted areas, t</w:t>
      </w:r>
      <w:r w:rsidR="009524CE" w:rsidRPr="002A3D48">
        <w:t xml:space="preserve">he banks of </w:t>
      </w:r>
      <w:r w:rsidR="009524CE">
        <w:t>the river</w:t>
      </w:r>
      <w:r w:rsidR="009524CE" w:rsidRPr="002A3D48">
        <w:t xml:space="preserve"> are well vegetated </w:t>
      </w:r>
      <w:r w:rsidR="009524CE">
        <w:t>with trees and shrubs in places;</w:t>
      </w:r>
      <w:r w:rsidR="009524CE" w:rsidRPr="002A3D48">
        <w:t xml:space="preserve"> however</w:t>
      </w:r>
      <w:r w:rsidR="009524CE">
        <w:t>,</w:t>
      </w:r>
      <w:r w:rsidR="009524CE" w:rsidRPr="002A3D48">
        <w:t xml:space="preserve"> the shorelands upland are almost all developed </w:t>
      </w:r>
      <w:r w:rsidR="009524CE">
        <w:t>a narrow band of shoreline vegetation is all that separates the channel from the development.</w:t>
      </w:r>
    </w:p>
    <w:p w14:paraId="702F0714" w14:textId="77777777" w:rsidR="002A047C" w:rsidRDefault="002A047C" w:rsidP="007D156D">
      <w:pPr>
        <w:pStyle w:val="Heading4"/>
      </w:pPr>
      <w:r w:rsidRPr="007B605C">
        <w:t>Pullman</w:t>
      </w:r>
    </w:p>
    <w:p w14:paraId="3AAC594D" w14:textId="504179E9" w:rsidR="009524CE" w:rsidRDefault="00767164" w:rsidP="009524CE">
      <w:pPr>
        <w:pStyle w:val="Bodynospace"/>
      </w:pPr>
      <w:r>
        <w:rPr>
          <w:lang w:val="en-US"/>
        </w:rPr>
        <w:t>Pullman lies within WRIA 34.</w:t>
      </w:r>
      <w:r w:rsidR="007D156D">
        <w:rPr>
          <w:lang w:val="en-US"/>
        </w:rPr>
        <w:t xml:space="preserve"> </w:t>
      </w:r>
      <w:r>
        <w:rPr>
          <w:lang w:val="en-US"/>
        </w:rPr>
        <w:t xml:space="preserve"> </w:t>
      </w:r>
      <w:r w:rsidR="009524CE">
        <w:t xml:space="preserve">The South Fork of the Palouse River flows northwest through the </w:t>
      </w:r>
      <w:r w:rsidR="007D156D">
        <w:rPr>
          <w:lang w:val="en-US"/>
        </w:rPr>
        <w:t>C</w:t>
      </w:r>
      <w:proofErr w:type="spellStart"/>
      <w:r w:rsidR="009524CE">
        <w:t>ity</w:t>
      </w:r>
      <w:proofErr w:type="spellEnd"/>
      <w:r w:rsidR="009524CE">
        <w:t xml:space="preserve">.  The first two reaches heading upstream (Industrial and Commercial/Business District) pass through the most developed areas of the town, with a number of crossings, narrower riparian corridor, and high impervious surface.  The next reach (Parks) contains more open space, active recreational lands, and scattered pockets of more intense commercial development.  The most upstream reach is South Commercial.  Similar to the Industrial reach, this reach has some intense commercial developments, but these are separated from the stream by wider riparian corridors generally.  The Residential reach is composed of a number of scattered segments, most of which do not directly </w:t>
      </w:r>
      <w:proofErr w:type="spellStart"/>
      <w:r w:rsidR="009524CE">
        <w:t>abut</w:t>
      </w:r>
      <w:proofErr w:type="spellEnd"/>
      <w:r w:rsidR="009524CE">
        <w:t xml:space="preserve"> the river, but are separated from the river by other reaches.  </w:t>
      </w:r>
    </w:p>
    <w:p w14:paraId="540E444A" w14:textId="77777777" w:rsidR="002A047C" w:rsidRDefault="002A047C" w:rsidP="007D156D">
      <w:pPr>
        <w:pStyle w:val="Heading4"/>
      </w:pPr>
      <w:r w:rsidRPr="007B605C">
        <w:t>Rosalia</w:t>
      </w:r>
    </w:p>
    <w:p w14:paraId="2C5D3537" w14:textId="7AEECEE9" w:rsidR="00C46E8D" w:rsidRPr="001D28CD" w:rsidRDefault="00767164" w:rsidP="00C46E8D">
      <w:pPr>
        <w:pStyle w:val="Bodynospace"/>
        <w:rPr>
          <w:lang w:val="en-US"/>
        </w:rPr>
      </w:pPr>
      <w:r>
        <w:rPr>
          <w:lang w:val="en-US"/>
        </w:rPr>
        <w:t xml:space="preserve">Rosalia lies within WRIA 34. </w:t>
      </w:r>
      <w:r w:rsidR="007D156D">
        <w:rPr>
          <w:lang w:val="en-US"/>
        </w:rPr>
        <w:t xml:space="preserve"> </w:t>
      </w:r>
      <w:r w:rsidR="00C46E8D" w:rsidRPr="00A264B6">
        <w:t xml:space="preserve">Pine Creek flows north through the western half of </w:t>
      </w:r>
      <w:r>
        <w:rPr>
          <w:lang w:val="en-US"/>
        </w:rPr>
        <w:t>the city</w:t>
      </w:r>
      <w:r w:rsidR="00C46E8D" w:rsidRPr="00A264B6">
        <w:t xml:space="preserve">. </w:t>
      </w:r>
      <w:r w:rsidR="00C46E8D">
        <w:t xml:space="preserve"> </w:t>
      </w:r>
      <w:r w:rsidR="00C46E8D" w:rsidRPr="00A264B6">
        <w:t xml:space="preserve">It then briefly enters Spokane County before turning and continuing back southwest into Whitman County toward Malden. </w:t>
      </w:r>
      <w:r w:rsidR="00C46E8D">
        <w:t xml:space="preserve"> </w:t>
      </w:r>
      <w:r w:rsidR="00C46E8D" w:rsidRPr="00A264B6">
        <w:t>This southwest flowing portion of Pine Creek shoreline jurisdiction encompass</w:t>
      </w:r>
      <w:r w:rsidR="00C46E8D">
        <w:t>es</w:t>
      </w:r>
      <w:r w:rsidR="00C46E8D" w:rsidRPr="00A264B6">
        <w:t xml:space="preserve"> a small piece of the parcel containing the </w:t>
      </w:r>
      <w:r w:rsidR="00C46E8D">
        <w:t>Town</w:t>
      </w:r>
      <w:r w:rsidR="00C46E8D" w:rsidRPr="00A264B6">
        <w:t xml:space="preserve"> of Ros</w:t>
      </w:r>
      <w:r w:rsidR="00C46E8D">
        <w:t>alia</w:t>
      </w:r>
      <w:r w:rsidR="00C46E8D" w:rsidRPr="00A264B6">
        <w:t xml:space="preserve"> airport</w:t>
      </w:r>
      <w:r w:rsidR="00C46E8D">
        <w:t xml:space="preserve"> located directly west of the Town</w:t>
      </w:r>
      <w:r w:rsidR="00C46E8D" w:rsidRPr="00A264B6">
        <w:t xml:space="preserve">. </w:t>
      </w:r>
      <w:r w:rsidR="00C46E8D">
        <w:t xml:space="preserve"> </w:t>
      </w:r>
      <w:r w:rsidR="001D28CD">
        <w:rPr>
          <w:lang w:val="en-US"/>
        </w:rPr>
        <w:t xml:space="preserve">Other portions of the shoreline include city parks, residential and agricultural uses. </w:t>
      </w:r>
    </w:p>
    <w:p w14:paraId="472C58FC" w14:textId="2D1A212F" w:rsidR="002A047C" w:rsidRPr="007B605C" w:rsidRDefault="001D28CD" w:rsidP="007D156D">
      <w:pPr>
        <w:pStyle w:val="Heading4"/>
      </w:pPr>
      <w:r>
        <w:lastRenderedPageBreak/>
        <w:tab/>
      </w:r>
      <w:proofErr w:type="spellStart"/>
      <w:r w:rsidR="002A047C" w:rsidRPr="007B605C">
        <w:t>Tekoa</w:t>
      </w:r>
      <w:proofErr w:type="spellEnd"/>
    </w:p>
    <w:p w14:paraId="6393D8F8" w14:textId="6D1B7C0B" w:rsidR="001D28CD" w:rsidRPr="001D28CD" w:rsidRDefault="00767164" w:rsidP="00196961">
      <w:pPr>
        <w:pStyle w:val="Bodynospace"/>
        <w:rPr>
          <w:lang w:val="en-US"/>
        </w:rPr>
      </w:pPr>
      <w:proofErr w:type="spellStart"/>
      <w:r>
        <w:rPr>
          <w:lang w:val="en-US"/>
        </w:rPr>
        <w:t>Tekoa</w:t>
      </w:r>
      <w:proofErr w:type="spellEnd"/>
      <w:r>
        <w:rPr>
          <w:lang w:val="en-US"/>
        </w:rPr>
        <w:t xml:space="preserve"> lies within WRIA 56. </w:t>
      </w:r>
      <w:r w:rsidR="007D156D">
        <w:rPr>
          <w:lang w:val="en-US"/>
        </w:rPr>
        <w:t xml:space="preserve"> </w:t>
      </w:r>
      <w:r w:rsidR="001D28CD">
        <w:t xml:space="preserve">Hangman Creek flows northwest through the </w:t>
      </w:r>
      <w:r>
        <w:rPr>
          <w:lang w:val="en-US"/>
        </w:rPr>
        <w:t>city</w:t>
      </w:r>
      <w:r w:rsidR="001D28CD">
        <w:t xml:space="preserve">.  </w:t>
      </w:r>
      <w:r w:rsidR="001D28CD">
        <w:rPr>
          <w:lang w:val="en-US"/>
        </w:rPr>
        <w:t>The shorelines in the northwest portion of the City</w:t>
      </w:r>
      <w:r w:rsidR="001D28CD">
        <w:t xml:space="preserve"> </w:t>
      </w:r>
      <w:r w:rsidR="001D28CD">
        <w:rPr>
          <w:lang w:val="en-US"/>
        </w:rPr>
        <w:t>flow through a</w:t>
      </w:r>
      <w:r w:rsidR="001D28CD">
        <w:t xml:space="preserve"> rural residential area with the highest function relative to the other reaches.  </w:t>
      </w:r>
      <w:r w:rsidR="001D28CD">
        <w:rPr>
          <w:lang w:val="en-US"/>
        </w:rPr>
        <w:t>Also fairly high functioning is the portion of the creek</w:t>
      </w:r>
      <w:r w:rsidR="001D28CD">
        <w:t xml:space="preserve"> </w:t>
      </w:r>
      <w:r w:rsidR="001D28CD">
        <w:rPr>
          <w:lang w:val="en-US"/>
        </w:rPr>
        <w:t xml:space="preserve">that </w:t>
      </w:r>
      <w:r w:rsidR="001D28CD">
        <w:t xml:space="preserve">meanders </w:t>
      </w:r>
      <w:r w:rsidR="001D28CD">
        <w:rPr>
          <w:lang w:val="en-US"/>
        </w:rPr>
        <w:t xml:space="preserve">through open space </w:t>
      </w:r>
      <w:r w:rsidR="001D28CD">
        <w:t xml:space="preserve">in the southern end of the City. </w:t>
      </w:r>
      <w:r w:rsidR="007D156D">
        <w:rPr>
          <w:lang w:val="en-US"/>
        </w:rPr>
        <w:t xml:space="preserve"> </w:t>
      </w:r>
      <w:r w:rsidR="001D28CD" w:rsidRPr="001D28CD">
        <w:rPr>
          <w:lang w:val="en-US"/>
        </w:rPr>
        <w:t xml:space="preserve">Habitat function is highest in these reaches. </w:t>
      </w:r>
      <w:r w:rsidR="007D156D">
        <w:rPr>
          <w:lang w:val="en-US"/>
        </w:rPr>
        <w:t xml:space="preserve"> </w:t>
      </w:r>
      <w:r w:rsidR="001D28CD" w:rsidRPr="001D28CD">
        <w:rPr>
          <w:lang w:val="en-US"/>
        </w:rPr>
        <w:t>The least amount of development is present and the riparian corridor provides some connectivity between habitat types including forested areas.</w:t>
      </w:r>
      <w:r w:rsidR="00196961">
        <w:rPr>
          <w:lang w:val="en-US"/>
        </w:rPr>
        <w:t xml:space="preserve"> </w:t>
      </w:r>
      <w:r w:rsidR="007D156D">
        <w:rPr>
          <w:lang w:val="en-US"/>
        </w:rPr>
        <w:t xml:space="preserve"> </w:t>
      </w:r>
      <w:r w:rsidR="001D28CD">
        <w:rPr>
          <w:lang w:val="en-US"/>
        </w:rPr>
        <w:t>These areas have</w:t>
      </w:r>
      <w:r w:rsidR="001D28CD" w:rsidRPr="001D28CD">
        <w:rPr>
          <w:lang w:val="en-US"/>
        </w:rPr>
        <w:t xml:space="preserve"> narrow b</w:t>
      </w:r>
      <w:r w:rsidR="001D28CD">
        <w:rPr>
          <w:lang w:val="en-US"/>
        </w:rPr>
        <w:t>ut dense herbaceous vegetation</w:t>
      </w:r>
      <w:r w:rsidR="001D28CD" w:rsidRPr="001D28CD">
        <w:rPr>
          <w:lang w:val="en-US"/>
        </w:rPr>
        <w:t xml:space="preserve"> present along the channel with occasional shrubs and trees providing filtration and stabilization functions.</w:t>
      </w:r>
      <w:r w:rsidR="001D28CD">
        <w:rPr>
          <w:lang w:val="en-US"/>
        </w:rPr>
        <w:t xml:space="preserve"> </w:t>
      </w:r>
      <w:r w:rsidR="007D156D">
        <w:rPr>
          <w:lang w:val="en-US"/>
        </w:rPr>
        <w:t xml:space="preserve"> </w:t>
      </w:r>
      <w:r w:rsidR="001D28CD">
        <w:rPr>
          <w:lang w:val="en-US"/>
        </w:rPr>
        <w:t>The</w:t>
      </w:r>
      <w:r w:rsidR="001D28CD">
        <w:t xml:space="preserve"> lowest functioning </w:t>
      </w:r>
      <w:r w:rsidR="001D28CD">
        <w:rPr>
          <w:lang w:val="en-US"/>
        </w:rPr>
        <w:t>area</w:t>
      </w:r>
      <w:r w:rsidR="001D28CD">
        <w:t xml:space="preserve"> </w:t>
      </w:r>
      <w:r w:rsidR="001D28CD">
        <w:rPr>
          <w:lang w:val="en-US"/>
        </w:rPr>
        <w:t>is in the middle of the City which is impacted from</w:t>
      </w:r>
      <w:r w:rsidR="001D28CD">
        <w:t xml:space="preserve"> commercial and urban residential </w:t>
      </w:r>
      <w:r w:rsidR="001D28CD">
        <w:rPr>
          <w:lang w:val="en-US"/>
        </w:rPr>
        <w:t>development.</w:t>
      </w:r>
      <w:r w:rsidR="001D28CD">
        <w:t xml:space="preserve">  </w:t>
      </w:r>
    </w:p>
    <w:p w14:paraId="5C1FD29C" w14:textId="5DE1DA21" w:rsidR="00C029F6" w:rsidRPr="00C029F6" w:rsidRDefault="00C029F6" w:rsidP="007D156D">
      <w:pPr>
        <w:pStyle w:val="Heading1"/>
      </w:pPr>
      <w:bookmarkStart w:id="43" w:name="_Toc394475160"/>
      <w:r w:rsidRPr="00C029F6">
        <w:t>Restorat</w:t>
      </w:r>
      <w:r w:rsidR="00203CCC">
        <w:t>io</w:t>
      </w:r>
      <w:r w:rsidRPr="00C029F6">
        <w:t>n G</w:t>
      </w:r>
      <w:r w:rsidR="00203CCC">
        <w:t>o</w:t>
      </w:r>
      <w:r w:rsidRPr="00C029F6">
        <w:t>als</w:t>
      </w:r>
      <w:bookmarkEnd w:id="43"/>
    </w:p>
    <w:p w14:paraId="1AFF0622" w14:textId="7874359B" w:rsidR="00486C96" w:rsidRDefault="00486C96" w:rsidP="00486C96">
      <w:pPr>
        <w:pStyle w:val="Bodynospace"/>
      </w:pPr>
      <w:bookmarkStart w:id="44" w:name="_Toc246917647"/>
      <w:r>
        <w:t xml:space="preserve">The following subsections discuss restoration goals and objectives previously identified in local planning efforts.  Discussions are broken into the </w:t>
      </w:r>
      <w:r>
        <w:rPr>
          <w:lang w:val="en-US"/>
        </w:rPr>
        <w:t>three</w:t>
      </w:r>
      <w:r>
        <w:t xml:space="preserve"> WRIAs and Cities when applicable. </w:t>
      </w:r>
    </w:p>
    <w:p w14:paraId="38AA1B68" w14:textId="70EA3C25" w:rsidR="00486C96" w:rsidRDefault="00486C96" w:rsidP="00307020">
      <w:pPr>
        <w:pStyle w:val="Heading2"/>
      </w:pPr>
      <w:bookmarkStart w:id="45" w:name="_Toc394475161"/>
      <w:r>
        <w:t>County Wide</w:t>
      </w:r>
      <w:bookmarkEnd w:id="45"/>
    </w:p>
    <w:p w14:paraId="4605983D" w14:textId="5FAE4577" w:rsidR="000B268A" w:rsidRPr="000B268A" w:rsidRDefault="000B268A" w:rsidP="00D21091">
      <w:pPr>
        <w:pStyle w:val="Heading3"/>
      </w:pPr>
      <w:r w:rsidRPr="000B268A">
        <w:t xml:space="preserve">Comprehensive Plan and Critical Areas Regulations </w:t>
      </w:r>
    </w:p>
    <w:p w14:paraId="01002863" w14:textId="5A150BCD" w:rsidR="00B50A1E" w:rsidRDefault="00B50A1E" w:rsidP="00B50A1E">
      <w:pPr>
        <w:pStyle w:val="Body"/>
      </w:pPr>
      <w:r>
        <w:t>The County’s Comprehensive Plan, amended most recently in 2010, contains the following goals specific to protecting and restoring natural resources:</w:t>
      </w:r>
    </w:p>
    <w:p w14:paraId="7E1A12DC" w14:textId="77777777" w:rsidR="00B50A1E" w:rsidRPr="0015582B" w:rsidRDefault="00B50A1E" w:rsidP="0015582B">
      <w:pPr>
        <w:pStyle w:val="Bullet"/>
      </w:pPr>
      <w:r w:rsidRPr="0015582B">
        <w:t>Minimizing degradation of existing natural areas and preserving designated critical areas.</w:t>
      </w:r>
    </w:p>
    <w:p w14:paraId="49528B44" w14:textId="77777777" w:rsidR="00B50A1E" w:rsidRPr="0015582B" w:rsidRDefault="00B50A1E" w:rsidP="0015582B">
      <w:pPr>
        <w:pStyle w:val="Bullet"/>
      </w:pPr>
      <w:r w:rsidRPr="0015582B">
        <w:t>Using State Environmental Policy Act (SEPA) review to ensure that development does not adversely impact natural resources, include water resources and critical or sensitive areas.</w:t>
      </w:r>
    </w:p>
    <w:p w14:paraId="0AF335EA" w14:textId="1045D8AA" w:rsidR="00915BA6" w:rsidRPr="00915BA6" w:rsidRDefault="00915BA6" w:rsidP="00915BA6">
      <w:pPr>
        <w:pStyle w:val="Body"/>
      </w:pPr>
      <w:r>
        <w:t>The County has critical areas regulations that are designed</w:t>
      </w:r>
      <w:r w:rsidRPr="00915BA6">
        <w:t xml:space="preserve"> to implement the goals, policies, guidelines, and requirements of the County Comprehensive Plan and Growth Management Act</w:t>
      </w:r>
      <w:r>
        <w:t xml:space="preserve">. </w:t>
      </w:r>
      <w:r w:rsidR="007D156D">
        <w:t xml:space="preserve"> </w:t>
      </w:r>
      <w:r>
        <w:t>The Critical Areas Ordinance (CAO) (</w:t>
      </w:r>
      <w:r w:rsidRPr="00915BA6">
        <w:rPr>
          <w:szCs w:val="24"/>
        </w:rPr>
        <w:t>Whitman County Code (WCC) Chapter 9.05</w:t>
      </w:r>
      <w:r>
        <w:rPr>
          <w:szCs w:val="24"/>
        </w:rPr>
        <w:t xml:space="preserve">) </w:t>
      </w:r>
      <w:r>
        <w:t xml:space="preserve">aims to limit development and alteration of critical areas. </w:t>
      </w:r>
      <w:r w:rsidR="007D156D">
        <w:t xml:space="preserve"> </w:t>
      </w:r>
      <w:r>
        <w:t xml:space="preserve">Relevant goals contained in the CAO include: </w:t>
      </w:r>
    </w:p>
    <w:p w14:paraId="2F680CD4" w14:textId="355A0CCF" w:rsidR="00915BA6" w:rsidRPr="00915BA6" w:rsidRDefault="00915BA6" w:rsidP="0015582B">
      <w:pPr>
        <w:pStyle w:val="Bullet"/>
      </w:pPr>
      <w:r w:rsidRPr="00915BA6">
        <w:lastRenderedPageBreak/>
        <w:t xml:space="preserve">Maintain healthy, functioning ecosystems through the protection of unique, fragile, and valuable elements of the environment, including ground and surface waters, wetlands, fish and wildlife and their habitats, and to conserve the biodiversity of plant and animal species; </w:t>
      </w:r>
    </w:p>
    <w:p w14:paraId="1505F085" w14:textId="2ADDAFB2" w:rsidR="00915BA6" w:rsidRPr="00915BA6" w:rsidRDefault="00915BA6" w:rsidP="0015582B">
      <w:pPr>
        <w:pStyle w:val="Bullet"/>
      </w:pPr>
      <w:r w:rsidRPr="00915BA6">
        <w:t xml:space="preserve">Direct activities not dependent on critical areas resources to less ecologically  sensitive sites and mitigate unavoidable impacts to critical areas by regulating alterations in and adjacent to critical areas; and </w:t>
      </w:r>
    </w:p>
    <w:p w14:paraId="121DB5A3" w14:textId="15A9FCF5" w:rsidR="00915BA6" w:rsidRPr="00915BA6" w:rsidRDefault="00915BA6" w:rsidP="0015582B">
      <w:pPr>
        <w:pStyle w:val="Bullet"/>
      </w:pPr>
      <w:r w:rsidRPr="00915BA6">
        <w:t>Prevent cumulative adverse environmental impacts to water quality, wetlands, fish and wildlife habitat, and the overall net loss of wetlands, frequent</w:t>
      </w:r>
      <w:r>
        <w:t>ly</w:t>
      </w:r>
      <w:r w:rsidRPr="00915BA6">
        <w:t xml:space="preserve"> flooded areas, and habitat conservation areas. </w:t>
      </w:r>
    </w:p>
    <w:p w14:paraId="443EDFB5" w14:textId="77777777" w:rsidR="000B268A" w:rsidRPr="00070D00" w:rsidRDefault="000B268A" w:rsidP="00070D00">
      <w:pPr>
        <w:pStyle w:val="Heading3"/>
        <w:rPr>
          <w:rStyle w:val="BodyTextChar"/>
          <w:color w:val="auto"/>
        </w:rPr>
      </w:pPr>
      <w:r w:rsidRPr="00070D00">
        <w:rPr>
          <w:rStyle w:val="BodyTextChar"/>
          <w:color w:val="auto"/>
        </w:rPr>
        <w:t>County Conservation Districts</w:t>
      </w:r>
    </w:p>
    <w:p w14:paraId="4E1090B5" w14:textId="6DCA070A" w:rsidR="000B268A" w:rsidRDefault="00D21091" w:rsidP="00B50A1E">
      <w:pPr>
        <w:pStyle w:val="Body"/>
        <w:tabs>
          <w:tab w:val="left" w:pos="1440"/>
        </w:tabs>
        <w:rPr>
          <w:rStyle w:val="BodyTextChar"/>
          <w:color w:val="auto"/>
          <w:sz w:val="22"/>
          <w:u w:val="single"/>
        </w:rPr>
      </w:pPr>
      <w:r>
        <w:rPr>
          <w:rStyle w:val="BodyTextChar"/>
          <w:color w:val="auto"/>
          <w:sz w:val="22"/>
        </w:rPr>
        <w:t>Four</w:t>
      </w:r>
      <w:r w:rsidRPr="000B268A">
        <w:rPr>
          <w:rStyle w:val="BodyTextChar"/>
          <w:color w:val="auto"/>
          <w:sz w:val="22"/>
        </w:rPr>
        <w:t xml:space="preserve"> conservation districts are active in Whitman County</w:t>
      </w:r>
      <w:r>
        <w:rPr>
          <w:rStyle w:val="BodyTextChar"/>
          <w:color w:val="auto"/>
          <w:sz w:val="22"/>
        </w:rPr>
        <w:t xml:space="preserve">, and each </w:t>
      </w:r>
      <w:r w:rsidRPr="00D21091">
        <w:rPr>
          <w:rStyle w:val="BodyTextChar"/>
          <w:color w:val="auto"/>
          <w:sz w:val="22"/>
        </w:rPr>
        <w:t xml:space="preserve">has developed work </w:t>
      </w:r>
      <w:proofErr w:type="gramStart"/>
      <w:r w:rsidRPr="00D21091">
        <w:rPr>
          <w:rStyle w:val="BodyTextChar"/>
          <w:color w:val="auto"/>
          <w:sz w:val="22"/>
        </w:rPr>
        <w:t>plans</w:t>
      </w:r>
      <w:proofErr w:type="gramEnd"/>
      <w:r w:rsidRPr="00D21091">
        <w:rPr>
          <w:rStyle w:val="BodyTextChar"/>
          <w:color w:val="auto"/>
          <w:sz w:val="22"/>
        </w:rPr>
        <w:t xml:space="preserve"> and priorities to</w:t>
      </w:r>
      <w:r w:rsidRPr="00D21091">
        <w:rPr>
          <w:rStyle w:val="BodyTextChar"/>
          <w:color w:val="auto"/>
          <w:sz w:val="22"/>
        </w:rPr>
        <w:t xml:space="preserve"> </w:t>
      </w:r>
      <w:r w:rsidRPr="00D21091">
        <w:rPr>
          <w:rStyle w:val="BodyTextChar"/>
          <w:color w:val="auto"/>
          <w:sz w:val="22"/>
        </w:rPr>
        <w:t>address their mission of promoting natural resource</w:t>
      </w:r>
      <w:r w:rsidRPr="000B268A">
        <w:rPr>
          <w:rStyle w:val="BodyTextChar"/>
          <w:color w:val="auto"/>
          <w:sz w:val="22"/>
        </w:rPr>
        <w:t xml:space="preserve"> conservation.</w:t>
      </w:r>
    </w:p>
    <w:p w14:paraId="6473E79B" w14:textId="0ED7848B" w:rsidR="00D21091" w:rsidRDefault="00D21091" w:rsidP="00070D00">
      <w:pPr>
        <w:pStyle w:val="Heading4"/>
        <w:rPr>
          <w:rStyle w:val="BodyTextChar"/>
          <w:color w:val="auto"/>
          <w:sz w:val="22"/>
        </w:rPr>
      </w:pPr>
      <w:r>
        <w:rPr>
          <w:rStyle w:val="BodyTextChar"/>
          <w:color w:val="auto"/>
          <w:sz w:val="22"/>
        </w:rPr>
        <w:t xml:space="preserve">Whitman </w:t>
      </w:r>
      <w:r w:rsidRPr="00070D00">
        <w:rPr>
          <w:rStyle w:val="BodyTextChar"/>
          <w:color w:val="auto"/>
          <w:sz w:val="22"/>
        </w:rPr>
        <w:t>Conservation</w:t>
      </w:r>
      <w:r>
        <w:rPr>
          <w:rStyle w:val="BodyTextChar"/>
          <w:color w:val="auto"/>
          <w:sz w:val="22"/>
        </w:rPr>
        <w:t xml:space="preserve"> District</w:t>
      </w:r>
    </w:p>
    <w:p w14:paraId="11A75F26" w14:textId="6C8C4326" w:rsidR="00B50A1E" w:rsidRPr="00E4560C" w:rsidRDefault="00B50A1E" w:rsidP="00B50A1E">
      <w:pPr>
        <w:pStyle w:val="Body"/>
        <w:tabs>
          <w:tab w:val="left" w:pos="1440"/>
        </w:tabs>
        <w:rPr>
          <w:rStyle w:val="BodyTextChar"/>
          <w:color w:val="auto"/>
          <w:sz w:val="22"/>
        </w:rPr>
      </w:pPr>
      <w:r w:rsidRPr="00E4560C">
        <w:rPr>
          <w:rStyle w:val="BodyTextChar"/>
          <w:color w:val="auto"/>
          <w:sz w:val="22"/>
        </w:rPr>
        <w:t xml:space="preserve">The </w:t>
      </w:r>
      <w:r>
        <w:rPr>
          <w:rStyle w:val="BodyTextChar"/>
          <w:color w:val="auto"/>
          <w:sz w:val="22"/>
        </w:rPr>
        <w:t>W</w:t>
      </w:r>
      <w:r w:rsidR="00F70FBB">
        <w:rPr>
          <w:rStyle w:val="BodyTextChar"/>
          <w:color w:val="auto"/>
          <w:sz w:val="22"/>
        </w:rPr>
        <w:t xml:space="preserve">hitman </w:t>
      </w:r>
      <w:r>
        <w:rPr>
          <w:rStyle w:val="BodyTextChar"/>
          <w:color w:val="auto"/>
          <w:sz w:val="22"/>
        </w:rPr>
        <w:t>C</w:t>
      </w:r>
      <w:r w:rsidR="00F70FBB">
        <w:rPr>
          <w:rStyle w:val="BodyTextChar"/>
          <w:color w:val="auto"/>
          <w:sz w:val="22"/>
        </w:rPr>
        <w:t xml:space="preserve">onservation </w:t>
      </w:r>
      <w:r>
        <w:rPr>
          <w:rStyle w:val="BodyTextChar"/>
          <w:color w:val="auto"/>
          <w:sz w:val="22"/>
        </w:rPr>
        <w:t>D</w:t>
      </w:r>
      <w:r w:rsidR="00F70FBB">
        <w:rPr>
          <w:rStyle w:val="BodyTextChar"/>
          <w:color w:val="auto"/>
          <w:sz w:val="22"/>
        </w:rPr>
        <w:t>istrict has a</w:t>
      </w:r>
      <w:r w:rsidRPr="00E4560C">
        <w:rPr>
          <w:rStyle w:val="BodyTextChar"/>
          <w:color w:val="auto"/>
          <w:sz w:val="22"/>
        </w:rPr>
        <w:t xml:space="preserve"> 5-Year Plan (2010 to 2015) </w:t>
      </w:r>
      <w:r w:rsidR="00F70FBB">
        <w:rPr>
          <w:rStyle w:val="BodyTextChar"/>
          <w:color w:val="auto"/>
          <w:sz w:val="22"/>
        </w:rPr>
        <w:t xml:space="preserve">which </w:t>
      </w:r>
      <w:r w:rsidRPr="00E4560C">
        <w:rPr>
          <w:rStyle w:val="BodyTextChar"/>
          <w:color w:val="auto"/>
          <w:sz w:val="22"/>
        </w:rPr>
        <w:t xml:space="preserve">lists specific 2015 natural resource priority goals that include outreach, education, </w:t>
      </w:r>
      <w:proofErr w:type="gramStart"/>
      <w:r w:rsidRPr="00E4560C">
        <w:rPr>
          <w:rStyle w:val="BodyTextChar"/>
          <w:color w:val="auto"/>
          <w:sz w:val="22"/>
        </w:rPr>
        <w:t>livestock</w:t>
      </w:r>
      <w:proofErr w:type="gramEnd"/>
      <w:r w:rsidRPr="00E4560C">
        <w:rPr>
          <w:rStyle w:val="BodyTextChar"/>
          <w:color w:val="auto"/>
          <w:sz w:val="22"/>
        </w:rPr>
        <w:t xml:space="preserve"> management to protect streams through participation by livestock managers, review of financial incentives, noxious weed control, and actions through the Conservation Reserve Program.  Pertinent general goals are further defined in the FY2014 Annual Work Plan as follows:</w:t>
      </w:r>
    </w:p>
    <w:p w14:paraId="5CF9F1F2" w14:textId="766DB45E" w:rsidR="00B50A1E" w:rsidRPr="0015582B" w:rsidRDefault="00B50A1E" w:rsidP="0015582B">
      <w:pPr>
        <w:pStyle w:val="Quote"/>
      </w:pPr>
      <w:r w:rsidRPr="0015582B">
        <w:rPr>
          <w:rStyle w:val="BodyTextChar"/>
          <w:color w:val="auto"/>
          <w:sz w:val="22"/>
        </w:rPr>
        <w:t xml:space="preserve">“Water Quality: </w:t>
      </w:r>
      <w:r w:rsidRPr="0015582B">
        <w:t xml:space="preserve">By June 2018 have a demonstrated increase in: participation by livestock operators to have a plan in place addressing water quality issues; riparian areas along streams managed efficiently, runoff from livestock feeding areas eliminated; increase awareness of CREP </w:t>
      </w:r>
      <w:r w:rsidR="00123ECD" w:rsidRPr="0015582B">
        <w:t xml:space="preserve">[Conservation Reserve Enhancement Program] </w:t>
      </w:r>
      <w:r w:rsidRPr="0015582B">
        <w:t>and CCRP</w:t>
      </w:r>
      <w:r w:rsidR="006E30DA" w:rsidRPr="0015582B">
        <w:t xml:space="preserve"> [Continuous Conservation Reserve Program]</w:t>
      </w:r>
      <w:r w:rsidRPr="0015582B">
        <w:t xml:space="preserve"> programs to buffer waterways; reduction of most regulators’ concerns in the District</w:t>
      </w:r>
    </w:p>
    <w:p w14:paraId="7BC3B324" w14:textId="77777777" w:rsidR="00B50A1E" w:rsidRPr="0015582B" w:rsidRDefault="00B50A1E" w:rsidP="0015582B">
      <w:pPr>
        <w:pStyle w:val="Quote"/>
      </w:pPr>
      <w:r w:rsidRPr="0015582B">
        <w:t>Livestock: By June 2018 have a demonstrated increase in: Partnering with the 5 Star Watershed Stewardship program; collaborate with Whitman County Extension and Whitman County Cattlemen Association on grazing alternatives; increase public perception of the positive aspects of ranching on private and public land; increase the public awareness to the benefits of cohabitation for wildlife and livestock; increase awareness of best management practices by ranchers; reduce regulators’ concerns in well managed livestock operations”</w:t>
      </w:r>
    </w:p>
    <w:p w14:paraId="23D1B4E9" w14:textId="77777777" w:rsidR="00D21091" w:rsidRPr="00070D00" w:rsidRDefault="00D21091" w:rsidP="00070D00">
      <w:pPr>
        <w:pStyle w:val="Heading4"/>
        <w:rPr>
          <w:rStyle w:val="BodyTextChar"/>
          <w:color w:val="auto"/>
          <w:sz w:val="22"/>
        </w:rPr>
      </w:pPr>
      <w:r w:rsidRPr="00070D00">
        <w:rPr>
          <w:rStyle w:val="BodyTextChar"/>
          <w:color w:val="auto"/>
          <w:sz w:val="22"/>
        </w:rPr>
        <w:lastRenderedPageBreak/>
        <w:t xml:space="preserve">Palouse Rock Lake Conservation District </w:t>
      </w:r>
    </w:p>
    <w:p w14:paraId="5F2C424E" w14:textId="1B656233" w:rsidR="000E0B3E" w:rsidRPr="000E0B3E" w:rsidRDefault="000B268A" w:rsidP="000E0B3E">
      <w:pPr>
        <w:pStyle w:val="Body"/>
        <w:tabs>
          <w:tab w:val="left" w:pos="1440"/>
        </w:tabs>
        <w:rPr>
          <w:rStyle w:val="BodyTextChar"/>
          <w:color w:val="auto"/>
          <w:sz w:val="22"/>
        </w:rPr>
      </w:pPr>
      <w:r>
        <w:rPr>
          <w:rStyle w:val="BodyTextChar"/>
          <w:color w:val="auto"/>
          <w:sz w:val="22"/>
        </w:rPr>
        <w:t>The Palouse</w:t>
      </w:r>
      <w:r w:rsidR="00FE70DD">
        <w:rPr>
          <w:rStyle w:val="BodyTextChar"/>
          <w:color w:val="auto"/>
          <w:sz w:val="22"/>
        </w:rPr>
        <w:t xml:space="preserve"> </w:t>
      </w:r>
      <w:r>
        <w:rPr>
          <w:rStyle w:val="BodyTextChar"/>
          <w:color w:val="auto"/>
          <w:sz w:val="22"/>
        </w:rPr>
        <w:t xml:space="preserve">Rock Lake Conservation District has a </w:t>
      </w:r>
      <w:r w:rsidR="000E0B3E" w:rsidRPr="000E0B3E">
        <w:rPr>
          <w:rStyle w:val="BodyTextChar"/>
          <w:color w:val="auto"/>
          <w:sz w:val="22"/>
        </w:rPr>
        <w:t>5-Year Plan and 2014 Annual Work Plan addressing natural resource priorities related to restoration</w:t>
      </w:r>
      <w:r>
        <w:rPr>
          <w:rStyle w:val="BodyTextChar"/>
          <w:color w:val="auto"/>
          <w:sz w:val="22"/>
        </w:rPr>
        <w:t xml:space="preserve">. </w:t>
      </w:r>
      <w:r w:rsidR="0015582B">
        <w:rPr>
          <w:rStyle w:val="BodyTextChar"/>
          <w:color w:val="auto"/>
          <w:sz w:val="22"/>
        </w:rPr>
        <w:t xml:space="preserve"> </w:t>
      </w:r>
      <w:r>
        <w:rPr>
          <w:rStyle w:val="BodyTextChar"/>
          <w:color w:val="auto"/>
          <w:sz w:val="22"/>
        </w:rPr>
        <w:t>Specific goals</w:t>
      </w:r>
      <w:r w:rsidR="000E0B3E" w:rsidRPr="000E0B3E">
        <w:rPr>
          <w:rStyle w:val="BodyTextChar"/>
          <w:color w:val="auto"/>
          <w:sz w:val="22"/>
        </w:rPr>
        <w:t xml:space="preserve"> targeted for 2015 are:</w:t>
      </w:r>
    </w:p>
    <w:p w14:paraId="3FF89CAD" w14:textId="77777777" w:rsidR="000E0B3E" w:rsidRPr="0015582B" w:rsidRDefault="000E0B3E" w:rsidP="0015582B">
      <w:pPr>
        <w:pStyle w:val="Bullet"/>
      </w:pPr>
      <w:r w:rsidRPr="0015582B">
        <w:rPr>
          <w:rStyle w:val="BodyTextChar"/>
          <w:color w:val="auto"/>
          <w:sz w:val="22"/>
        </w:rPr>
        <w:t>“</w:t>
      </w:r>
      <w:r w:rsidRPr="0015582B">
        <w:t xml:space="preserve">Develop plantings for protection of soil and for wildlife habitat </w:t>
      </w:r>
    </w:p>
    <w:p w14:paraId="3F9F79BB" w14:textId="77777777" w:rsidR="000E0B3E" w:rsidRPr="0015582B" w:rsidRDefault="000E0B3E" w:rsidP="0015582B">
      <w:pPr>
        <w:pStyle w:val="Bullet"/>
        <w:rPr>
          <w:rStyle w:val="BodyTextChar"/>
          <w:color w:val="auto"/>
          <w:sz w:val="22"/>
        </w:rPr>
      </w:pPr>
      <w:r w:rsidRPr="0015582B">
        <w:rPr>
          <w:rStyle w:val="BodyTextChar"/>
          <w:color w:val="auto"/>
          <w:sz w:val="22"/>
        </w:rPr>
        <w:t>Increase acres of contour grass buffer strips from the current of approximately 40% up to 50%</w:t>
      </w:r>
    </w:p>
    <w:p w14:paraId="640DCF73" w14:textId="77777777" w:rsidR="000E0B3E" w:rsidRPr="0015582B" w:rsidRDefault="000E0B3E" w:rsidP="0015582B">
      <w:pPr>
        <w:pStyle w:val="Bullet"/>
        <w:rPr>
          <w:rStyle w:val="BodyTextChar"/>
          <w:color w:val="auto"/>
          <w:sz w:val="22"/>
        </w:rPr>
      </w:pPr>
      <w:r w:rsidRPr="0015582B">
        <w:rPr>
          <w:rStyle w:val="BodyTextChar"/>
          <w:color w:val="auto"/>
          <w:sz w:val="22"/>
        </w:rPr>
        <w:t>Increase acres of riparian buffer strips from 15% to 50% of the eligible riparian acres to help move cattle in riparian feeding areas away from the streams and rivers</w:t>
      </w:r>
    </w:p>
    <w:p w14:paraId="00DC6ACA" w14:textId="77777777" w:rsidR="000E0B3E" w:rsidRPr="0015582B" w:rsidRDefault="000E0B3E" w:rsidP="0015582B">
      <w:pPr>
        <w:pStyle w:val="Bullet"/>
        <w:rPr>
          <w:rStyle w:val="BodyTextChar"/>
          <w:color w:val="auto"/>
          <w:sz w:val="22"/>
        </w:rPr>
      </w:pPr>
      <w:r w:rsidRPr="0015582B">
        <w:rPr>
          <w:rStyle w:val="BodyTextChar"/>
          <w:color w:val="auto"/>
          <w:sz w:val="22"/>
        </w:rPr>
        <w:t>Increase documentation of water quality and quantity improvements that are achieved</w:t>
      </w:r>
    </w:p>
    <w:p w14:paraId="22F96C1A" w14:textId="77777777" w:rsidR="000E0B3E" w:rsidRPr="0015582B" w:rsidRDefault="000E0B3E" w:rsidP="0015582B">
      <w:pPr>
        <w:pStyle w:val="Bullet"/>
      </w:pPr>
      <w:r w:rsidRPr="0015582B">
        <w:t>Have 95% of all identified AFO/CAFO [Animal Feeding Operations/Confined Animal Feeding Operations] issued resolved</w:t>
      </w:r>
    </w:p>
    <w:p w14:paraId="55B4D512" w14:textId="77777777" w:rsidR="000E0B3E" w:rsidRPr="0015582B" w:rsidRDefault="000E0B3E" w:rsidP="0015582B">
      <w:pPr>
        <w:pStyle w:val="Bullet"/>
      </w:pPr>
      <w:r w:rsidRPr="0015582B">
        <w:t>80% of all the cattle will be located in feeding areas away from the streams and rivers</w:t>
      </w:r>
    </w:p>
    <w:p w14:paraId="155EFEA7" w14:textId="77777777" w:rsidR="000E0B3E" w:rsidRPr="0015582B" w:rsidRDefault="000E0B3E" w:rsidP="0015582B">
      <w:pPr>
        <w:pStyle w:val="Bullet"/>
      </w:pPr>
      <w:r w:rsidRPr="0015582B">
        <w:t>Plans that treat water quality will be completed and 50% of the cooperators will be in compliance with water quality standards for nutrients and sedimentation</w:t>
      </w:r>
    </w:p>
    <w:p w14:paraId="785C060F" w14:textId="77777777" w:rsidR="000E0B3E" w:rsidRPr="0015582B" w:rsidRDefault="000E0B3E" w:rsidP="0015582B">
      <w:pPr>
        <w:pStyle w:val="Bullet"/>
        <w:rPr>
          <w:rStyle w:val="BodyTextChar"/>
          <w:color w:val="auto"/>
          <w:sz w:val="22"/>
        </w:rPr>
      </w:pPr>
      <w:r w:rsidRPr="0015582B">
        <w:t>Enhance off-site watering facilities for livestock and wildlife”</w:t>
      </w:r>
    </w:p>
    <w:p w14:paraId="4ED9FD34" w14:textId="12D7069C" w:rsidR="00D21091" w:rsidRPr="00070D00" w:rsidRDefault="00D21091" w:rsidP="00070D00">
      <w:pPr>
        <w:pStyle w:val="Heading4"/>
      </w:pPr>
      <w:r w:rsidRPr="00070D00">
        <w:t>Palouse Conservation District</w:t>
      </w:r>
    </w:p>
    <w:p w14:paraId="1E81A85D" w14:textId="37CBEB3D" w:rsidR="000E0B3E" w:rsidRPr="000E0B3E" w:rsidRDefault="006F57F7" w:rsidP="000E0B3E">
      <w:pPr>
        <w:pStyle w:val="Body"/>
      </w:pPr>
      <w:r>
        <w:t>T</w:t>
      </w:r>
      <w:r w:rsidR="000B268A">
        <w:t xml:space="preserve">he Palouse Conservation District </w:t>
      </w:r>
      <w:r w:rsidR="000E0B3E" w:rsidRPr="000E0B3E">
        <w:t xml:space="preserve">Fiscal Year 2014 Annual Work Plan lists the Conservation District’s most current goals and objectives for each of its natural resource priority program areas.  Overarching goals for each pertinent program area are as follows: </w:t>
      </w:r>
    </w:p>
    <w:p w14:paraId="6F24C449" w14:textId="77777777" w:rsidR="000E0B3E" w:rsidRPr="000E0B3E" w:rsidRDefault="000E0B3E" w:rsidP="0015582B">
      <w:pPr>
        <w:pStyle w:val="Bullet"/>
      </w:pPr>
      <w:r w:rsidRPr="000E0B3E">
        <w:t>“Soil and Health Erosion Control: Demonstrated improvement in soil health including reduction in erosion as a result of people assisted, conservation plans developed and conservation practices implemented.</w:t>
      </w:r>
    </w:p>
    <w:p w14:paraId="708B0FD0" w14:textId="77777777" w:rsidR="000E0B3E" w:rsidRPr="000E0B3E" w:rsidRDefault="000E0B3E" w:rsidP="0015582B">
      <w:pPr>
        <w:pStyle w:val="Bullet"/>
      </w:pPr>
      <w:r w:rsidRPr="000E0B3E">
        <w:t xml:space="preserve">Water Quality: Demonstrated improvement in water quality measures for water bodies in the Palouse CD including reduction in sediment, fecal coliform, </w:t>
      </w:r>
      <w:r w:rsidRPr="000E0B3E">
        <w:lastRenderedPageBreak/>
        <w:t>temperature as a result of people assisted, conservation plans developed and conservation practices implemented.</w:t>
      </w:r>
    </w:p>
    <w:p w14:paraId="21EAA2F7" w14:textId="77777777" w:rsidR="000E0B3E" w:rsidRPr="000E0B3E" w:rsidRDefault="000E0B3E" w:rsidP="0015582B">
      <w:pPr>
        <w:pStyle w:val="Bullet"/>
      </w:pPr>
      <w:r w:rsidRPr="000E0B3E">
        <w:t>Replenishing the Landscape (habitat, vegetation, prairie): Demonstrated improvement in replenishing the landscape including habitat, vegetative cover, Palouse Prairie, as a result of people assisted, conservation plans developed and conservation practices implemented</w:t>
      </w:r>
    </w:p>
    <w:p w14:paraId="417A8FB5" w14:textId="77777777" w:rsidR="000E0B3E" w:rsidRPr="000E0B3E" w:rsidRDefault="000E0B3E" w:rsidP="0015582B">
      <w:pPr>
        <w:pStyle w:val="Bullet"/>
      </w:pPr>
      <w:r w:rsidRPr="000E0B3E">
        <w:t>Weed Control: Demonstrated improvement in weed control and technical assistance for district projects as a result of people assisted, weed control practices implemented</w:t>
      </w:r>
    </w:p>
    <w:p w14:paraId="15E7F284" w14:textId="77777777" w:rsidR="000E0B3E" w:rsidRPr="000E0B3E" w:rsidRDefault="000E0B3E" w:rsidP="0015582B">
      <w:pPr>
        <w:pStyle w:val="Bullet"/>
      </w:pPr>
      <w:r w:rsidRPr="000E0B3E">
        <w:t>Small Acreage Issues: Demonstrated improvement in small acreage conservation issues as a result of people assisted, conservation plans developed and conservation practices implemented</w:t>
      </w:r>
    </w:p>
    <w:p w14:paraId="7E4F6AAC" w14:textId="77777777" w:rsidR="000E0B3E" w:rsidRDefault="000E0B3E" w:rsidP="0015582B">
      <w:pPr>
        <w:pStyle w:val="Bullet"/>
      </w:pPr>
      <w:r w:rsidRPr="000E0B3E">
        <w:t>Education/Outreach: Demonstrated improvement in conservation awareness and interest as a result of educational and outreach events, increased partner agencies and organizations involved and media coverage”</w:t>
      </w:r>
    </w:p>
    <w:p w14:paraId="2A2443FA" w14:textId="77777777" w:rsidR="00D21091" w:rsidRDefault="00D21091" w:rsidP="00D21091">
      <w:pPr>
        <w:pStyle w:val="Heading4"/>
      </w:pPr>
      <w:r>
        <w:t>Pine Creek Conservation District</w:t>
      </w:r>
      <w:r>
        <w:t xml:space="preserve"> </w:t>
      </w:r>
    </w:p>
    <w:p w14:paraId="250C52A9" w14:textId="4C50A902" w:rsidR="006F57F7" w:rsidRDefault="006F57F7" w:rsidP="006F57F7">
      <w:pPr>
        <w:pStyle w:val="Body"/>
      </w:pPr>
      <w:r>
        <w:t>Finally, the Pine Creek Conservation District, which covers a portion of the Hangman Creek watershed, lists the following relevant goals in its 5-Year Plan 2011-2016:</w:t>
      </w:r>
    </w:p>
    <w:p w14:paraId="19C90AEC" w14:textId="521BBA47" w:rsidR="006F57F7" w:rsidRPr="006F57F7" w:rsidRDefault="006F57F7" w:rsidP="0015582B">
      <w:pPr>
        <w:pStyle w:val="Bullet"/>
      </w:pPr>
      <w:r w:rsidRPr="006F57F7">
        <w:t>Reduce erosion and improve water quality by providing technical assistance to an average of 10%, annually, of district farm operators.</w:t>
      </w:r>
    </w:p>
    <w:p w14:paraId="50B4BD1A" w14:textId="1FD23726" w:rsidR="006F57F7" w:rsidRPr="006F57F7" w:rsidRDefault="006F57F7" w:rsidP="0015582B">
      <w:pPr>
        <w:pStyle w:val="Bullet"/>
      </w:pPr>
      <w:r w:rsidRPr="006F57F7">
        <w:t xml:space="preserve">Prepare a detailed inventory of livestock operations and have all identified operations complete livestock/water quality plans. </w:t>
      </w:r>
    </w:p>
    <w:p w14:paraId="1B411228" w14:textId="570C4EE6" w:rsidR="006F57F7" w:rsidRPr="006F57F7" w:rsidRDefault="006F57F7" w:rsidP="0015582B">
      <w:pPr>
        <w:pStyle w:val="Bullet"/>
      </w:pPr>
      <w:r w:rsidRPr="006F57F7">
        <w:t>Seek out and apply for funding to implement a comprehensive cost- share program for direct seed/reduced tillage activities.</w:t>
      </w:r>
    </w:p>
    <w:p w14:paraId="7825D03B" w14:textId="3BC54DA9" w:rsidR="006F57F7" w:rsidRPr="006F57F7" w:rsidRDefault="006F57F7" w:rsidP="0015582B">
      <w:pPr>
        <w:pStyle w:val="Bullet"/>
      </w:pPr>
      <w:r w:rsidRPr="006F57F7">
        <w:t>Increase direct seeded and reduced tillage acres to 50% of farmland in the district.</w:t>
      </w:r>
    </w:p>
    <w:p w14:paraId="29F55BB7" w14:textId="063A578A" w:rsidR="006F57F7" w:rsidRPr="006F57F7" w:rsidRDefault="006F57F7" w:rsidP="0015582B">
      <w:pPr>
        <w:pStyle w:val="Bullet"/>
      </w:pPr>
      <w:r w:rsidRPr="006F57F7">
        <w:t>Perform a quality check on approximately 5% (annually) of the CRP acres in the district by cooperating with NRCS through the TSP program.</w:t>
      </w:r>
    </w:p>
    <w:p w14:paraId="3D4D0EC3" w14:textId="30197F90" w:rsidR="007C739D" w:rsidRDefault="007C739D" w:rsidP="00307020">
      <w:pPr>
        <w:pStyle w:val="Heading2"/>
      </w:pPr>
      <w:bookmarkStart w:id="46" w:name="_Toc394475162"/>
      <w:r>
        <w:lastRenderedPageBreak/>
        <w:t>WRIA 34</w:t>
      </w:r>
      <w:bookmarkEnd w:id="46"/>
    </w:p>
    <w:p w14:paraId="0639879B" w14:textId="6295A575" w:rsidR="00164752" w:rsidRDefault="00164752" w:rsidP="00164752">
      <w:pPr>
        <w:pStyle w:val="Body"/>
      </w:pPr>
      <w:r>
        <w:t xml:space="preserve">WRIA 34 watershed planning efforts are detailed in the Palouse Watershed Plan (HRD/EES 2007). </w:t>
      </w:r>
      <w:r w:rsidR="007D156D">
        <w:t xml:space="preserve"> </w:t>
      </w:r>
      <w:r>
        <w:t>Some of the relevant basin-wide goals outlined in the plan are:</w:t>
      </w:r>
    </w:p>
    <w:p w14:paraId="6813FDE1" w14:textId="77777777" w:rsidR="00164752" w:rsidRDefault="00164752" w:rsidP="0015582B">
      <w:pPr>
        <w:pStyle w:val="Bullet"/>
      </w:pPr>
      <w:r>
        <w:t>Emphasize voluntary, incentive-based management that use existing water conservation programs.</w:t>
      </w:r>
    </w:p>
    <w:p w14:paraId="61FF7FE5" w14:textId="77777777" w:rsidR="00164752" w:rsidRDefault="00164752" w:rsidP="0015582B">
      <w:pPr>
        <w:pStyle w:val="Bullet"/>
      </w:pPr>
      <w:r>
        <w:t>Support use of urban and rural land BMPs.</w:t>
      </w:r>
    </w:p>
    <w:p w14:paraId="21DA6842" w14:textId="77777777" w:rsidR="00164752" w:rsidRDefault="00164752" w:rsidP="0015582B">
      <w:pPr>
        <w:pStyle w:val="Bullet"/>
      </w:pPr>
      <w:r>
        <w:t>Conduct water resource management education and outreach, addressing such topics as water quality, conservation, and BMPs.</w:t>
      </w:r>
    </w:p>
    <w:p w14:paraId="52DE6D50" w14:textId="77777777" w:rsidR="00164752" w:rsidRDefault="00164752" w:rsidP="0015582B">
      <w:pPr>
        <w:pStyle w:val="Bullet"/>
      </w:pPr>
      <w:r>
        <w:t>Restore and enhance floodplains, riparian areas, and wetlands with a focus on improving water quality, providing habitat, and reducing severity of flood events.</w:t>
      </w:r>
    </w:p>
    <w:p w14:paraId="3A147EE3" w14:textId="77777777" w:rsidR="00164752" w:rsidRDefault="00164752" w:rsidP="0015582B">
      <w:pPr>
        <w:pStyle w:val="Bullet"/>
      </w:pPr>
      <w:r>
        <w:t>Review and update land use plans and regulations to be compatible with and support resource management goals.</w:t>
      </w:r>
    </w:p>
    <w:p w14:paraId="3F54A8BA" w14:textId="77777777" w:rsidR="00164752" w:rsidRDefault="00164752" w:rsidP="0015582B">
      <w:pPr>
        <w:pStyle w:val="Bullet"/>
      </w:pPr>
      <w:r>
        <w:t>Establish funding for long-term monitoring and evaluation of watershed plan implementation.</w:t>
      </w:r>
    </w:p>
    <w:p w14:paraId="2DD9AE61" w14:textId="77777777" w:rsidR="00164752" w:rsidRDefault="00164752" w:rsidP="0015582B">
      <w:pPr>
        <w:pStyle w:val="Bullet"/>
      </w:pPr>
      <w:r>
        <w:t>Protect surface and groundwater quality for aquatic habitat.</w:t>
      </w:r>
    </w:p>
    <w:p w14:paraId="13038BAB" w14:textId="77777777" w:rsidR="00164752" w:rsidRDefault="00164752" w:rsidP="0015582B">
      <w:pPr>
        <w:pStyle w:val="Bullet"/>
      </w:pPr>
      <w:r>
        <w:t>Manage stormwater in urban and rural areas to improve water quality.</w:t>
      </w:r>
    </w:p>
    <w:p w14:paraId="0A11DD17" w14:textId="77777777" w:rsidR="00164752" w:rsidRDefault="00164752" w:rsidP="0015582B">
      <w:pPr>
        <w:pStyle w:val="Bullet"/>
      </w:pPr>
      <w:r>
        <w:t>Review water quality standards and establish natural temperature levels for streams that reflect watershed conditions.</w:t>
      </w:r>
    </w:p>
    <w:p w14:paraId="35831952" w14:textId="220A739A" w:rsidR="007005F8" w:rsidRDefault="007005F8" w:rsidP="00307020">
      <w:pPr>
        <w:pStyle w:val="Heading2"/>
      </w:pPr>
      <w:bookmarkStart w:id="47" w:name="_Toc394475163"/>
      <w:r>
        <w:t>WRIA 35</w:t>
      </w:r>
      <w:bookmarkEnd w:id="47"/>
    </w:p>
    <w:p w14:paraId="21E8892A" w14:textId="05387BE8" w:rsidR="00D34438" w:rsidRDefault="00D34438" w:rsidP="007C739D">
      <w:pPr>
        <w:pStyle w:val="Body"/>
      </w:pPr>
      <w:r>
        <w:t>The Snake River Salmon Recovery Board completed the final Snake River Salmon Recovery Plan for SE Washington in 2011</w:t>
      </w:r>
      <w:r w:rsidR="001C63DB">
        <w:t xml:space="preserve"> </w:t>
      </w:r>
      <w:r w:rsidR="001C63DB">
        <w:fldChar w:fldCharType="begin" w:fldLock="1"/>
      </w:r>
      <w:r w:rsidR="00B615A8">
        <w:instrText>ADDIN CSL_CITATION { "citationItems" : [ { "id" : "ITEM-1", "itemData" : { "author" : [ { "dropping-particle" : "", "family" : "Snake River Salmon Recovery Board", "given" : "", "non-dropping-particle" : "", "parse-names" : false, "suffix" : "" } ], "id" : "ITEM-1", "issued" : { "date-parts" : [ [ "2011" ] ] }, "title" : "Snake River Salmon Recovery Plan for Southeast Washington", "type" : "report" }, "uris" : [ "http://www.mendeley.com/documents/?uuid=5cc0b3b6-320a-43d5-8644-d052c6033a21" ] } ], "mendeley" : { "previouslyFormattedCitation" : "(Snake River Salmon Recovery Board 2011)" }, "properties" : { "noteIndex" : 0 }, "schema" : "https://github.com/citation-style-language/schema/raw/master/csl-citation.json" }</w:instrText>
      </w:r>
      <w:r w:rsidR="001C63DB">
        <w:fldChar w:fldCharType="separate"/>
      </w:r>
      <w:r w:rsidR="001C63DB" w:rsidRPr="001C63DB">
        <w:rPr>
          <w:noProof/>
        </w:rPr>
        <w:t>(Snake River Salmon Recovery Board 2011)</w:t>
      </w:r>
      <w:r w:rsidR="001C63DB">
        <w:fldChar w:fldCharType="end"/>
      </w:r>
      <w:r>
        <w:t xml:space="preserve">. The Plan details steelhead and chinook recovery and restoration goals, including “broad sense” goals that take into consideration economic, social, and ecological values, as well as legislative mandates.  The Plan’s vision statement includes: </w:t>
      </w:r>
    </w:p>
    <w:p w14:paraId="48813DB1" w14:textId="09CF7E70" w:rsidR="00D34438" w:rsidRPr="0015582B" w:rsidRDefault="00D34438" w:rsidP="0015582B">
      <w:pPr>
        <w:pStyle w:val="Bullet"/>
      </w:pPr>
      <w:r w:rsidRPr="0015582B">
        <w:t xml:space="preserve">meeting recovery goals established by NMFS for listed populations of anadromous fish species and by U.S. Fish and Wildlife Service for bull trout, </w:t>
      </w:r>
    </w:p>
    <w:p w14:paraId="29281283" w14:textId="42E8D6C8" w:rsidR="00D34438" w:rsidRPr="0015582B" w:rsidRDefault="00D34438" w:rsidP="0015582B">
      <w:pPr>
        <w:pStyle w:val="Bullet"/>
      </w:pPr>
      <w:r w:rsidRPr="0015582B">
        <w:lastRenderedPageBreak/>
        <w:t xml:space="preserve">achieving healthy and harvestable populations of listed species in affected subbasins, and </w:t>
      </w:r>
    </w:p>
    <w:p w14:paraId="6A371E19" w14:textId="7984942A" w:rsidR="00D34438" w:rsidRDefault="00D34438" w:rsidP="0015582B">
      <w:pPr>
        <w:pStyle w:val="Bullet"/>
      </w:pPr>
      <w:proofErr w:type="gramStart"/>
      <w:r w:rsidRPr="0015582B">
        <w:t>realizing</w:t>
      </w:r>
      <w:proofErr w:type="gramEnd"/>
      <w:r w:rsidRPr="0015582B">
        <w:t xml:space="preserve"> these objectives</w:t>
      </w:r>
      <w:r>
        <w:t xml:space="preserve"> while recognizing that local culture and economies (agriculture, urban development, logging, power production, recreation, and other activities) are beneficial to the health of the human environment within the recovery region.</w:t>
      </w:r>
    </w:p>
    <w:p w14:paraId="549ECCB7" w14:textId="1D39664F" w:rsidR="00D34438" w:rsidRDefault="00D34438" w:rsidP="007C739D">
      <w:pPr>
        <w:pStyle w:val="Body"/>
        <w:rPr>
          <w:u w:val="single"/>
        </w:rPr>
      </w:pPr>
      <w:r>
        <w:t xml:space="preserve">Restoration goals (Chapter 4 of the plan) are presented as target abundance of adult </w:t>
      </w:r>
      <w:r w:rsidR="007D156D">
        <w:t>salmonids</w:t>
      </w:r>
      <w:r>
        <w:t xml:space="preserve">, and limiting factors that affect habitat are identified to guide efforts to address threats.  Specific goals for each management unit are presented in Table 6-1 of the plan.  </w:t>
      </w:r>
    </w:p>
    <w:p w14:paraId="6C8F43DC" w14:textId="4F2B4C2A" w:rsidR="007F5A7A" w:rsidRDefault="007F5A7A" w:rsidP="00307020">
      <w:pPr>
        <w:pStyle w:val="Heading2"/>
      </w:pPr>
      <w:bookmarkStart w:id="48" w:name="_Toc394475164"/>
      <w:r>
        <w:t>WRIA 56</w:t>
      </w:r>
      <w:bookmarkEnd w:id="48"/>
    </w:p>
    <w:p w14:paraId="7EA871AE" w14:textId="07A152C6" w:rsidR="00FA331F" w:rsidRDefault="00FA331F" w:rsidP="00FA331F">
      <w:pPr>
        <w:pStyle w:val="Body"/>
      </w:pPr>
      <w:r>
        <w:t xml:space="preserve">The Hangman (Latah) Creek’s Watershed Planning Unit, representing local residents, governmental agencies, tribes, and other watershed stakeholders, developed a Water Resources Management Plan </w:t>
      </w:r>
      <w:r w:rsidR="00A422B4">
        <w:t xml:space="preserve">in 2005 </w:t>
      </w:r>
      <w:r>
        <w:t>(Hangman (Latah) Creek Watershed Planning Unit 2005)). The Plan defined broad goals and more specific objectives that build upon the earlier phases of watershed planning.  Relevant goals and objectives are:</w:t>
      </w:r>
    </w:p>
    <w:p w14:paraId="1F1E19D2" w14:textId="77777777" w:rsidR="00FA331F" w:rsidRDefault="00FA331F" w:rsidP="00FA331F">
      <w:pPr>
        <w:pStyle w:val="Body"/>
      </w:pPr>
      <w:r w:rsidRPr="00360B30">
        <w:t>Goals</w:t>
      </w:r>
      <w:r>
        <w:t xml:space="preserve"> (objectives):</w:t>
      </w:r>
    </w:p>
    <w:p w14:paraId="60D15FA2" w14:textId="77777777" w:rsidR="00FA331F" w:rsidRDefault="00FA331F" w:rsidP="0015582B">
      <w:pPr>
        <w:pStyle w:val="Bullet"/>
      </w:pPr>
      <w:r>
        <w:t>Improve water quality (work toward meeting and maintaining Washington State Class A and EPA water quality criteria for all parameters and beneficial uses; Reduce nutrient and waste loading from point and non-point sources; collaborate with partners, including Ecology, in developing TMDLs for pollutants exceeding Class A criteria).</w:t>
      </w:r>
    </w:p>
    <w:p w14:paraId="5B4EBB97" w14:textId="77777777" w:rsidR="00FA331F" w:rsidRDefault="00FA331F" w:rsidP="0015582B">
      <w:pPr>
        <w:pStyle w:val="Bullet"/>
      </w:pPr>
      <w:r>
        <w:t>Reduce suspended sediment loading (maintain and enhance floodplain functions and values; assess and encourage landowners to reduce erosion; assess current conditions and encourage the improvement of riparian areas and wetlands; evaluate</w:t>
      </w:r>
      <w:r w:rsidRPr="006C2AFE">
        <w:t xml:space="preserve"> </w:t>
      </w:r>
      <w:r>
        <w:t>stormwater management practices and make recommendations).</w:t>
      </w:r>
    </w:p>
    <w:p w14:paraId="767F85B7" w14:textId="77777777" w:rsidR="00FA331F" w:rsidRDefault="00FA331F" w:rsidP="0015582B">
      <w:pPr>
        <w:pStyle w:val="Bullet"/>
      </w:pPr>
      <w:r>
        <w:t>Maintain and Enhance Fish and Wildlife Habitat (promote and encourage the planting of native vegetation along stream banks; assess instream flow needs).</w:t>
      </w:r>
    </w:p>
    <w:p w14:paraId="559D6FBF" w14:textId="2CFE73B8" w:rsidR="00486C96" w:rsidRPr="00486C96" w:rsidRDefault="00486C96" w:rsidP="00307020">
      <w:pPr>
        <w:pStyle w:val="Heading2"/>
      </w:pPr>
      <w:bookmarkStart w:id="49" w:name="_Toc394475165"/>
      <w:r>
        <w:t>Pullman</w:t>
      </w:r>
      <w:bookmarkEnd w:id="49"/>
    </w:p>
    <w:p w14:paraId="3EDBDAE3" w14:textId="77777777" w:rsidR="0030291B" w:rsidRPr="00486C96" w:rsidRDefault="0030291B" w:rsidP="00486C96">
      <w:pPr>
        <w:pStyle w:val="Bodynospace"/>
        <w:shd w:val="clear" w:color="auto" w:fill="FFFFFF" w:themeFill="background1"/>
      </w:pPr>
      <w:r w:rsidRPr="00486C96">
        <w:t xml:space="preserve">The City of Pullman’s </w:t>
      </w:r>
      <w:r w:rsidRPr="00486C96">
        <w:rPr>
          <w:i/>
        </w:rPr>
        <w:t>Comprehensive Plan</w:t>
      </w:r>
      <w:r w:rsidRPr="00486C96">
        <w:t xml:space="preserve"> (1999) includes a specific goal and policies that would contribute significantly to improvements in ecological function in the City:</w:t>
      </w:r>
    </w:p>
    <w:p w14:paraId="13691421" w14:textId="464BE1D9" w:rsidR="0030291B" w:rsidRPr="006F4ADD" w:rsidRDefault="0030291B" w:rsidP="00486C96">
      <w:pPr>
        <w:pStyle w:val="Bodyquoteindent"/>
        <w:shd w:val="clear" w:color="auto" w:fill="FFFFFF" w:themeFill="background1"/>
        <w:rPr>
          <w:lang w:val="en-US"/>
        </w:rPr>
      </w:pPr>
      <w:r w:rsidRPr="00486C96">
        <w:lastRenderedPageBreak/>
        <w:t>“GOAL P4: Complete and protect a system of green belts, centered on streams and wildlife corridors, to protect natural resources and provide passive recreation.</w:t>
      </w:r>
      <w:r w:rsidR="006F4ADD">
        <w:rPr>
          <w:lang w:val="en-US"/>
        </w:rPr>
        <w:t>”</w:t>
      </w:r>
    </w:p>
    <w:p w14:paraId="47DC7275" w14:textId="3298B603" w:rsidR="0074644B" w:rsidRPr="00F40DF7" w:rsidRDefault="0074644B" w:rsidP="00307020">
      <w:pPr>
        <w:pStyle w:val="Heading2"/>
      </w:pPr>
      <w:bookmarkStart w:id="50" w:name="_Toc394475166"/>
      <w:r w:rsidRPr="00F40DF7">
        <w:t>Palouse</w:t>
      </w:r>
      <w:bookmarkEnd w:id="50"/>
    </w:p>
    <w:p w14:paraId="787F42B7" w14:textId="1F71F455" w:rsidR="00F40DF7" w:rsidRPr="00F40DF7" w:rsidRDefault="00F40DF7" w:rsidP="00F40DF7">
      <w:pPr>
        <w:pStyle w:val="Body"/>
      </w:pPr>
      <w:r w:rsidRPr="00F40DF7">
        <w:t xml:space="preserve">The Palouse Comprehensive Plan, adopted in </w:t>
      </w:r>
      <w:r w:rsidR="006B4DCC">
        <w:t>199</w:t>
      </w:r>
      <w:r w:rsidRPr="00F40DF7">
        <w:t>7</w:t>
      </w:r>
      <w:r w:rsidR="006B4DCC">
        <w:t>,</w:t>
      </w:r>
      <w:r w:rsidRPr="00F40DF7">
        <w:t xml:space="preserve"> includes an Environment element with the goal to “improve, protect and/or improve Palouse’s natural environment”. The Comprehensive Plan is currently in the process of </w:t>
      </w:r>
      <w:r w:rsidR="006B4DCC">
        <w:t xml:space="preserve">being updated. The draft update available on the City’s website </w:t>
      </w:r>
      <w:r w:rsidRPr="00F40DF7">
        <w:t>expands on the previous goal in the Environment element with the following vision statement:</w:t>
      </w:r>
    </w:p>
    <w:p w14:paraId="627ECCC2" w14:textId="08ABC1F3" w:rsidR="00F40DF7" w:rsidRPr="00F40DF7" w:rsidRDefault="00F40DF7" w:rsidP="0015582B">
      <w:pPr>
        <w:pStyle w:val="Quote"/>
      </w:pPr>
      <w:r>
        <w:t>“</w:t>
      </w:r>
      <w:r w:rsidRPr="0015582B">
        <w:t>Maintain</w:t>
      </w:r>
      <w:r w:rsidRPr="00F40DF7">
        <w:t xml:space="preserve"> a system of habitat, recreation lands, and facilities in Palouse that defines and enhances the built and natural environment. Support and nurture plant and wildlife habitat, offer a well-balanced range of recreation opportunities</w:t>
      </w:r>
      <w:r>
        <w:t xml:space="preserve"> which enriches the lives of Pa</w:t>
      </w:r>
      <w:r w:rsidRPr="00F40DF7">
        <w:t>louse's citizens.</w:t>
      </w:r>
      <w:r>
        <w:t>”</w:t>
      </w:r>
    </w:p>
    <w:p w14:paraId="2A46FF92" w14:textId="251CBF49" w:rsidR="00F40DF7" w:rsidRPr="00F40DF7" w:rsidRDefault="00F40DF7" w:rsidP="00F40DF7">
      <w:pPr>
        <w:pStyle w:val="Body"/>
      </w:pPr>
      <w:r w:rsidRPr="00F40DF7">
        <w:t xml:space="preserve">Policies and strategies </w:t>
      </w:r>
      <w:r>
        <w:t xml:space="preserve">designed to achieve this vision </w:t>
      </w:r>
      <w:r w:rsidRPr="00F40DF7">
        <w:t xml:space="preserve">are included in the plan which would significantly improve ecological function in the City. </w:t>
      </w:r>
    </w:p>
    <w:p w14:paraId="5F4444EF" w14:textId="359D1497" w:rsidR="000B3C9C" w:rsidRPr="007B605C" w:rsidRDefault="001C47A0" w:rsidP="007D156D">
      <w:pPr>
        <w:pStyle w:val="Heading1"/>
      </w:pPr>
      <w:bookmarkStart w:id="51" w:name="_Toc394475167"/>
      <w:r w:rsidRPr="007D156D">
        <w:t>Existing</w:t>
      </w:r>
      <w:r>
        <w:t xml:space="preserve"> and Ongoing</w:t>
      </w:r>
      <w:r w:rsidR="0019506C">
        <w:t xml:space="preserve"> </w:t>
      </w:r>
      <w:r w:rsidR="000A0ACB" w:rsidRPr="007B605C">
        <w:t>Plans and Programs</w:t>
      </w:r>
      <w:bookmarkEnd w:id="51"/>
    </w:p>
    <w:bookmarkEnd w:id="44"/>
    <w:p w14:paraId="321086D3" w14:textId="77777777" w:rsidR="00EF4EDA" w:rsidRDefault="00EF4EDA" w:rsidP="00EF4EDA">
      <w:pPr>
        <w:pStyle w:val="Body"/>
      </w:pPr>
      <w:r w:rsidRPr="00E4560C">
        <w:t>State, regional, and local agencies and organizations are actively involved in shoreline restoration, conservation, and protection in and around Whitman County.</w:t>
      </w:r>
      <w:r w:rsidRPr="00E4560C">
        <w:rPr>
          <w:b/>
        </w:rPr>
        <w:t xml:space="preserve">  </w:t>
      </w:r>
      <w:r w:rsidRPr="00E4560C">
        <w:t>These partners and their local roles in shoreline protection and/or r</w:t>
      </w:r>
      <w:r>
        <w:t>estoration are identified below.</w:t>
      </w:r>
    </w:p>
    <w:p w14:paraId="36A7A104" w14:textId="77777777" w:rsidR="00EF4EDA" w:rsidRDefault="00EF4EDA" w:rsidP="00307020">
      <w:pPr>
        <w:pStyle w:val="Heading2"/>
      </w:pPr>
      <w:bookmarkStart w:id="52" w:name="_Toc394475168"/>
      <w:r>
        <w:t>Whitman County Comprehensive Plan and Critical Area Regulations</w:t>
      </w:r>
      <w:bookmarkEnd w:id="52"/>
    </w:p>
    <w:p w14:paraId="57D8F4A3" w14:textId="77777777" w:rsidR="00EF4EDA" w:rsidRDefault="00EF4EDA" w:rsidP="00EF4EDA">
      <w:pPr>
        <w:pStyle w:val="Body"/>
      </w:pPr>
      <w:r>
        <w:t>The County’s Comprehensive Plan contains an Environmental Quality and Conservation Element providing policies related to conservation of natural resources.  The County has developed guidelines for implementing Comprehensive Plan goals (See Section 3) related to natural resource protection.  These focus on policies, regulations, and procedures governing critical and sensitive areas and include:</w:t>
      </w:r>
    </w:p>
    <w:p w14:paraId="392DF76B" w14:textId="77777777" w:rsidR="00EF4EDA" w:rsidRDefault="00EF4EDA" w:rsidP="0015582B">
      <w:pPr>
        <w:pStyle w:val="Bullet"/>
      </w:pPr>
      <w:r>
        <w:t>Designating and mapping critical environmental sites and ceasing exemption of dwellings within designated areas from Environmental Impact Statement requirements when a Threshold Determination of Significance is reached.</w:t>
      </w:r>
    </w:p>
    <w:p w14:paraId="3379946C" w14:textId="77777777" w:rsidR="00EF4EDA" w:rsidRDefault="00EF4EDA" w:rsidP="0015582B">
      <w:pPr>
        <w:pStyle w:val="Bullet"/>
      </w:pPr>
      <w:r>
        <w:lastRenderedPageBreak/>
        <w:t xml:space="preserve">Incorporating goals and guidelines into Whitman County ordinance governing SEPA review.  </w:t>
      </w:r>
    </w:p>
    <w:p w14:paraId="5A3FB0D3" w14:textId="77777777" w:rsidR="00EF4EDA" w:rsidRDefault="00EF4EDA" w:rsidP="0015582B">
      <w:pPr>
        <w:pStyle w:val="Bullet"/>
      </w:pPr>
      <w:r>
        <w:t>Use the removal of the exemption (above) as an opportunity to evaluate impacts of single-family homes, employ mitigation measures, preserve vegetative cover, and modify locations of buildings and roads.</w:t>
      </w:r>
    </w:p>
    <w:p w14:paraId="586F7454" w14:textId="77777777" w:rsidR="00EF4EDA" w:rsidRDefault="00EF4EDA" w:rsidP="00EF4EDA">
      <w:pPr>
        <w:pStyle w:val="Body"/>
      </w:pPr>
      <w:r>
        <w:t>The Plan presents implementation guidelines that incorporate procedural and regulatory frameworks.</w:t>
      </w:r>
    </w:p>
    <w:p w14:paraId="46CEA703" w14:textId="77777777" w:rsidR="00EF4EDA" w:rsidRDefault="00EF4EDA" w:rsidP="00B406C4">
      <w:pPr>
        <w:pStyle w:val="Heading3"/>
      </w:pPr>
      <w:bookmarkStart w:id="53" w:name="_Toc394475169"/>
      <w:r>
        <w:t>Whitman County Critical Areas Ordinance</w:t>
      </w:r>
      <w:bookmarkEnd w:id="53"/>
      <w:r>
        <w:t xml:space="preserve"> </w:t>
      </w:r>
    </w:p>
    <w:p w14:paraId="00E9F888" w14:textId="713A965E" w:rsidR="00EF4EDA" w:rsidRPr="006110A2" w:rsidRDefault="00EF4EDA" w:rsidP="00EF4EDA">
      <w:pPr>
        <w:pStyle w:val="Bodynospace"/>
        <w:shd w:val="clear" w:color="auto" w:fill="FFFFFF"/>
      </w:pPr>
      <w:r>
        <w:t>The County’s Critical Areas Ordinance</w:t>
      </w:r>
      <w:r>
        <w:rPr>
          <w:lang w:val="en-US"/>
        </w:rPr>
        <w:t xml:space="preserve"> (CAO) is contained</w:t>
      </w:r>
      <w:r>
        <w:t xml:space="preserve"> </w:t>
      </w:r>
      <w:r w:rsidRPr="00915BA6">
        <w:t xml:space="preserve"> in Whitman County Code (WCC) Chapter 9.05.  </w:t>
      </w:r>
      <w:r>
        <w:rPr>
          <w:lang w:val="en-US"/>
        </w:rPr>
        <w:t xml:space="preserve">The CAO </w:t>
      </w:r>
      <w:r w:rsidRPr="00915BA6">
        <w:t>is</w:t>
      </w:r>
      <w:r>
        <w:rPr>
          <w:lang w:val="en-US"/>
        </w:rPr>
        <w:t xml:space="preserve"> designed</w:t>
      </w:r>
      <w:r w:rsidRPr="00915BA6">
        <w:t xml:space="preserve"> to implement the goals, policies, guidelines, and requirements of the Whitman County Comprehensive Plan and the Growth Management Act</w:t>
      </w:r>
      <w:r>
        <w:rPr>
          <w:lang w:val="en-US"/>
        </w:rPr>
        <w:t>.</w:t>
      </w:r>
      <w:r w:rsidRPr="00915BA6">
        <w:t xml:space="preserve"> </w:t>
      </w:r>
      <w:r w:rsidR="007D156D">
        <w:rPr>
          <w:lang w:val="en-US"/>
        </w:rPr>
        <w:t xml:space="preserve"> </w:t>
      </w:r>
      <w:r>
        <w:rPr>
          <w:lang w:val="en-US"/>
        </w:rPr>
        <w:t>The CAO was</w:t>
      </w:r>
      <w:r w:rsidRPr="00915BA6">
        <w:t xml:space="preserve"> adopted in 1994, and were most recently revised in 2012.  </w:t>
      </w:r>
      <w:r>
        <w:rPr>
          <w:lang w:val="en-US"/>
        </w:rPr>
        <w:t>The regulations specify</w:t>
      </w:r>
      <w:r w:rsidRPr="00915BA6">
        <w:t xml:space="preserve"> minimum Riparian Habitat Area </w:t>
      </w:r>
      <w:r>
        <w:rPr>
          <w:lang w:val="en-US"/>
        </w:rPr>
        <w:t xml:space="preserve">and wetland </w:t>
      </w:r>
      <w:r w:rsidRPr="00915BA6">
        <w:t xml:space="preserve">buffer widths </w:t>
      </w:r>
      <w:r>
        <w:rPr>
          <w:lang w:val="en-US"/>
        </w:rPr>
        <w:t xml:space="preserve">and limit the type and extent of development that can alter critical areas. </w:t>
      </w:r>
      <w:r w:rsidR="007D156D">
        <w:rPr>
          <w:lang w:val="en-US"/>
        </w:rPr>
        <w:t xml:space="preserve"> </w:t>
      </w:r>
      <w:r w:rsidR="00FE21A0">
        <w:rPr>
          <w:lang w:val="en-US"/>
        </w:rPr>
        <w:t xml:space="preserve">Regulations encourage no net loss of critical area function and </w:t>
      </w:r>
      <w:r w:rsidRPr="00915BA6">
        <w:t xml:space="preserve">apply to geologically </w:t>
      </w:r>
      <w:r w:rsidRPr="006110A2">
        <w:t>hazardous areas, critical aquifer recharge areas, and frequently flooded areas</w:t>
      </w:r>
      <w:r w:rsidR="00FE21A0" w:rsidRPr="006110A2">
        <w:rPr>
          <w:lang w:val="en-US"/>
        </w:rPr>
        <w:t xml:space="preserve"> in addition to wetlands and streams/shorelines</w:t>
      </w:r>
      <w:r w:rsidRPr="006110A2">
        <w:t xml:space="preserve">. </w:t>
      </w:r>
    </w:p>
    <w:p w14:paraId="40A7CB5E" w14:textId="35A662DA" w:rsidR="00407AE7" w:rsidRPr="006110A2" w:rsidRDefault="00407AE7" w:rsidP="00307020">
      <w:pPr>
        <w:pStyle w:val="Heading2"/>
      </w:pPr>
      <w:bookmarkStart w:id="54" w:name="_Toc394475170"/>
      <w:r w:rsidRPr="006110A2">
        <w:t>Whitman County Parks and Recreation Comprehensive Plan</w:t>
      </w:r>
      <w:bookmarkEnd w:id="54"/>
      <w:r w:rsidRPr="006110A2">
        <w:t xml:space="preserve"> </w:t>
      </w:r>
    </w:p>
    <w:p w14:paraId="0FAC8FEC" w14:textId="170B1213" w:rsidR="00407AE7" w:rsidRPr="00407AE7" w:rsidRDefault="00DF0401" w:rsidP="006110A2">
      <w:pPr>
        <w:pStyle w:val="Body"/>
      </w:pPr>
      <w:r>
        <w:t xml:space="preserve">Some shoreline areas include portions of County parks. </w:t>
      </w:r>
      <w:r w:rsidR="007D156D">
        <w:t xml:space="preserve"> </w:t>
      </w:r>
      <w:r w:rsidR="006110A2">
        <w:t xml:space="preserve">The Whitman County Parks and Recreation Comprehensive Plan for 2004-2009 (the most recent available) </w:t>
      </w:r>
      <w:r>
        <w:t>includes goals and strategies for the expansion</w:t>
      </w:r>
      <w:r w:rsidR="005B7341">
        <w:t xml:space="preserve"> of environmental programs. </w:t>
      </w:r>
      <w:r w:rsidR="007D156D">
        <w:t xml:space="preserve"> </w:t>
      </w:r>
      <w:r w:rsidR="005B7341">
        <w:t xml:space="preserve">Some </w:t>
      </w:r>
      <w:r>
        <w:t>ac</w:t>
      </w:r>
      <w:r w:rsidR="005B7341">
        <w:t xml:space="preserve">tion items focus </w:t>
      </w:r>
      <w:r>
        <w:t xml:space="preserve">on </w:t>
      </w:r>
      <w:r w:rsidR="005B7341">
        <w:t xml:space="preserve">development of </w:t>
      </w:r>
      <w:r>
        <w:t>environmental interpretation programs and management practices</w:t>
      </w:r>
      <w:r w:rsidR="005B7341">
        <w:t xml:space="preserve"> that will maintain parks, at least in part, as natural areas and wildlife sanctuaries</w:t>
      </w:r>
      <w:r w:rsidR="004A238C">
        <w:t xml:space="preserve"> (Whitman County 2004)</w:t>
      </w:r>
      <w:r>
        <w:t xml:space="preserve">. </w:t>
      </w:r>
    </w:p>
    <w:p w14:paraId="41B3CB67" w14:textId="77777777" w:rsidR="00EF4EDA" w:rsidRDefault="00EF4EDA" w:rsidP="00307020">
      <w:pPr>
        <w:pStyle w:val="Heading2"/>
      </w:pPr>
      <w:bookmarkStart w:id="55" w:name="_Toc394475171"/>
      <w:r>
        <w:t>Port of Whitman County Comprehensive Plan 2010-2015</w:t>
      </w:r>
      <w:bookmarkEnd w:id="55"/>
    </w:p>
    <w:p w14:paraId="298F0483" w14:textId="77777777" w:rsidR="00EF4EDA" w:rsidRDefault="00EF4EDA" w:rsidP="00EF4EDA">
      <w:pPr>
        <w:pStyle w:val="Body"/>
      </w:pPr>
      <w:r>
        <w:t>While focusing efforts on industrial real estate development, transportation, economic development, water-related recreation, the Port of Whitman County “</w:t>
      </w:r>
      <w:r w:rsidRPr="006559A1">
        <w:rPr>
          <w:i/>
        </w:rPr>
        <w:t>endeavors to balance economic development and growth with good environmental stewardship</w:t>
      </w:r>
      <w:r>
        <w:t xml:space="preserve">.”  The Port recognizes the need to consider more restrictive stormwater regulations and watershed ecological needs.  The Port plan includes among its objectives incorporating proactive environmental planning into industrial development, and specific projects recognize the </w:t>
      </w:r>
      <w:r>
        <w:lastRenderedPageBreak/>
        <w:t>need for an environmentally friendly approach in order to preserve and protect the watershed.</w:t>
      </w:r>
    </w:p>
    <w:p w14:paraId="5676F2B8" w14:textId="4078228E" w:rsidR="00407AE7" w:rsidRPr="004A0C86" w:rsidRDefault="00407AE7" w:rsidP="00307020">
      <w:pPr>
        <w:pStyle w:val="Heading2"/>
      </w:pPr>
      <w:bookmarkStart w:id="56" w:name="_Toc394475172"/>
      <w:r w:rsidRPr="004A0C86">
        <w:t>Palouse Wind Compensatory Habitat Mitigation Plan Fund</w:t>
      </w:r>
      <w:bookmarkEnd w:id="56"/>
      <w:r w:rsidRPr="004A0C86">
        <w:t xml:space="preserve"> </w:t>
      </w:r>
    </w:p>
    <w:p w14:paraId="3681800A" w14:textId="70F8146A" w:rsidR="004A0C86" w:rsidRPr="004A0C86" w:rsidRDefault="004A0C86" w:rsidP="004A0C86">
      <w:pPr>
        <w:pStyle w:val="Body"/>
      </w:pPr>
      <w:r w:rsidRPr="004A0C86">
        <w:t xml:space="preserve">In 2011, Whitman County issued </w:t>
      </w:r>
      <w:r>
        <w:t xml:space="preserve">a </w:t>
      </w:r>
      <w:r w:rsidRPr="004A0C86">
        <w:t xml:space="preserve">Conditional Use Permit </w:t>
      </w:r>
      <w:r w:rsidR="00B351C0">
        <w:t xml:space="preserve">(CUP) </w:t>
      </w:r>
      <w:r>
        <w:t>for a</w:t>
      </w:r>
      <w:r w:rsidRPr="004A0C86">
        <w:t xml:space="preserve"> </w:t>
      </w:r>
      <w:r w:rsidR="00B351C0">
        <w:t xml:space="preserve">large </w:t>
      </w:r>
      <w:r w:rsidRPr="004A0C86">
        <w:t>wind energy facility</w:t>
      </w:r>
      <w:r>
        <w:t xml:space="preserve">. </w:t>
      </w:r>
      <w:r w:rsidR="007D156D">
        <w:t xml:space="preserve"> </w:t>
      </w:r>
      <w:r w:rsidRPr="004A0C86">
        <w:t xml:space="preserve">During the environmental review for the Project, Whitman County considered the </w:t>
      </w:r>
      <w:r>
        <w:t>WDFW’s</w:t>
      </w:r>
      <w:r w:rsidRPr="004A0C86">
        <w:t xml:space="preserve"> Wind Power Guidelines.</w:t>
      </w:r>
      <w:r w:rsidR="007D156D">
        <w:t xml:space="preserve"> </w:t>
      </w:r>
      <w:r w:rsidRPr="004A0C86">
        <w:t xml:space="preserve"> The Guidelines inform siting agencies, the wind industry</w:t>
      </w:r>
      <w:r w:rsidR="007D156D">
        <w:t>,</w:t>
      </w:r>
      <w:r w:rsidRPr="004A0C86">
        <w:t xml:space="preserve"> and other wind energy stakeholders of recommended methods of baseline and operational monitoring and mitigation approaches for impacts to habitat and wildlife. </w:t>
      </w:r>
    </w:p>
    <w:p w14:paraId="14BEDCB8" w14:textId="7F17DB67" w:rsidR="004A0C86" w:rsidRPr="004A0C86" w:rsidRDefault="004A0C86" w:rsidP="00B351C0">
      <w:pPr>
        <w:pStyle w:val="Body"/>
      </w:pPr>
      <w:r w:rsidRPr="004A0C86">
        <w:t xml:space="preserve">In accordance with the WDFW Guidelines and </w:t>
      </w:r>
      <w:r w:rsidR="00B351C0">
        <w:t>the CUP</w:t>
      </w:r>
      <w:r w:rsidRPr="004A0C86">
        <w:t xml:space="preserve">, the Palouse Wind Compensatory Habitat Mitigation Plan (Mitigation Plan) was established for the Project. </w:t>
      </w:r>
      <w:r w:rsidR="007D156D">
        <w:t xml:space="preserve"> </w:t>
      </w:r>
      <w:r w:rsidRPr="004A0C86">
        <w:t>This Mitigation Plan outlines strategies for mitigating impacts to Native Perennial Grasslands and Palouse Prairie remnants, including the funding of individual mitigation projects within Whitman County</w:t>
      </w:r>
      <w:r>
        <w:t>.</w:t>
      </w:r>
      <w:r w:rsidR="00B351C0" w:rsidRPr="00B351C0">
        <w:rPr>
          <w:rFonts w:ascii="Times New Roman" w:hAnsi="Times New Roman"/>
          <w:color w:val="000000"/>
          <w:sz w:val="23"/>
          <w:szCs w:val="23"/>
        </w:rPr>
        <w:t xml:space="preserve"> </w:t>
      </w:r>
      <w:r w:rsidR="007D156D">
        <w:rPr>
          <w:rFonts w:ascii="Times New Roman" w:hAnsi="Times New Roman"/>
          <w:color w:val="000000"/>
          <w:sz w:val="23"/>
          <w:szCs w:val="23"/>
        </w:rPr>
        <w:t xml:space="preserve"> </w:t>
      </w:r>
      <w:r w:rsidR="00B351C0">
        <w:t>L</w:t>
      </w:r>
      <w:r w:rsidR="00B351C0" w:rsidRPr="00B351C0">
        <w:t>andowners owning land in Whitman County, tribal and local governments, educational institutions, non-profit organizations, such as watershed councils and Soil and Water Conservation Districts, and other community groups and organizations</w:t>
      </w:r>
      <w:r w:rsidR="00B351C0" w:rsidRPr="00B351C0">
        <w:rPr>
          <w:szCs w:val="24"/>
        </w:rPr>
        <w:t xml:space="preserve"> </w:t>
      </w:r>
      <w:r w:rsidR="00B351C0">
        <w:rPr>
          <w:szCs w:val="24"/>
        </w:rPr>
        <w:t>may apply to the County for funding for projects which propose to restore</w:t>
      </w:r>
      <w:r w:rsidR="00B351C0" w:rsidRPr="00B351C0">
        <w:t xml:space="preserve"> </w:t>
      </w:r>
      <w:r w:rsidR="00B351C0">
        <w:t xml:space="preserve">or expand </w:t>
      </w:r>
      <w:r w:rsidR="00B351C0" w:rsidRPr="00B351C0">
        <w:t>existing Native Perennial Grassland habit</w:t>
      </w:r>
      <w:r w:rsidR="00B351C0">
        <w:t>at, i</w:t>
      </w:r>
      <w:r w:rsidR="00B351C0" w:rsidRPr="00B351C0">
        <w:t>ncluding Palouse Prairie remnants</w:t>
      </w:r>
      <w:r w:rsidR="00B351C0">
        <w:t xml:space="preserve"> (Whitman County </w:t>
      </w:r>
      <w:proofErr w:type="spellStart"/>
      <w:r w:rsidR="00B351C0">
        <w:t>n.d.</w:t>
      </w:r>
      <w:proofErr w:type="spellEnd"/>
      <w:r w:rsidR="00B351C0">
        <w:t>).</w:t>
      </w:r>
    </w:p>
    <w:p w14:paraId="7BBBCE3A" w14:textId="77777777" w:rsidR="00EF4EDA" w:rsidRDefault="00EF4EDA" w:rsidP="00307020">
      <w:pPr>
        <w:pStyle w:val="Heading2"/>
      </w:pPr>
      <w:bookmarkStart w:id="57" w:name="_Toc394475173"/>
      <w:r>
        <w:t>Cities and Towns Comprehensive Plans and Critical Areas Regulations</w:t>
      </w:r>
      <w:bookmarkEnd w:id="57"/>
      <w:r>
        <w:t xml:space="preserve"> </w:t>
      </w:r>
    </w:p>
    <w:p w14:paraId="6EE38998" w14:textId="77777777" w:rsidR="00EF4EDA" w:rsidRPr="007B605C" w:rsidRDefault="00EF4EDA" w:rsidP="00B406C4">
      <w:pPr>
        <w:pStyle w:val="Heading3"/>
      </w:pPr>
      <w:bookmarkStart w:id="58" w:name="_Toc394475174"/>
      <w:r>
        <w:t xml:space="preserve">City of </w:t>
      </w:r>
      <w:r w:rsidRPr="007B605C">
        <w:t>Colfax</w:t>
      </w:r>
      <w:bookmarkEnd w:id="58"/>
    </w:p>
    <w:p w14:paraId="2A228D2C" w14:textId="77777777" w:rsidR="00EF4EDA" w:rsidRDefault="00EF4EDA" w:rsidP="00EF4EDA">
      <w:pPr>
        <w:pStyle w:val="Bodynospace"/>
        <w:rPr>
          <w:lang w:val="en-US"/>
        </w:rPr>
      </w:pPr>
      <w:r>
        <w:rPr>
          <w:lang w:val="en-US"/>
        </w:rPr>
        <w:t xml:space="preserve">The Colfax Comprehensive Plan contains an Environment element which identifies seven areas to direct future planning and projects. None of the issues identified focus specifically on restoration priorities but a statement is included that “the city should strongly encourage the conservation of natural resources”. </w:t>
      </w:r>
    </w:p>
    <w:p w14:paraId="0A8E9BB1" w14:textId="03EA674C" w:rsidR="00EF4EDA" w:rsidRPr="004E4D17" w:rsidRDefault="00EF4EDA" w:rsidP="00EF4EDA">
      <w:pPr>
        <w:pStyle w:val="Bodynospace"/>
      </w:pPr>
      <w:r>
        <w:rPr>
          <w:lang w:val="en-US"/>
        </w:rPr>
        <w:t>Colfax</w:t>
      </w:r>
      <w:r w:rsidRPr="00F61EAD">
        <w:t xml:space="preserve"> </w:t>
      </w:r>
      <w:r w:rsidR="00E7312F">
        <w:rPr>
          <w:lang w:val="en-US"/>
        </w:rPr>
        <w:t xml:space="preserve">also </w:t>
      </w:r>
      <w:r w:rsidRPr="00F61EAD">
        <w:t xml:space="preserve">has critical areas regulations contained in </w:t>
      </w:r>
      <w:r>
        <w:t>Colfax</w:t>
      </w:r>
      <w:r w:rsidRPr="00F61EAD">
        <w:t xml:space="preserve"> Municipal Code</w:t>
      </w:r>
      <w:r>
        <w:t xml:space="preserve"> Title 17, adopted via Ordinance 13-02 in May 2013</w:t>
      </w:r>
      <w:r w:rsidRPr="005E6249">
        <w:t xml:space="preserve">.  In those </w:t>
      </w:r>
      <w:r w:rsidRPr="00CD3B60">
        <w:t>regulations</w:t>
      </w:r>
      <w:r>
        <w:t>,</w:t>
      </w:r>
      <w:r w:rsidRPr="00CD3B60">
        <w:t xml:space="preserve"> the </w:t>
      </w:r>
      <w:r>
        <w:t>City</w:t>
      </w:r>
      <w:r w:rsidRPr="00CD3B60">
        <w:t xml:space="preserve"> requires wetland buffers of between 50 and 250 feet based solely on wetland category (</w:t>
      </w:r>
      <w:r>
        <w:t>C</w:t>
      </w:r>
      <w:r w:rsidRPr="00CD3B60">
        <w:t>MC 17.</w:t>
      </w:r>
      <w:r>
        <w:t>14</w:t>
      </w:r>
      <w:r w:rsidRPr="00CD3B60">
        <w:t>.0</w:t>
      </w:r>
      <w:r>
        <w:t>4</w:t>
      </w:r>
      <w:r w:rsidRPr="00CD3B60">
        <w:t>0</w:t>
      </w:r>
      <w:r>
        <w:t>.C</w:t>
      </w:r>
      <w:r w:rsidRPr="00CD3B60">
        <w:t>).  No stream buffer widths are specified</w:t>
      </w:r>
      <w:r>
        <w:t>, although the regulations require preparation of a habitat management plan based on best available science and a demonstration that a project would not degrade functions and values of the habitat (CMC 17.14</w:t>
      </w:r>
      <w:r w:rsidRPr="00CD3B60">
        <w:t>.</w:t>
      </w:r>
      <w:r>
        <w:t>060).</w:t>
      </w:r>
    </w:p>
    <w:p w14:paraId="1BF78C73" w14:textId="77777777" w:rsidR="00EF4EDA" w:rsidRPr="007B605C" w:rsidRDefault="00EF4EDA" w:rsidP="00B406C4">
      <w:pPr>
        <w:pStyle w:val="Heading3"/>
      </w:pPr>
      <w:bookmarkStart w:id="59" w:name="_Toc394475175"/>
      <w:r>
        <w:lastRenderedPageBreak/>
        <w:t xml:space="preserve">Town of </w:t>
      </w:r>
      <w:r w:rsidRPr="007B605C">
        <w:t>Malden</w:t>
      </w:r>
      <w:bookmarkEnd w:id="59"/>
    </w:p>
    <w:p w14:paraId="02D3E5A2" w14:textId="77777777" w:rsidR="00EF4EDA" w:rsidRPr="004E4D17" w:rsidRDefault="00EF4EDA" w:rsidP="00EF4EDA">
      <w:pPr>
        <w:pStyle w:val="Bodynospace"/>
      </w:pPr>
      <w:r>
        <w:rPr>
          <w:lang w:val="en-US"/>
        </w:rPr>
        <w:t>Malden</w:t>
      </w:r>
      <w:r w:rsidRPr="00F61EAD">
        <w:t xml:space="preserve"> has critical areas regulations contained in </w:t>
      </w:r>
      <w:r>
        <w:t>Malden</w:t>
      </w:r>
      <w:r w:rsidRPr="00F61EAD">
        <w:t xml:space="preserve"> Municipal Code</w:t>
      </w:r>
      <w:r>
        <w:t xml:space="preserve"> Chapter 17.12, adopted via Ordinance No. 444 in July 2007</w:t>
      </w:r>
      <w:r w:rsidRPr="005E6249">
        <w:t xml:space="preserve">.  In those </w:t>
      </w:r>
      <w:r w:rsidRPr="00CD3B60">
        <w:t>regulations</w:t>
      </w:r>
      <w:r>
        <w:t>,</w:t>
      </w:r>
      <w:r w:rsidRPr="00CD3B60">
        <w:t xml:space="preserve"> the </w:t>
      </w:r>
      <w:r>
        <w:t>City</w:t>
      </w:r>
      <w:r w:rsidRPr="00CD3B60">
        <w:t xml:space="preserve"> requires wetland buffers of between 50 and 250 feet based solely on wetland category (</w:t>
      </w:r>
      <w:r>
        <w:t>M</w:t>
      </w:r>
      <w:r w:rsidRPr="00CD3B60">
        <w:t>MC 17.</w:t>
      </w:r>
      <w:r>
        <w:t>12.050.C</w:t>
      </w:r>
      <w:r w:rsidRPr="00CD3B60">
        <w:t>).  No stream buffer widths are specified</w:t>
      </w:r>
      <w:r>
        <w:t>, although the regulations require preparation of a habitat management plan based on best available science and a demonstration that a project would not degrade functions and values of the habitat (MMC 17.12</w:t>
      </w:r>
      <w:r w:rsidRPr="00CD3B60">
        <w:t>.</w:t>
      </w:r>
      <w:r>
        <w:t>070).</w:t>
      </w:r>
    </w:p>
    <w:p w14:paraId="161D20C4" w14:textId="77777777" w:rsidR="00EF4EDA" w:rsidRPr="007B605C" w:rsidRDefault="00EF4EDA" w:rsidP="00B406C4">
      <w:pPr>
        <w:pStyle w:val="Heading3"/>
      </w:pPr>
      <w:bookmarkStart w:id="60" w:name="_Toc394475176"/>
      <w:r>
        <w:t xml:space="preserve">City of </w:t>
      </w:r>
      <w:r w:rsidRPr="007B605C">
        <w:t>Palouse</w:t>
      </w:r>
      <w:bookmarkEnd w:id="60"/>
    </w:p>
    <w:p w14:paraId="3E5C27CD" w14:textId="0802C05D" w:rsidR="006B4DCC" w:rsidRPr="00E7312F" w:rsidRDefault="006B4DCC" w:rsidP="00EF4EDA">
      <w:pPr>
        <w:pStyle w:val="Bodynospace"/>
        <w:rPr>
          <w:lang w:val="en-US"/>
        </w:rPr>
      </w:pPr>
      <w:r w:rsidRPr="00E7312F">
        <w:rPr>
          <w:lang w:val="en-US"/>
        </w:rPr>
        <w:t xml:space="preserve">The Palouse Comprehensive Plan (1997) </w:t>
      </w:r>
      <w:r w:rsidR="00E7312F" w:rsidRPr="00E7312F">
        <w:rPr>
          <w:lang w:val="en-US"/>
        </w:rPr>
        <w:t>includes an implementation strategy “to protect and restore the Palouse River’s water quality and to diminish future flooding, develop</w:t>
      </w:r>
      <w:r w:rsidR="00E7312F">
        <w:rPr>
          <w:lang w:val="en-US"/>
        </w:rPr>
        <w:t xml:space="preserve"> partnership </w:t>
      </w:r>
      <w:r w:rsidR="00E7312F" w:rsidRPr="00E7312F">
        <w:rPr>
          <w:lang w:val="en-US"/>
        </w:rPr>
        <w:t xml:space="preserve">with upstream parties to improve upriver watershed management”. It also includes several techniques for preserving the remaining natural areas including obtaining conservation easements, </w:t>
      </w:r>
      <w:r w:rsidR="00E7312F">
        <w:rPr>
          <w:lang w:val="en-US"/>
        </w:rPr>
        <w:t>purchasing</w:t>
      </w:r>
      <w:r w:rsidR="00E7312F" w:rsidRPr="00E7312F">
        <w:rPr>
          <w:lang w:val="en-US"/>
        </w:rPr>
        <w:t xml:space="preserve"> critical land from willing landowners, swapping non-critical City owned land for privately owned natural areas, using a Conservation Land Trust to acquire and manage natural areas and designation some of the natural areas as critical wildlife habitat conservation areas</w:t>
      </w:r>
      <w:r w:rsidR="00E7312F">
        <w:rPr>
          <w:lang w:val="en-US"/>
        </w:rPr>
        <w:t xml:space="preserve"> (</w:t>
      </w:r>
      <w:r w:rsidR="00755CBC">
        <w:rPr>
          <w:lang w:val="en-US"/>
        </w:rPr>
        <w:t xml:space="preserve">City of </w:t>
      </w:r>
      <w:r w:rsidR="00E7312F">
        <w:rPr>
          <w:lang w:val="en-US"/>
        </w:rPr>
        <w:t>Palouse 1997)</w:t>
      </w:r>
      <w:r w:rsidR="00E7312F" w:rsidRPr="00E7312F">
        <w:rPr>
          <w:lang w:val="en-US"/>
        </w:rPr>
        <w:t xml:space="preserve">. </w:t>
      </w:r>
    </w:p>
    <w:p w14:paraId="76F0B7A0" w14:textId="5CD574B0" w:rsidR="00EF4EDA" w:rsidRPr="005E6249" w:rsidRDefault="00EF4EDA" w:rsidP="00EF4EDA">
      <w:pPr>
        <w:pStyle w:val="Bodynospace"/>
        <w:rPr>
          <w:u w:val="single"/>
        </w:rPr>
      </w:pPr>
      <w:r>
        <w:rPr>
          <w:lang w:val="en-US"/>
        </w:rPr>
        <w:t>Palouse</w:t>
      </w:r>
      <w:r w:rsidRPr="00F61EAD">
        <w:t xml:space="preserve"> </w:t>
      </w:r>
      <w:r w:rsidR="00E7312F">
        <w:rPr>
          <w:lang w:val="en-US"/>
        </w:rPr>
        <w:t xml:space="preserve">also </w:t>
      </w:r>
      <w:r w:rsidRPr="00F61EAD">
        <w:t>has critical areas regulations contained in Palouse Municipal Code</w:t>
      </w:r>
      <w:r>
        <w:t xml:space="preserve"> Chapter 17.26, last updated in 2007</w:t>
      </w:r>
      <w:r w:rsidRPr="005E6249">
        <w:t xml:space="preserve">.  In those </w:t>
      </w:r>
      <w:r w:rsidRPr="00CD3B60">
        <w:t>regulations</w:t>
      </w:r>
      <w:r>
        <w:t>,</w:t>
      </w:r>
      <w:r w:rsidRPr="00CD3B60">
        <w:t xml:space="preserve"> the </w:t>
      </w:r>
      <w:r>
        <w:t>City</w:t>
      </w:r>
      <w:r w:rsidRPr="00CD3B60">
        <w:t xml:space="preserve"> requires wetland buffers of between 50 and 250 feet based solely on wetland category (PMC 17.26.050).  No stream buffer widths are specified</w:t>
      </w:r>
      <w:r>
        <w:t>, although the regulations require preparation of a habitat management plan based on best available science and a demonstration that a project would not degrade functions and values of the habitat (PMC 17.26</w:t>
      </w:r>
      <w:r w:rsidRPr="00CD3B60">
        <w:t>.</w:t>
      </w:r>
      <w:r>
        <w:t>070).</w:t>
      </w:r>
      <w:r w:rsidRPr="00CD3B60">
        <w:t xml:space="preserve"> </w:t>
      </w:r>
    </w:p>
    <w:p w14:paraId="0BC15FFA" w14:textId="77777777" w:rsidR="00EF4EDA" w:rsidRPr="007B605C" w:rsidRDefault="00EF4EDA" w:rsidP="00B406C4">
      <w:pPr>
        <w:pStyle w:val="Heading3"/>
      </w:pPr>
      <w:bookmarkStart w:id="61" w:name="_Toc394475177"/>
      <w:r>
        <w:t xml:space="preserve">City of </w:t>
      </w:r>
      <w:r w:rsidRPr="007B605C">
        <w:t>Pullman</w:t>
      </w:r>
      <w:bookmarkEnd w:id="61"/>
    </w:p>
    <w:p w14:paraId="148BAE33" w14:textId="3EB08A43" w:rsidR="00EF4EDA" w:rsidRPr="0054733E" w:rsidRDefault="006F4ADD" w:rsidP="0054733E">
      <w:pPr>
        <w:pStyle w:val="Body"/>
      </w:pPr>
      <w:r w:rsidRPr="0054733E">
        <w:t xml:space="preserve">This City of Pullman Comprehensive Plan (1999) was prepared to represent the vision for the future growth of Pullman and means by which to realize that vision. </w:t>
      </w:r>
      <w:r w:rsidR="00A86C1F">
        <w:t xml:space="preserve"> </w:t>
      </w:r>
      <w:r w:rsidRPr="0054733E">
        <w:t xml:space="preserve">It includes a Parks and Open Space Element </w:t>
      </w:r>
      <w:r w:rsidR="0054733E" w:rsidRPr="0054733E">
        <w:t xml:space="preserve">(Chapter 9) </w:t>
      </w:r>
      <w:r w:rsidRPr="0054733E">
        <w:t>which recognize that</w:t>
      </w:r>
      <w:r w:rsidR="0054733E" w:rsidRPr="0054733E">
        <w:t xml:space="preserve"> </w:t>
      </w:r>
      <w:r w:rsidRPr="0054733E">
        <w:t xml:space="preserve">riparian corridors represent unique recreational opportunities. </w:t>
      </w:r>
      <w:r w:rsidR="00A86C1F">
        <w:t xml:space="preserve"> </w:t>
      </w:r>
      <w:r w:rsidR="0054733E" w:rsidRPr="0054733E">
        <w:t xml:space="preserve">It states that “the shoreline of </w:t>
      </w:r>
      <w:r w:rsidRPr="0054733E">
        <w:t>the South Fork of the Palouse River holds special significance to the community</w:t>
      </w:r>
      <w:r w:rsidR="0054733E" w:rsidRPr="0054733E">
        <w:t xml:space="preserve"> and the city should place a priority upon acquiring parcels of land along the shoreline, as they become available.” </w:t>
      </w:r>
      <w:r w:rsidRPr="0054733E">
        <w:t xml:space="preserve"> </w:t>
      </w:r>
      <w:r w:rsidR="0054733E" w:rsidRPr="0054733E">
        <w:t>Chapter 9 includes goals and policies related to restoration of the South Fork of the Palouse River and protection of riparian corridors, as well as establishment of greenways to link open spaces together</w:t>
      </w:r>
      <w:r w:rsidR="0054733E">
        <w:t xml:space="preserve"> (</w:t>
      </w:r>
      <w:r w:rsidR="00B615A8">
        <w:t xml:space="preserve">City of </w:t>
      </w:r>
      <w:r w:rsidR="0054733E">
        <w:t>Pullman 1999)</w:t>
      </w:r>
      <w:r w:rsidR="0054733E" w:rsidRPr="0054733E">
        <w:t xml:space="preserve">. </w:t>
      </w:r>
    </w:p>
    <w:p w14:paraId="0971B03D" w14:textId="77777777" w:rsidR="00EF4EDA" w:rsidRDefault="00EF4EDA" w:rsidP="00EF4EDA">
      <w:pPr>
        <w:pStyle w:val="Bodynospace"/>
      </w:pPr>
      <w:r>
        <w:rPr>
          <w:lang w:val="en-US"/>
        </w:rPr>
        <w:lastRenderedPageBreak/>
        <w:t>Pullman</w:t>
      </w:r>
      <w:r>
        <w:t xml:space="preserve"> has critical areas regulations contained in Title 16 of the Pullman Municipal Code, most recently updated in 2007.  </w:t>
      </w:r>
      <w:r w:rsidRPr="00B85EEE">
        <w:t xml:space="preserve">In those regulations the </w:t>
      </w:r>
      <w:r>
        <w:t>City</w:t>
      </w:r>
      <w:r w:rsidRPr="00B85EEE">
        <w:t xml:space="preserve"> specifies </w:t>
      </w:r>
      <w:r>
        <w:t>recommended minimum</w:t>
      </w:r>
      <w:r w:rsidRPr="00B85EEE">
        <w:t xml:space="preserve"> Riparian Habitat Area buffer widths of 50 feet to </w:t>
      </w:r>
      <w:r>
        <w:t>1</w:t>
      </w:r>
      <w:r w:rsidRPr="00B85EEE">
        <w:t xml:space="preserve">50 feet depending on the stream type </w:t>
      </w:r>
      <w:r w:rsidRPr="00E90654">
        <w:t>(PMC 16.50.</w:t>
      </w:r>
      <w:r>
        <w:t>4</w:t>
      </w:r>
      <w:r w:rsidRPr="00E90654">
        <w:t>70)</w:t>
      </w:r>
      <w:r w:rsidRPr="00B85EEE">
        <w:t xml:space="preserve">. </w:t>
      </w:r>
      <w:r>
        <w:t xml:space="preserve"> </w:t>
      </w:r>
      <w:r w:rsidRPr="00B85EEE">
        <w:t xml:space="preserve">Wetland buffers </w:t>
      </w:r>
      <w:r>
        <w:t xml:space="preserve">of </w:t>
      </w:r>
      <w:r w:rsidRPr="00B85EEE">
        <w:t>between 25 and 2</w:t>
      </w:r>
      <w:r>
        <w:t>0</w:t>
      </w:r>
      <w:r w:rsidRPr="00B85EEE">
        <w:t xml:space="preserve">0 feet are required based on wetland </w:t>
      </w:r>
      <w:r>
        <w:t xml:space="preserve">category </w:t>
      </w:r>
      <w:r w:rsidRPr="00B85EEE">
        <w:t>and intensity of proposed land use (</w:t>
      </w:r>
      <w:r>
        <w:t>PMC</w:t>
      </w:r>
      <w:r w:rsidRPr="00B85EEE">
        <w:t xml:space="preserve"> </w:t>
      </w:r>
      <w:r>
        <w:t>16.50.270</w:t>
      </w:r>
      <w:r w:rsidRPr="00B85EEE">
        <w:t>).</w:t>
      </w:r>
      <w:r w:rsidRPr="002B475E">
        <w:t xml:space="preserve">  </w:t>
      </w:r>
    </w:p>
    <w:p w14:paraId="6982C084" w14:textId="77777777" w:rsidR="00EF4EDA" w:rsidRPr="007B605C" w:rsidRDefault="00EF4EDA" w:rsidP="00B406C4">
      <w:pPr>
        <w:pStyle w:val="Heading3"/>
      </w:pPr>
      <w:bookmarkStart w:id="62" w:name="_Toc394475178"/>
      <w:r>
        <w:t xml:space="preserve">City of </w:t>
      </w:r>
      <w:proofErr w:type="spellStart"/>
      <w:r w:rsidRPr="007B605C">
        <w:t>Tekoa</w:t>
      </w:r>
      <w:bookmarkEnd w:id="62"/>
      <w:proofErr w:type="spellEnd"/>
    </w:p>
    <w:p w14:paraId="5820762C" w14:textId="77777777" w:rsidR="00EF4EDA" w:rsidRDefault="00EF4EDA" w:rsidP="00EF4EDA">
      <w:pPr>
        <w:pStyle w:val="Body"/>
      </w:pPr>
      <w:proofErr w:type="spellStart"/>
      <w:r>
        <w:t>Tekoa</w:t>
      </w:r>
      <w:proofErr w:type="spellEnd"/>
      <w:r>
        <w:t xml:space="preserve"> has critical areas regulations contained in Ordinance </w:t>
      </w:r>
      <w:r w:rsidRPr="004E4D17">
        <w:t>7</w:t>
      </w:r>
      <w:r>
        <w:t xml:space="preserve">64, which amends </w:t>
      </w:r>
      <w:proofErr w:type="spellStart"/>
      <w:r>
        <w:t>Tekoa</w:t>
      </w:r>
      <w:proofErr w:type="spellEnd"/>
      <w:r>
        <w:t xml:space="preserve"> Municipal Code Chapter 4.24, Critical Areas Protection</w:t>
      </w:r>
      <w:r w:rsidRPr="004E4D17">
        <w:t xml:space="preserve">.  </w:t>
      </w:r>
      <w:r>
        <w:t xml:space="preserve">These regulations from 2007 </w:t>
      </w:r>
      <w:r w:rsidRPr="00CD3B60">
        <w:t>require wetland buffers of between 50 and 250 feet based solely on wetland category (</w:t>
      </w:r>
      <w:r>
        <w:t>T</w:t>
      </w:r>
      <w:r w:rsidRPr="00CD3B60">
        <w:t xml:space="preserve">MC </w:t>
      </w:r>
      <w:r>
        <w:t>4.24</w:t>
      </w:r>
      <w:r w:rsidRPr="00CD3B60">
        <w:t>.050</w:t>
      </w:r>
      <w:r>
        <w:t>.C</w:t>
      </w:r>
      <w:r w:rsidRPr="00CD3B60">
        <w:t>).  No stream buffer widths are specified</w:t>
      </w:r>
      <w:r>
        <w:t>, although the regulations require preparation of a habitat management plan based on best available science and a demonstration that a project would not degrade functions and values of the habitat (TMC 4.24</w:t>
      </w:r>
      <w:r w:rsidRPr="00CD3B60">
        <w:t>.</w:t>
      </w:r>
      <w:r>
        <w:t>070).</w:t>
      </w:r>
    </w:p>
    <w:p w14:paraId="5E277FEF" w14:textId="77777777" w:rsidR="007757DF" w:rsidRPr="004F1F79" w:rsidRDefault="007757DF" w:rsidP="00307020">
      <w:pPr>
        <w:pStyle w:val="Heading2"/>
      </w:pPr>
      <w:bookmarkStart w:id="63" w:name="_Toc394475179"/>
      <w:r w:rsidRPr="004F1F79">
        <w:t>Washington State Conservation Commission</w:t>
      </w:r>
      <w:bookmarkEnd w:id="63"/>
    </w:p>
    <w:p w14:paraId="2C63EAF6" w14:textId="15B500DD" w:rsidR="007757DF" w:rsidRPr="004F1F79" w:rsidRDefault="007757DF" w:rsidP="007757DF">
      <w:pPr>
        <w:pStyle w:val="Body"/>
      </w:pPr>
      <w:r w:rsidRPr="004F1F79">
        <w:t>The Conservation Commission guides the state’s Conservation Districts in their common mission to educate and inform land owners, managers, and other stakeholders about the value and need for natural resource conservation.  Through the Conservation Districts, the Conservation Commission implements non-regulatory conservation practices.</w:t>
      </w:r>
      <w:r w:rsidR="002867CB">
        <w:t xml:space="preserve"> </w:t>
      </w:r>
      <w:r w:rsidR="00A86C1F">
        <w:t xml:space="preserve"> </w:t>
      </w:r>
      <w:r w:rsidR="002867CB">
        <w:t xml:space="preserve">Four conservation districts are active in Whitman County which are identified in the sections below. </w:t>
      </w:r>
    </w:p>
    <w:p w14:paraId="1039B1DE" w14:textId="6E5BEDB9" w:rsidR="007757DF" w:rsidRDefault="00430F16" w:rsidP="007757DF">
      <w:pPr>
        <w:pStyle w:val="Body"/>
      </w:pPr>
      <w:r>
        <w:t>The Washington State</w:t>
      </w:r>
      <w:r w:rsidR="007757DF" w:rsidRPr="004F1F79">
        <w:t xml:space="preserve"> Conservation Commission </w:t>
      </w:r>
      <w:r w:rsidR="004A5BAC">
        <w:t xml:space="preserve">also produces special studies and reports. </w:t>
      </w:r>
      <w:r w:rsidR="00123ECD">
        <w:t xml:space="preserve"> </w:t>
      </w:r>
      <w:r w:rsidR="004A5BAC">
        <w:t>The report,</w:t>
      </w:r>
      <w:r w:rsidR="007757DF" w:rsidRPr="004F1F79">
        <w:t xml:space="preserve"> </w:t>
      </w:r>
      <w:r w:rsidR="007757DF" w:rsidRPr="004F1F79">
        <w:rPr>
          <w:i/>
        </w:rPr>
        <w:t>Salmonid Habitat Limiting Factors Water Resource Inventory Areas 33 (Lower) and 35 (Middle) Snake Watersheds, and Lower Six Miles of the Palouse Rive</w:t>
      </w:r>
      <w:r w:rsidR="007757DF" w:rsidRPr="004F1F79">
        <w:t>r (</w:t>
      </w:r>
      <w:proofErr w:type="spellStart"/>
      <w:r w:rsidR="007757DF" w:rsidRPr="004F1F79">
        <w:t>Kuttel</w:t>
      </w:r>
      <w:proofErr w:type="spellEnd"/>
      <w:r w:rsidR="007757DF" w:rsidRPr="004F1F79">
        <w:t xml:space="preserve"> 2002)</w:t>
      </w:r>
      <w:r>
        <w:t>, was designed</w:t>
      </w:r>
      <w:r w:rsidR="007757DF" w:rsidRPr="004F1F79">
        <w:t xml:space="preserve"> to identify limiting factors in the </w:t>
      </w:r>
      <w:proofErr w:type="spellStart"/>
      <w:r w:rsidR="007757DF" w:rsidRPr="004F1F79">
        <w:t>mainstem</w:t>
      </w:r>
      <w:proofErr w:type="spellEnd"/>
      <w:r w:rsidR="007757DF" w:rsidRPr="004F1F79">
        <w:t xml:space="preserve"> Snake River and Palouse River below Palouse Falls.  The results of the analysis were used to rate habitat conditions on private and public lands in the watersheds and generate recommendations (see Section </w:t>
      </w:r>
      <w:r w:rsidR="00123ECD">
        <w:t>5</w:t>
      </w:r>
      <w:r w:rsidR="007757DF" w:rsidRPr="004F1F79">
        <w:t>).</w:t>
      </w:r>
    </w:p>
    <w:p w14:paraId="0FB32310" w14:textId="1011C297" w:rsidR="005D1E79" w:rsidRPr="004F1F79" w:rsidRDefault="005D1E79" w:rsidP="007757DF">
      <w:pPr>
        <w:pStyle w:val="Body"/>
      </w:pPr>
      <w:r>
        <w:t xml:space="preserve">The Conservation Commission in cooperation with the USDA Farm Service Agency administers the Conservation Reserve Enhancement Program (CREP).  In Washington State, Whitman County is the second-largest recipient of CREP funds provided to volunteer landowners who dedicate riparian areas for protection and enhancement.  In 2012, more than 1,200 Whitman County landowners received a combined total of </w:t>
      </w:r>
      <w:r>
        <w:lastRenderedPageBreak/>
        <w:t>$13,548,000 in CREP payments (</w:t>
      </w:r>
      <w:hyperlink r:id="rId25" w:history="1">
        <w:r w:rsidRPr="00E20E82">
          <w:rPr>
            <w:rStyle w:val="Hyperlink"/>
          </w:rPr>
          <w:t>http://farm.ewg.org/top_recips.php?fips=53075&amp;progcode=total_cr&amp;page=15&amp;yr=2012</w:t>
        </w:r>
      </w:hyperlink>
      <w:r>
        <w:t>).</w:t>
      </w:r>
    </w:p>
    <w:p w14:paraId="4B4CE668" w14:textId="77777777" w:rsidR="003E2524" w:rsidRPr="000E0B3E" w:rsidRDefault="003E2524" w:rsidP="00B406C4">
      <w:pPr>
        <w:pStyle w:val="Heading3"/>
      </w:pPr>
      <w:bookmarkStart w:id="64" w:name="_Toc394475180"/>
      <w:r w:rsidRPr="000E0B3E">
        <w:t>Palouse Conservation District</w:t>
      </w:r>
      <w:bookmarkEnd w:id="64"/>
    </w:p>
    <w:p w14:paraId="60300915" w14:textId="060C2EAD" w:rsidR="003E2524" w:rsidRDefault="003E2524" w:rsidP="003E2524">
      <w:pPr>
        <w:pStyle w:val="Body"/>
      </w:pPr>
      <w:r>
        <w:t xml:space="preserve">The Palouse Conservation District completed the North Fork Palouse River Watershed </w:t>
      </w:r>
      <w:r w:rsidRPr="00A422B4">
        <w:t xml:space="preserve">Characterization </w:t>
      </w:r>
      <w:r>
        <w:fldChar w:fldCharType="begin" w:fldLock="1"/>
      </w:r>
      <w:r>
        <w:instrText>ADDIN CSL_CITATION { "citationItems" : [ { "id" : "ITEM-1", "itemData" : { "author" : [ { "dropping-particle" : "", "family" : "Resource Planning Unlimited", "given" : "Inc.", "non-dropping-particle" : "", "parse-names" : false, "suffix" : "" } ], "id" : "ITEM-1", "issue" : "January", "issued" : { "date-parts" : [ [ "2002" ] ] }, "title" : "North Fork Palouse River Watershed Characterization", "type" : "article-journal" }, "uris" : [ "http://www.mendeley.com/documents/?uuid=3277f05c-10df-4eff-90de-bab3ccf0f9ee" ] } ], "mendeley" : { "previouslyFormattedCitation" : "(Resource Planning Unlimited 2002a)" }, "properties" : { "noteIndex" : 0 }, "schema" : "https://github.com/citation-style-language/schema/raw/master/csl-citation.json" }</w:instrText>
      </w:r>
      <w:r>
        <w:fldChar w:fldCharType="separate"/>
      </w:r>
      <w:r w:rsidRPr="00486CDB">
        <w:rPr>
          <w:noProof/>
        </w:rPr>
        <w:t>(Resource Planning Unlimited 2002a)</w:t>
      </w:r>
      <w:r>
        <w:fldChar w:fldCharType="end"/>
      </w:r>
      <w:r w:rsidRPr="00A422B4">
        <w:t xml:space="preserve"> report in January 2002 to inform an action plan to address problems within the watershed.</w:t>
      </w:r>
      <w:r w:rsidR="00A86C1F">
        <w:t xml:space="preserve"> </w:t>
      </w:r>
      <w:r w:rsidRPr="00A422B4">
        <w:t xml:space="preserve"> The report was intended as a basic information source upon which planners could build planning efforts in the North Fork Palouse River watershed.  The document provides guidance for ongoing efforts, including water quality monitoring, farming practices, livestock impacts, and other resource</w:t>
      </w:r>
      <w:r w:rsidR="00A86C1F">
        <w:t>-</w:t>
      </w:r>
      <w:r w:rsidRPr="00A422B4">
        <w:t xml:space="preserve">related concerns. </w:t>
      </w:r>
      <w:r w:rsidR="00A86C1F">
        <w:t xml:space="preserve"> </w:t>
      </w:r>
      <w:r w:rsidRPr="00A422B4">
        <w:t>The</w:t>
      </w:r>
      <w:r>
        <w:t xml:space="preserve"> North Fork Palouse Water Quality Improvement Plan </w:t>
      </w:r>
      <w:r>
        <w:fldChar w:fldCharType="begin" w:fldLock="1"/>
      </w:r>
      <w:r>
        <w:instrText>ADDIN CSL_CITATION { "citationItems" : [ { "id" : "ITEM-1", "itemData" : { "author" : [ { "dropping-particle" : "", "family" : "Resource Planning Unlimited", "given" : "Inc.", "non-dropping-particle" : "", "parse-names" : false, "suffix" : "" } ], "id" : "ITEM-1", "issue" : "September", "issued" : { "date-parts" : [ [ "2002" ] ] }, "title" : "North Fork Palouse River Water Quality Improvement Plan", "type" : "article-journal" }, "uris" : [ "http://www.mendeley.com/documents/?uuid=2be856a2-9ae5-42d1-8381-b87d29798998" ] } ], "mendeley" : { "previouslyFormattedCitation" : "(Resource Planning Unlimited 2002b)" }, "properties" : { "noteIndex" : 0 }, "schema" : "https://github.com/citation-style-language/schema/raw/master/csl-citation.json" }</w:instrText>
      </w:r>
      <w:r>
        <w:fldChar w:fldCharType="separate"/>
      </w:r>
      <w:r w:rsidRPr="00486CDB">
        <w:rPr>
          <w:noProof/>
        </w:rPr>
        <w:t>(Resource Planning Unlimited 2002b)</w:t>
      </w:r>
      <w:r>
        <w:fldChar w:fldCharType="end"/>
      </w:r>
      <w:r>
        <w:t xml:space="preserve">, completed as a companion document to the Watershed Characterization, collates input from stakeholders within the watershed and serves as a framework for voluntary restoration efforts addressing water quality in the watershed.  The </w:t>
      </w:r>
      <w:r w:rsidRPr="00C216C6">
        <w:rPr>
          <w:i/>
        </w:rPr>
        <w:t>Palouse Watershed Plan</w:t>
      </w:r>
      <w:r>
        <w:t xml:space="preserve"> </w:t>
      </w:r>
      <w:r>
        <w:fldChar w:fldCharType="begin" w:fldLock="1"/>
      </w:r>
      <w:r>
        <w:instrText>ADDIN CSL_CITATION { "citationItems" : [ { "id" : "ITEM-1", "itemData" : { "author" : [ { "dropping-particle" : "", "family" : "HDR", "given" : "", "non-dropping-particle" : "", "parse-names" : false, "suffix" : "" }, { "dropping-particle" : "", "family" : "EES", "given" : "", "non-dropping-particle" : "", "parse-names" : false, "suffix" : "" } ], "id" : "ITEM-1", "issued" : { "date-parts" : [ [ "2007" ] ] }, "title" : "Palouse Watershed Plan", "type" : "report" }, "uris" : [ "http://www.mendeley.com/documents/?uuid=21b933cd-4fd3-4734-9cdc-74f0e6546e63" ] } ], "mendeley" : { "previouslyFormattedCitation" : "(HDR and EES 2007)" }, "properties" : { "noteIndex" : 0 }, "schema" : "https://github.com/citation-style-language/schema/raw/master/csl-citation.json" }</w:instrText>
      </w:r>
      <w:r>
        <w:fldChar w:fldCharType="separate"/>
      </w:r>
      <w:r w:rsidRPr="00486CDB">
        <w:rPr>
          <w:noProof/>
        </w:rPr>
        <w:t>(HDR and EES 2007)</w:t>
      </w:r>
      <w:r>
        <w:fldChar w:fldCharType="end"/>
      </w:r>
      <w:r>
        <w:t xml:space="preserve"> was complete during WRIA 34’s Phase 3 watershed planning effort.  The plan recognizes that fish and wildlife habitat is dependent upon water resources, and includes both basin-wide</w:t>
      </w:r>
      <w:r w:rsidRPr="00141BD5">
        <w:t xml:space="preserve"> </w:t>
      </w:r>
      <w:r>
        <w:t xml:space="preserve">and management area goals focusing on water quantity and quality.  </w:t>
      </w:r>
    </w:p>
    <w:p w14:paraId="2DD95AA6" w14:textId="3053D7F5" w:rsidR="003E2524" w:rsidRDefault="003E2524" w:rsidP="003E2524">
      <w:pPr>
        <w:pStyle w:val="Body"/>
      </w:pPr>
      <w:r>
        <w:t xml:space="preserve">The </w:t>
      </w:r>
      <w:r w:rsidRPr="001664C8">
        <w:rPr>
          <w:i/>
        </w:rPr>
        <w:t>WRIA 34 – Palouse Watershed Detailed Implementation Plan</w:t>
      </w:r>
      <w:r>
        <w:t xml:space="preserve"> (DIP) </w:t>
      </w:r>
      <w:r>
        <w:fldChar w:fldCharType="begin" w:fldLock="1"/>
      </w:r>
      <w:r>
        <w:instrText>ADDIN CSL_CITATION { "citationItems" : [ { "id" : "ITEM-1", "itemData" : { "URL" : "http://www.palousecd.org/Content/Assets/WRIA34/DIP/WRIA34_DIP_TEXT_022009.pdf", "accessed" : { "date-parts" : [ [ "2014", "4", "24" ] ] }, "author" : [ { "dropping-particle" : "", "family" : "Golder Associates, Inc", "given" : "and Dally Environmental", "non-dropping-particle" : "", "parse-names" : false, "suffix" : "" } ], "id" : "ITEM-1", "issued" : { "date-parts" : [ [ "2009" ] ] }, "title" : "WRIA 34 Palouse Watershed Detailed Implementation Plan", "type" : "webpage" }, "uris" : [ "http://www.mendeley.com/documents/?uuid=844b7f4d-65cd-4bc8-8991-62fbc7ae76fb" ] } ], "mendeley" : { "previouslyFormattedCitation" : "(Golder Associates, Inc 2009)" }, "properties" : { "noteIndex" : 0 }, "schema" : "https://github.com/citation-style-language/schema/raw/master/csl-citation.json" }</w:instrText>
      </w:r>
      <w:r>
        <w:fldChar w:fldCharType="separate"/>
      </w:r>
      <w:r w:rsidRPr="00486CDB">
        <w:rPr>
          <w:noProof/>
        </w:rPr>
        <w:t>(Golder Associates, Inc 2009)</w:t>
      </w:r>
      <w:r>
        <w:fldChar w:fldCharType="end"/>
      </w:r>
      <w:r>
        <w:t xml:space="preserve"> is intended </w:t>
      </w:r>
      <w:r w:rsidR="00124F76">
        <w:t xml:space="preserve">to </w:t>
      </w:r>
      <w:r>
        <w:t xml:space="preserve">provide a framework within which the recommendations, actions, and studies in the Palouse Watershed Plan (HDR/EES 2007) may be implemented.  The Watershed Plan is intended as a tool to aid local decision-makers in identifying and prioritizing water resources management issues, and </w:t>
      </w:r>
      <w:r w:rsidRPr="00EF33D6">
        <w:t>to facilitate solution development for these issues.  The actions and strategies identified in the plan will help to correct altered conditions and maintain overall watershed health, attain compliance with the Clean Water and Endangered Species Acts, and contribute to the recovery of listed species and opportunities for recreational and tribal fisheries.</w:t>
      </w:r>
      <w:r>
        <w:t xml:space="preserve">  Some of the goals outlined in the Palouse Watershed Plan translate to recommendations that may be addressed during implementation stages.  These were ranked in the DIP to develop a prioritized list</w:t>
      </w:r>
      <w:r w:rsidR="00A86C1F">
        <w:t xml:space="preserve"> and implementation schedule.  </w:t>
      </w:r>
      <w:r>
        <w:t xml:space="preserve">Appendix A of the DIP lists and tracks prioritized actions and includes lead and supporting entities.  </w:t>
      </w:r>
    </w:p>
    <w:p w14:paraId="7C85AF88" w14:textId="7E56DBB3" w:rsidR="00F47197" w:rsidRPr="000E0B3E" w:rsidRDefault="00F47197" w:rsidP="00B406C4">
      <w:pPr>
        <w:pStyle w:val="Heading3"/>
        <w:rPr>
          <w:rStyle w:val="BodyTextChar"/>
          <w:color w:val="auto"/>
          <w:sz w:val="22"/>
        </w:rPr>
      </w:pPr>
      <w:bookmarkStart w:id="65" w:name="_Toc394475181"/>
      <w:r w:rsidRPr="000E0B3E">
        <w:rPr>
          <w:rStyle w:val="BodyTextChar"/>
          <w:color w:val="auto"/>
          <w:sz w:val="22"/>
        </w:rPr>
        <w:t>Palouse</w:t>
      </w:r>
      <w:r w:rsidR="00FE70DD">
        <w:rPr>
          <w:rStyle w:val="BodyTextChar"/>
          <w:color w:val="auto"/>
          <w:sz w:val="22"/>
        </w:rPr>
        <w:t xml:space="preserve"> </w:t>
      </w:r>
      <w:r w:rsidRPr="000E0B3E">
        <w:rPr>
          <w:rStyle w:val="BodyTextChar"/>
          <w:color w:val="auto"/>
          <w:sz w:val="22"/>
        </w:rPr>
        <w:t>Rock Lake Conservation District</w:t>
      </w:r>
      <w:bookmarkEnd w:id="65"/>
    </w:p>
    <w:p w14:paraId="2FABED91" w14:textId="68C8D843" w:rsidR="00F47197" w:rsidRPr="006E30DA" w:rsidRDefault="00AC7355" w:rsidP="006E30DA">
      <w:pPr>
        <w:pStyle w:val="Body"/>
      </w:pPr>
      <w:r w:rsidRPr="000E0B3E">
        <w:rPr>
          <w:rStyle w:val="BodyTextChar"/>
          <w:color w:val="auto"/>
          <w:sz w:val="22"/>
        </w:rPr>
        <w:t>The Palouse</w:t>
      </w:r>
      <w:r>
        <w:rPr>
          <w:rStyle w:val="BodyTextChar"/>
          <w:color w:val="auto"/>
          <w:sz w:val="22"/>
        </w:rPr>
        <w:t xml:space="preserve"> </w:t>
      </w:r>
      <w:r w:rsidRPr="000E0B3E">
        <w:rPr>
          <w:rStyle w:val="BodyTextChar"/>
          <w:color w:val="auto"/>
          <w:sz w:val="22"/>
        </w:rPr>
        <w:t xml:space="preserve">Rock Lake Conservation District </w:t>
      </w:r>
      <w:r>
        <w:rPr>
          <w:rStyle w:val="BodyTextChar"/>
          <w:color w:val="auto"/>
          <w:sz w:val="22"/>
        </w:rPr>
        <w:t>promotes</w:t>
      </w:r>
      <w:r w:rsidRPr="000E0B3E">
        <w:rPr>
          <w:rStyle w:val="BodyTextChar"/>
          <w:color w:val="auto"/>
          <w:sz w:val="22"/>
        </w:rPr>
        <w:t xml:space="preserve"> </w:t>
      </w:r>
      <w:r w:rsidRPr="000E0B3E">
        <w:rPr>
          <w:rStyle w:val="BodyTextChar"/>
          <w:color w:val="auto"/>
          <w:sz w:val="22"/>
        </w:rPr>
        <w:t xml:space="preserve">the conservation and enhancement of natural resources through private and public programs, education, and the dissemination of technical and scientific information in its mission.  </w:t>
      </w:r>
      <w:r>
        <w:rPr>
          <w:color w:val="000000"/>
        </w:rPr>
        <w:t xml:space="preserve">Water quality, soil erosion and soil quality are the top resource priorities in the District.  Programs </w:t>
      </w:r>
      <w:r>
        <w:rPr>
          <w:color w:val="000000"/>
        </w:rPr>
        <w:lastRenderedPageBreak/>
        <w:t xml:space="preserve">include a livestock program </w:t>
      </w:r>
      <w:r w:rsidRPr="006E30DA">
        <w:t xml:space="preserve">using Livestock Pasture Upgrades </w:t>
      </w:r>
      <w:proofErr w:type="gramStart"/>
      <w:r w:rsidRPr="006E30DA">
        <w:t>Along</w:t>
      </w:r>
      <w:proofErr w:type="gramEnd"/>
      <w:r w:rsidRPr="006E30DA">
        <w:t xml:space="preserve"> Creeks</w:t>
      </w:r>
      <w:r>
        <w:rPr>
          <w:color w:val="000000"/>
        </w:rPr>
        <w:t xml:space="preserve"> grant funds designated to provide cost-sharing </w:t>
      </w:r>
      <w:r w:rsidRPr="00404D77">
        <w:rPr>
          <w:color w:val="000000"/>
        </w:rPr>
        <w:t>for fencing, livestock crossings, stock tanks, and other livestock best management practices (BMPs) that help them protect water quality.</w:t>
      </w:r>
      <w:r>
        <w:rPr>
          <w:color w:val="000000"/>
        </w:rPr>
        <w:t xml:space="preserve">  As of 2010, more than 16 miles of the Palouse River had been protected and enhanced (</w:t>
      </w:r>
      <w:hyperlink r:id="rId26" w:history="1">
        <w:r w:rsidRPr="00E20E82">
          <w:rPr>
            <w:rStyle w:val="Hyperlink"/>
          </w:rPr>
          <w:t>https://fortress.wa.gov/ecy/publications/publications/1010039.pdf</w:t>
        </w:r>
      </w:hyperlink>
      <w:r>
        <w:rPr>
          <w:color w:val="000000"/>
        </w:rPr>
        <w:t>).</w:t>
      </w:r>
    </w:p>
    <w:p w14:paraId="1069449A" w14:textId="4077D97A" w:rsidR="007757DF" w:rsidRPr="00E4560C" w:rsidRDefault="00F47197" w:rsidP="00B406C4">
      <w:pPr>
        <w:pStyle w:val="Heading3"/>
        <w:rPr>
          <w:rStyle w:val="BodyTextChar"/>
          <w:color w:val="auto"/>
          <w:sz w:val="22"/>
        </w:rPr>
      </w:pPr>
      <w:r>
        <w:rPr>
          <w:rStyle w:val="BodyTextChar"/>
          <w:color w:val="auto"/>
          <w:sz w:val="22"/>
        </w:rPr>
        <w:tab/>
      </w:r>
      <w:bookmarkStart w:id="66" w:name="_Toc394475182"/>
      <w:r w:rsidR="007757DF" w:rsidRPr="00E4560C">
        <w:rPr>
          <w:rStyle w:val="BodyTextChar"/>
          <w:color w:val="auto"/>
          <w:sz w:val="22"/>
        </w:rPr>
        <w:t>Whitman Conservation District</w:t>
      </w:r>
      <w:bookmarkEnd w:id="66"/>
    </w:p>
    <w:p w14:paraId="31798F34" w14:textId="7D8D94B9" w:rsidR="007757DF" w:rsidRPr="00E4560C" w:rsidRDefault="007757DF" w:rsidP="007757DF">
      <w:pPr>
        <w:pStyle w:val="Body"/>
        <w:tabs>
          <w:tab w:val="left" w:pos="1440"/>
        </w:tabs>
      </w:pPr>
      <w:r w:rsidRPr="00E4560C">
        <w:t xml:space="preserve">The Whitman Conservation District (WCD) provides programs and services to landowners and residents, including natural resource education and technical assistance. </w:t>
      </w:r>
      <w:r w:rsidR="00A53841">
        <w:t xml:space="preserve"> </w:t>
      </w:r>
      <w:r w:rsidR="00124F76">
        <w:t xml:space="preserve">The Whitman Conservation District also has a cost-sharing program to help property owners implement BMPs that support improvements in water quality.  </w:t>
      </w:r>
      <w:r w:rsidRPr="00E4560C">
        <w:rPr>
          <w:rStyle w:val="BodyTextChar"/>
          <w:color w:val="auto"/>
          <w:sz w:val="22"/>
        </w:rPr>
        <w:t>The District’s mission is “</w:t>
      </w:r>
      <w:r w:rsidRPr="00E4560C">
        <w:rPr>
          <w:rStyle w:val="BodyTextChar"/>
          <w:i/>
          <w:color w:val="auto"/>
          <w:sz w:val="22"/>
        </w:rPr>
        <w:t>to promote the wise, ethical and sustainable use of natural resource, by leadership in the education and assistance of all people in the District</w:t>
      </w:r>
      <w:r w:rsidRPr="00E4560C">
        <w:rPr>
          <w:rStyle w:val="BodyTextChar"/>
          <w:color w:val="auto"/>
          <w:sz w:val="22"/>
        </w:rPr>
        <w:t xml:space="preserve">.”  </w:t>
      </w:r>
    </w:p>
    <w:p w14:paraId="1F778DC4" w14:textId="52350160" w:rsidR="007757DF" w:rsidRDefault="007757DF" w:rsidP="007757DF">
      <w:pPr>
        <w:pStyle w:val="Body"/>
      </w:pPr>
      <w:r w:rsidRPr="00E4560C">
        <w:t>The Long Range Resource Program of the Whitman Conservation District, revised in 2003, defines existing and new (as of 2003) programs and activities.  Resource concerns addressed by the programs and activities include soil health and erosion, water quality, livestock issues, and wildlife.  Additional programs extend to marketing, training, funding, education, and other activities that the District participates in or that are essential to operation of the District.  Operating policies outlined in the Long Range Resource Program require an annual report and work plan to review accomplishments and present the goals for the subsequent year.  The FY2014 Annual Work Plan lists milestones and benchmarks against which progress toward objectives are to be measured as the program operates, and details estimated f</w:t>
      </w:r>
      <w:r w:rsidR="00A53841">
        <w:t>u</w:t>
      </w:r>
      <w:r w:rsidRPr="00E4560C">
        <w:t>nding needs for each proposed activity.</w:t>
      </w:r>
    </w:p>
    <w:p w14:paraId="5B595B4F" w14:textId="4D59ECFB" w:rsidR="002867CB" w:rsidRPr="003E2524" w:rsidRDefault="002867CB" w:rsidP="00B406C4">
      <w:pPr>
        <w:pStyle w:val="Heading3"/>
      </w:pPr>
      <w:bookmarkStart w:id="67" w:name="_Toc394475183"/>
      <w:r w:rsidRPr="003E2524">
        <w:t>Pine Creek Conservation District</w:t>
      </w:r>
      <w:bookmarkEnd w:id="67"/>
      <w:r w:rsidRPr="003E2524">
        <w:t xml:space="preserve"> </w:t>
      </w:r>
    </w:p>
    <w:p w14:paraId="4B50F273" w14:textId="153CC429" w:rsidR="00000D71" w:rsidRPr="00895D86" w:rsidRDefault="00000D71" w:rsidP="00000D71">
      <w:pPr>
        <w:pStyle w:val="Body"/>
        <w:rPr>
          <w:b/>
          <w:bCs/>
        </w:rPr>
      </w:pPr>
      <w:r>
        <w:t>The Pine Creek Conservation District covers the northeast quadrant of Whitman County</w:t>
      </w:r>
      <w:r w:rsidR="00895D86">
        <w:t>,</w:t>
      </w:r>
      <w:r>
        <w:t xml:space="preserve"> including Pine Creek and a portion of the Hangman Creek watershed. </w:t>
      </w:r>
      <w:r w:rsidR="00895D86">
        <w:t xml:space="preserve"> </w:t>
      </w:r>
      <w:r>
        <w:t xml:space="preserve">Their mission is </w:t>
      </w:r>
      <w:r w:rsidRPr="00000D71">
        <w:rPr>
          <w:i/>
        </w:rPr>
        <w:t xml:space="preserve">“to make available technical, financial and educational resources, whatever their source, and focus or coordinate them so that they meet the needs of the local land manager with conservation of soil, water </w:t>
      </w:r>
      <w:r w:rsidR="00895D86">
        <w:rPr>
          <w:i/>
        </w:rPr>
        <w:t>and related natural resources”.</w:t>
      </w:r>
      <w:r w:rsidR="00895D86" w:rsidRPr="00895D86">
        <w:t xml:space="preserve">  </w:t>
      </w:r>
      <w:r w:rsidR="00895D86">
        <w:t xml:space="preserve">Similar to the other Conservation Districts, the Pine Creek Conservation District has a cost-sharing program to help landowners defray costs of BMP implementation.  The District also provides low-interest loans to support purchase of equipment that enables implementation of conservation measures. </w:t>
      </w:r>
    </w:p>
    <w:p w14:paraId="4CCE62C2" w14:textId="77777777" w:rsidR="00EF4EDA" w:rsidRDefault="00EF4EDA" w:rsidP="00307020">
      <w:pPr>
        <w:pStyle w:val="Heading2"/>
      </w:pPr>
      <w:bookmarkStart w:id="68" w:name="_Toc394475184"/>
      <w:r>
        <w:lastRenderedPageBreak/>
        <w:t>Watershed Planning Units</w:t>
      </w:r>
      <w:bookmarkEnd w:id="68"/>
    </w:p>
    <w:p w14:paraId="16BF5D8F" w14:textId="09EBC522" w:rsidR="00962E40" w:rsidRPr="00962E40" w:rsidRDefault="00962E40" w:rsidP="00962E40">
      <w:pPr>
        <w:pStyle w:val="Body"/>
      </w:pPr>
      <w:r w:rsidRPr="00962E40">
        <w:t>Funding is provided through Washington’s Watershed Management Act (WMA)</w:t>
      </w:r>
      <w:r>
        <w:t xml:space="preserve"> </w:t>
      </w:r>
      <w:r w:rsidRPr="00962E40">
        <w:t xml:space="preserve">for areas in Washington State that wish to undertake watershed level planning and specifies ground rules for use of the funding. </w:t>
      </w:r>
      <w:r w:rsidR="00A86C1F">
        <w:t xml:space="preserve"> </w:t>
      </w:r>
      <w:r w:rsidRPr="00962E40">
        <w:t xml:space="preserve">The WMA identifies a Planning Unit as the group that develops and initially approves the watershed plan. </w:t>
      </w:r>
      <w:r w:rsidR="00A86C1F">
        <w:t xml:space="preserve"> </w:t>
      </w:r>
      <w:r w:rsidRPr="00962E40">
        <w:t>The above conservation districts</w:t>
      </w:r>
      <w:r w:rsidR="004A72BB">
        <w:t>, plus others from each watershed,</w:t>
      </w:r>
      <w:r w:rsidRPr="00962E40">
        <w:t xml:space="preserve"> participate in the watershed planning process for their region</w:t>
      </w:r>
      <w:r w:rsidR="004A72BB">
        <w:t xml:space="preserve"> along with local landowners, other stakeholders and government agencies</w:t>
      </w:r>
      <w:r w:rsidRPr="00962E40">
        <w:t xml:space="preserve">. </w:t>
      </w:r>
      <w:r w:rsidR="00A86C1F">
        <w:t xml:space="preserve"> </w:t>
      </w:r>
      <w:r w:rsidRPr="00962E40">
        <w:t>Three Watershed Planning Units are active in Whitman County:</w:t>
      </w:r>
    </w:p>
    <w:p w14:paraId="484CE6C1" w14:textId="77777777" w:rsidR="00EF4EDA" w:rsidRDefault="00EF4EDA" w:rsidP="00B406C4">
      <w:pPr>
        <w:pStyle w:val="Heading3"/>
      </w:pPr>
      <w:bookmarkStart w:id="69" w:name="_Toc394475185"/>
      <w:r>
        <w:t>WRIA 34- Palouse Watershed Planning Unit</w:t>
      </w:r>
      <w:bookmarkEnd w:id="69"/>
    </w:p>
    <w:p w14:paraId="0EDE3F04" w14:textId="34F6508A" w:rsidR="00FE21A0" w:rsidRPr="00FE21A0" w:rsidRDefault="000D3E4A" w:rsidP="00FE21A0">
      <w:pPr>
        <w:pStyle w:val="Body"/>
      </w:pPr>
      <w:r>
        <w:t xml:space="preserve">The Palouse Watershed Planning Unit helped develop the Palouse Watershed Plan (2007) for the entire Palouse basin. </w:t>
      </w:r>
      <w:r w:rsidR="00A86C1F">
        <w:t xml:space="preserve"> </w:t>
      </w:r>
      <w:r>
        <w:t xml:space="preserve">The plan includes an overview of the major planning issues in the region, strategies and tools to address the issue, basin wide management objectives and suggested actions to be taken </w:t>
      </w:r>
      <w:r>
        <w:fldChar w:fldCharType="begin" w:fldLock="1"/>
      </w:r>
      <w:r w:rsidR="00B615A8">
        <w:instrText>ADDIN CSL_CITATION { "citationItems" : [ { "id" : "ITEM-1", "itemData" : { "author" : [ { "dropping-particle" : "", "family" : "HDR", "given" : "", "non-dropping-particle" : "", "parse-names" : false, "suffix" : "" }, { "dropping-particle" : "", "family" : "EES", "given" : "", "non-dropping-particle" : "", "parse-names" : false, "suffix" : "" } ], "id" : "ITEM-1", "issued" : { "date-parts" : [ [ "2007" ] ] }, "title" : "Palouse Watershed Plan", "type" : "report" }, "uris" : [ "http://www.mendeley.com/documents/?uuid=21b933cd-4fd3-4734-9cdc-74f0e6546e63" ] } ], "mendeley" : { "previouslyFormattedCitation" : "(HDR and EES 2007)" }, "properties" : { "noteIndex" : 0 }, "schema" : "https://github.com/citation-style-language/schema/raw/master/csl-citation.json" }</w:instrText>
      </w:r>
      <w:r>
        <w:fldChar w:fldCharType="separate"/>
      </w:r>
      <w:r w:rsidR="00043D9D" w:rsidRPr="00043D9D">
        <w:rPr>
          <w:noProof/>
        </w:rPr>
        <w:t>(HDR and EES 2007)</w:t>
      </w:r>
      <w:r>
        <w:fldChar w:fldCharType="end"/>
      </w:r>
      <w:r>
        <w:t xml:space="preserve">.  </w:t>
      </w:r>
    </w:p>
    <w:p w14:paraId="24AF9142" w14:textId="5296749F" w:rsidR="00EF4EDA" w:rsidRDefault="00EF4EDA" w:rsidP="00B406C4">
      <w:pPr>
        <w:pStyle w:val="Heading3"/>
      </w:pPr>
      <w:bookmarkStart w:id="70" w:name="_Toc394475186"/>
      <w:r>
        <w:t>WRIA 35- Middle Snake Watershed Planning Unit</w:t>
      </w:r>
      <w:bookmarkEnd w:id="70"/>
    </w:p>
    <w:p w14:paraId="7E645036" w14:textId="22456B43" w:rsidR="00EF4EDA" w:rsidRPr="001C47A0" w:rsidRDefault="000D3E4A" w:rsidP="000D3E4A">
      <w:pPr>
        <w:pStyle w:val="Body"/>
      </w:pPr>
      <w:r w:rsidRPr="000D3E4A">
        <w:t xml:space="preserve">The Middle Snake Watershed Planning Unit is comprised of representatives from Asotin, Columbia, Garfield, and Whitman Counties, the City of Clarkston, and the Asotin County Public Utility District. </w:t>
      </w:r>
      <w:r w:rsidR="00A86C1F">
        <w:t xml:space="preserve"> </w:t>
      </w:r>
      <w:r w:rsidRPr="000D3E4A">
        <w:t>The initiating governments formed the group in 2002 which includes landowners and citizens, tribes, conservation districts, agricultural groups</w:t>
      </w:r>
      <w:r>
        <w:t>, environmental groups, state and federal agencies.</w:t>
      </w:r>
      <w:r w:rsidR="00A86C1F">
        <w:t xml:space="preserve"> </w:t>
      </w:r>
      <w:r>
        <w:t xml:space="preserve"> They developed the </w:t>
      </w:r>
      <w:r w:rsidR="00EF4EDA">
        <w:t xml:space="preserve">WRIA 35 Watershed Detailed Implementation Plan </w:t>
      </w:r>
      <w:r>
        <w:t xml:space="preserve">in </w:t>
      </w:r>
      <w:r w:rsidR="00EF4EDA">
        <w:t>2008</w:t>
      </w:r>
      <w:r>
        <w:t xml:space="preserve">. </w:t>
      </w:r>
      <w:r w:rsidRPr="000D3E4A">
        <w:t xml:space="preserve">In June of 2011, </w:t>
      </w:r>
      <w:r w:rsidR="0095421D">
        <w:t>they</w:t>
      </w:r>
      <w:r w:rsidRPr="000D3E4A">
        <w:t xml:space="preserve"> adopted an updat</w:t>
      </w:r>
      <w:r w:rsidR="0095421D">
        <w:t xml:space="preserve">ed Detailed Implementation Plan, </w:t>
      </w:r>
      <w:r w:rsidRPr="000D3E4A">
        <w:t>completing Phase 4 of the Water</w:t>
      </w:r>
      <w:r w:rsidR="00A86C1F">
        <w:t>shed Planning Process.</w:t>
      </w:r>
    </w:p>
    <w:p w14:paraId="69663382" w14:textId="77777777" w:rsidR="00EF4EDA" w:rsidRDefault="00EF4EDA" w:rsidP="00B406C4">
      <w:pPr>
        <w:pStyle w:val="Heading3"/>
      </w:pPr>
      <w:bookmarkStart w:id="71" w:name="_Toc394475187"/>
      <w:r>
        <w:t>WRIA 56- Hangman (Latah) Creek Watershed Planning Unit</w:t>
      </w:r>
      <w:bookmarkEnd w:id="71"/>
    </w:p>
    <w:p w14:paraId="10D2E0DD" w14:textId="77777777" w:rsidR="00EF4EDA" w:rsidRDefault="00EF4EDA" w:rsidP="00EF4EDA">
      <w:pPr>
        <w:pStyle w:val="Body"/>
      </w:pPr>
      <w:r>
        <w:t>Hangman (Latah) Creek’s Watershed Planning Unit, representing local residents, governmental agencies, tribes, and other watershed stakeholders, formed to gather existing and new information and formulate recommendations for future water use in the sub-basin.  The goals of the Planning Unit were to:</w:t>
      </w:r>
    </w:p>
    <w:p w14:paraId="05094193" w14:textId="77777777" w:rsidR="00EF4EDA" w:rsidRDefault="00EF4EDA" w:rsidP="0015582B">
      <w:pPr>
        <w:pStyle w:val="Bullet"/>
      </w:pPr>
      <w:r>
        <w:t>Develop and investigate a water balance for the watershed</w:t>
      </w:r>
    </w:p>
    <w:p w14:paraId="4F255C39" w14:textId="77777777" w:rsidR="00EF4EDA" w:rsidRDefault="00EF4EDA" w:rsidP="0015582B">
      <w:pPr>
        <w:pStyle w:val="Bullet"/>
      </w:pPr>
      <w:r>
        <w:t>Establish a means to present publish information and provide awareness and education about watershed issues</w:t>
      </w:r>
    </w:p>
    <w:p w14:paraId="674FDCE8" w14:textId="77777777" w:rsidR="00EF4EDA" w:rsidRDefault="00EF4EDA" w:rsidP="0015582B">
      <w:pPr>
        <w:pStyle w:val="Bullet"/>
      </w:pPr>
      <w:r>
        <w:lastRenderedPageBreak/>
        <w:t>Establish management guidelines to improve water quality, reduce suspended sediment loading, maintain and enhance fish and wildlife habitat, and maintain watershed recreational uses.</w:t>
      </w:r>
    </w:p>
    <w:p w14:paraId="7DDAA730" w14:textId="0CC0A08A" w:rsidR="00EF4EDA" w:rsidRDefault="00EF4EDA" w:rsidP="00EF4EDA">
      <w:pPr>
        <w:pStyle w:val="Body"/>
      </w:pPr>
      <w:r>
        <w:t>The Planning Unit developed a Water Res</w:t>
      </w:r>
      <w:r w:rsidR="004A72BB">
        <w:t xml:space="preserve">ources Management Plan in 2005 </w:t>
      </w:r>
      <w:r w:rsidR="004A72BB">
        <w:fldChar w:fldCharType="begin" w:fldLock="1"/>
      </w:r>
      <w:r w:rsidR="00B615A8">
        <w:instrText>ADDIN CSL_CITATION { "citationItems" : [ { "id" : "ITEM-1", "itemData" : { "author" : [ { "dropping-particle" : "", "family" : "Spokane County Conservation District (SCCD)", "given" : "", "non-dropping-particle" : "", "parse-names" : false, "suffix" : "" } ], "id" : "ITEM-1", "issue" : "05", "issued" : { "date-parts" : [ [ "2005" ] ] }, "title" : "The Hangman ( Latah ) Creek Water Resources Management Plan", "type" : "report" }, "uris" : [ "http://www.mendeley.com/documents/?uuid=e0a9542b-4d2c-45e4-a8ae-81474470b29a" ] } ], "mendeley" : { "previouslyFormattedCitation" : "(Spokane County Conservation District (SCCD) 2005)" }, "properties" : { "noteIndex" : 0 }, "schema" : "https://github.com/citation-style-language/schema/raw/master/csl-citation.json" }</w:instrText>
      </w:r>
      <w:r w:rsidR="004A72BB">
        <w:fldChar w:fldCharType="separate"/>
      </w:r>
      <w:r w:rsidR="00043D9D" w:rsidRPr="00043D9D">
        <w:rPr>
          <w:noProof/>
        </w:rPr>
        <w:t>(Spokane County Conservation District (SCCD) 2005)</w:t>
      </w:r>
      <w:r w:rsidR="004A72BB">
        <w:fldChar w:fldCharType="end"/>
      </w:r>
      <w:r>
        <w:t xml:space="preserve">. </w:t>
      </w:r>
    </w:p>
    <w:p w14:paraId="6234FD7D" w14:textId="77777777" w:rsidR="00EF4EDA" w:rsidRDefault="00EF4EDA" w:rsidP="00DA2F3D">
      <w:pPr>
        <w:pStyle w:val="Heading2"/>
        <w:numPr>
          <w:ilvl w:val="1"/>
          <w:numId w:val="24"/>
        </w:numPr>
      </w:pPr>
      <w:bookmarkStart w:id="72" w:name="_Toc394475188"/>
      <w:r>
        <w:t>Snake River Salmon Recovery Board</w:t>
      </w:r>
      <w:bookmarkEnd w:id="72"/>
    </w:p>
    <w:p w14:paraId="305F4472" w14:textId="5C30B89D" w:rsidR="006504F8" w:rsidRDefault="00EF4EDA" w:rsidP="006504F8">
      <w:pPr>
        <w:pStyle w:val="Body"/>
      </w:pPr>
      <w:r>
        <w:t xml:space="preserve">The Snake River Salmon Recovery Board </w:t>
      </w:r>
      <w:r w:rsidR="00D32A88">
        <w:t xml:space="preserve">(SRSRB) is </w:t>
      </w:r>
      <w:r w:rsidR="00C222CE">
        <w:t>the Lead Entity for salmon recovery efforts in the Snake River region</w:t>
      </w:r>
      <w:r w:rsidR="00D32A88">
        <w:t xml:space="preserve">. </w:t>
      </w:r>
      <w:r w:rsidR="00A86C1F">
        <w:t xml:space="preserve"> </w:t>
      </w:r>
      <w:r w:rsidR="00D32A88">
        <w:t xml:space="preserve">The SRSRB </w:t>
      </w:r>
      <w:r>
        <w:t xml:space="preserve">developed </w:t>
      </w:r>
      <w:r w:rsidR="00C222CE">
        <w:t>the Snake River Salmon Recovery Plan for SE Washington, which includes a</w:t>
      </w:r>
      <w:r>
        <w:t xml:space="preserve"> recovery strategy based on the results of the Recovery Plan’s limiting factors analysis and their recovery and restoration goals</w:t>
      </w:r>
      <w:r w:rsidR="004A72BB">
        <w:t xml:space="preserve"> </w:t>
      </w:r>
      <w:r w:rsidR="004A72BB">
        <w:fldChar w:fldCharType="begin" w:fldLock="1"/>
      </w:r>
      <w:r w:rsidR="00B615A8">
        <w:instrText>ADDIN CSL_CITATION { "citationItems" : [ { "id" : "ITEM-1", "itemData" : { "author" : [ { "dropping-particle" : "", "family" : "Snake River Salmon Recovery Board", "given" : "", "non-dropping-particle" : "", "parse-names" : false, "suffix" : "" } ], "id" : "ITEM-1", "issued" : { "date-parts" : [ [ "2011" ] ] }, "title" : "Snake River Salmon Recovery Plan for Southeast Washington", "type" : "report" }, "uris" : [ "http://www.mendeley.com/documents/?uuid=5cc0b3b6-320a-43d5-8644-d052c6033a21" ] } ], "mendeley" : { "manualFormatting" : "(SRSRB 2011)", "previouslyFormattedCitation" : "(Snake River Salmon Recovery Board 2011)" }, "properties" : { "noteIndex" : 0 }, "schema" : "https://github.com/citation-style-language/schema/raw/master/csl-citation.json" }</w:instrText>
      </w:r>
      <w:r w:rsidR="004A72BB">
        <w:fldChar w:fldCharType="separate"/>
      </w:r>
      <w:r w:rsidR="00043D9D" w:rsidRPr="00043D9D">
        <w:rPr>
          <w:noProof/>
        </w:rPr>
        <w:t>(S</w:t>
      </w:r>
      <w:r w:rsidR="002F3D16">
        <w:rPr>
          <w:noProof/>
        </w:rPr>
        <w:t>RSRB</w:t>
      </w:r>
      <w:r w:rsidR="00043D9D" w:rsidRPr="00043D9D">
        <w:rPr>
          <w:noProof/>
        </w:rPr>
        <w:t xml:space="preserve"> 2011)</w:t>
      </w:r>
      <w:r w:rsidR="004A72BB">
        <w:fldChar w:fldCharType="end"/>
      </w:r>
      <w:r>
        <w:t xml:space="preserve">.  </w:t>
      </w:r>
    </w:p>
    <w:p w14:paraId="25ED9E9F" w14:textId="00C06F69" w:rsidR="00EF4EDA" w:rsidRDefault="00EF4EDA" w:rsidP="00EF4EDA">
      <w:pPr>
        <w:pStyle w:val="Body"/>
      </w:pPr>
      <w:r>
        <w:t>The strategy emphasizes projects with long persistence time and benefits that address the widest range of environmental attributes.  The strategy promotes recovery and restoration actions that include both immediate and long-term measures and that address the root causes of habitat degradation.  Actions are focused on the protection and restoration of habitat, harvest, hatcheries, and hydroelectric and utilize both popul</w:t>
      </w:r>
      <w:r w:rsidR="00A86C1F">
        <w:t xml:space="preserve">ation and habitat approaches.  </w:t>
      </w:r>
      <w:r>
        <w:t>The plan includes strategic guidelines for addressing basin-wide issues, as well as a table of site-specific actions (Appendix A of the plan).</w:t>
      </w:r>
    </w:p>
    <w:p w14:paraId="23EE7B73" w14:textId="77777777" w:rsidR="00DC008E" w:rsidRPr="00DC008E" w:rsidRDefault="00DC008E" w:rsidP="00307020">
      <w:pPr>
        <w:pStyle w:val="Heading2"/>
      </w:pPr>
      <w:bookmarkStart w:id="73" w:name="_Toc394475189"/>
      <w:r>
        <w:t>Hangman Creek TMDL</w:t>
      </w:r>
      <w:bookmarkEnd w:id="73"/>
    </w:p>
    <w:p w14:paraId="1AACA236" w14:textId="0B25C1D5" w:rsidR="006122C0" w:rsidRPr="006122C0" w:rsidRDefault="00D22953" w:rsidP="006122C0">
      <w:pPr>
        <w:pStyle w:val="Body"/>
      </w:pPr>
      <w:r>
        <w:t xml:space="preserve">A Total Maximum Daily Load (TMDL) is a water-body-specific management plan designed to limit further water quality impairments and to bring the affected waters into compliance with applicable water quality criteria. </w:t>
      </w:r>
      <w:r w:rsidR="00A86C1F">
        <w:t xml:space="preserve"> </w:t>
      </w:r>
      <w:r w:rsidR="001808F5">
        <w:t xml:space="preserve">Hangman Creek </w:t>
      </w:r>
      <w:r>
        <w:t xml:space="preserve">is impaired by dissolved oxygen, </w:t>
      </w:r>
      <w:r w:rsidR="001808F5">
        <w:t>bacteria and temperature.</w:t>
      </w:r>
      <w:r w:rsidR="006122C0" w:rsidRPr="006122C0">
        <w:rPr>
          <w:rFonts w:ascii="Times New Roman" w:hAnsi="Times New Roman"/>
          <w:color w:val="000000"/>
          <w:sz w:val="26"/>
          <w:szCs w:val="20"/>
        </w:rPr>
        <w:t xml:space="preserve"> </w:t>
      </w:r>
      <w:r w:rsidR="00A86C1F">
        <w:rPr>
          <w:rFonts w:ascii="Times New Roman" w:hAnsi="Times New Roman"/>
          <w:color w:val="000000"/>
          <w:sz w:val="26"/>
          <w:szCs w:val="20"/>
        </w:rPr>
        <w:t xml:space="preserve"> </w:t>
      </w:r>
      <w:r w:rsidR="006122C0" w:rsidRPr="006122C0">
        <w:t xml:space="preserve">Ecology and the </w:t>
      </w:r>
      <w:r w:rsidR="006122C0">
        <w:t>Spokane County Conservation District (SCCD) have w</w:t>
      </w:r>
      <w:r w:rsidR="006122C0" w:rsidRPr="006122C0">
        <w:t xml:space="preserve">orked together </w:t>
      </w:r>
      <w:r w:rsidR="006122C0">
        <w:t>to develop a</w:t>
      </w:r>
      <w:r w:rsidR="006122C0" w:rsidRPr="006122C0">
        <w:t xml:space="preserve"> TMDL</w:t>
      </w:r>
      <w:r w:rsidR="006122C0">
        <w:t xml:space="preserve">, </w:t>
      </w:r>
      <w:r w:rsidR="006122C0" w:rsidRPr="006122C0">
        <w:t>also known as a water quality improvement plan</w:t>
      </w:r>
      <w:r w:rsidR="006122C0">
        <w:t xml:space="preserve">. </w:t>
      </w:r>
      <w:r w:rsidR="00A86C1F">
        <w:t xml:space="preserve"> </w:t>
      </w:r>
      <w:r w:rsidR="006122C0">
        <w:t>After the</w:t>
      </w:r>
      <w:r w:rsidR="006122C0" w:rsidRPr="006122C0">
        <w:t xml:space="preserve"> Environmental Protection Agency approved the </w:t>
      </w:r>
      <w:r w:rsidR="006122C0">
        <w:t xml:space="preserve">TMDL in 2009, </w:t>
      </w:r>
      <w:r w:rsidR="006122C0" w:rsidRPr="006122C0">
        <w:t xml:space="preserve">Ecology and the SCCD worked with agencies and organizations to develop an implementation plan outlining what needs to occur to meet water quality targets in the watershed and various commitments to the effort. </w:t>
      </w:r>
      <w:r w:rsidR="00A86C1F">
        <w:t xml:space="preserve"> </w:t>
      </w:r>
      <w:r w:rsidR="006122C0" w:rsidRPr="006122C0">
        <w:t xml:space="preserve">Ecology published </w:t>
      </w:r>
      <w:r w:rsidR="006122C0">
        <w:t>the final implementation plan in 2011</w:t>
      </w:r>
      <w:r w:rsidR="006122C0" w:rsidRPr="006122C0">
        <w:t>.</w:t>
      </w:r>
      <w:r w:rsidR="00A86C1F">
        <w:t xml:space="preserve"> </w:t>
      </w:r>
      <w:r w:rsidR="006122C0">
        <w:t xml:space="preserve"> </w:t>
      </w:r>
      <w:r>
        <w:t>In November 2013</w:t>
      </w:r>
      <w:r w:rsidR="00A86C1F">
        <w:t>,</w:t>
      </w:r>
      <w:r w:rsidR="006122C0" w:rsidRPr="006122C0">
        <w:t xml:space="preserve"> various implementing partners met to discuss the status of implementation</w:t>
      </w:r>
      <w:r w:rsidR="00A9676D">
        <w:t xml:space="preserve"> </w:t>
      </w:r>
      <w:r w:rsidR="002F3D16">
        <w:fldChar w:fldCharType="begin" w:fldLock="1"/>
      </w:r>
      <w:r w:rsidR="00B615A8">
        <w:instrText>ADDIN CSL_CITATION { "citationItems" : [ { "id" : "ITEM-1", "itemData" : { "ISBN" : "3604076404", "author" : [ { "dropping-particle" : "", "family" : "Washington State Department of Ecology", "given" : "", "non-dropping-particle" : "", "parse-names" : false, "suffix" : "" } ], "id" : "ITEM-1", "issue" : "11", "issued" : { "date-parts" : [ [ "2011" ] ] }, "title" : "Hangman ( Latah ) Creek Watershed Fecal Coliform Bacteria , Temperature , and Turbidity Total Maximum Daily Load Water Quality Implementation Plan", "type" : "report" }, "uris" : [ "http://www.mendeley.com/documents/?uuid=95ca4f6e-ca82-4d74-a5a0-efe0974967d0" ] } ], "mendeley" : { "manualFormatting" : "(Ecology 2011)", "previouslyFormattedCitation" : "(Washington State Department of Ecology 2011a)" }, "properties" : { "noteIndex" : 0 }, "schema" : "https://github.com/citation-style-language/schema/raw/master/csl-citation.json" }</w:instrText>
      </w:r>
      <w:r w:rsidR="002F3D16">
        <w:fldChar w:fldCharType="separate"/>
      </w:r>
      <w:r w:rsidR="002F3D16" w:rsidRPr="002F3D16">
        <w:rPr>
          <w:noProof/>
        </w:rPr>
        <w:t>(Ecology 2011)</w:t>
      </w:r>
      <w:r w:rsidR="002F3D16">
        <w:fldChar w:fldCharType="end"/>
      </w:r>
      <w:r w:rsidR="002F3D16">
        <w:t>.</w:t>
      </w:r>
    </w:p>
    <w:p w14:paraId="6197722F" w14:textId="0277AA59" w:rsidR="00EB234E" w:rsidRDefault="00EB234E" w:rsidP="00307020">
      <w:pPr>
        <w:pStyle w:val="Heading2"/>
      </w:pPr>
      <w:bookmarkStart w:id="74" w:name="_Toc394475190"/>
      <w:r>
        <w:lastRenderedPageBreak/>
        <w:t>Palouse River TMDL</w:t>
      </w:r>
      <w:r w:rsidR="001D10FA">
        <w:t>s</w:t>
      </w:r>
      <w:bookmarkEnd w:id="74"/>
    </w:p>
    <w:p w14:paraId="0A20BABA" w14:textId="77777777" w:rsidR="00A43357" w:rsidRDefault="00A43357" w:rsidP="00A86C1F">
      <w:pPr>
        <w:pStyle w:val="Heading3"/>
      </w:pPr>
      <w:bookmarkStart w:id="75" w:name="_Toc394475191"/>
      <w:proofErr w:type="spellStart"/>
      <w:r w:rsidRPr="001D10FA">
        <w:t>Mainstem</w:t>
      </w:r>
      <w:bookmarkEnd w:id="75"/>
      <w:proofErr w:type="spellEnd"/>
    </w:p>
    <w:p w14:paraId="24A83682" w14:textId="5A0388FD" w:rsidR="00A43357" w:rsidRDefault="00A43357" w:rsidP="00A43357">
      <w:pPr>
        <w:pStyle w:val="Body"/>
      </w:pPr>
      <w:r w:rsidRPr="005A107E">
        <w:t xml:space="preserve">Ecology began studying the pollutants for the </w:t>
      </w:r>
      <w:proofErr w:type="spellStart"/>
      <w:r w:rsidRPr="005A107E">
        <w:t>mainstem</w:t>
      </w:r>
      <w:proofErr w:type="spellEnd"/>
      <w:r w:rsidRPr="005A107E">
        <w:t xml:space="preserve"> Palouse in 2005. The project includes four separate studies</w:t>
      </w:r>
      <w:r>
        <w:t xml:space="preserve">. </w:t>
      </w:r>
      <w:r w:rsidR="00A86C1F">
        <w:t xml:space="preserve"> </w:t>
      </w:r>
      <w:r>
        <w:t xml:space="preserve">The first study examined toxins. </w:t>
      </w:r>
      <w:r w:rsidR="00A86C1F">
        <w:t xml:space="preserve"> </w:t>
      </w:r>
      <w:r w:rsidRPr="005A107E">
        <w:t xml:space="preserve">A TMDL report detailing how the Palouse River will achieve water quality standards for PCBs and </w:t>
      </w:r>
      <w:proofErr w:type="spellStart"/>
      <w:r w:rsidRPr="005A107E">
        <w:t>dieldrin</w:t>
      </w:r>
      <w:proofErr w:type="spellEnd"/>
      <w:r w:rsidRPr="005A107E">
        <w:t xml:space="preserve"> was </w:t>
      </w:r>
      <w:r>
        <w:t xml:space="preserve">approved in </w:t>
      </w:r>
      <w:r w:rsidRPr="005A107E">
        <w:t>2007.</w:t>
      </w:r>
    </w:p>
    <w:p w14:paraId="643FD0E5" w14:textId="54AB32F1" w:rsidR="00A43357" w:rsidRDefault="00A43357" w:rsidP="00A43357">
      <w:pPr>
        <w:pStyle w:val="Body"/>
      </w:pPr>
      <w:r>
        <w:t>The second study</w:t>
      </w:r>
      <w:r w:rsidRPr="005A107E">
        <w:t xml:space="preserve"> examined the levels and distribution of </w:t>
      </w:r>
      <w:hyperlink r:id="rId27" w:history="1">
        <w:r w:rsidRPr="005A107E">
          <w:t>fecal coliform bacteria</w:t>
        </w:r>
      </w:hyperlink>
      <w:r w:rsidRPr="005A107E">
        <w:t xml:space="preserve"> throughout the watershed. </w:t>
      </w:r>
      <w:r w:rsidR="00A86C1F">
        <w:t xml:space="preserve"> </w:t>
      </w:r>
      <w:r w:rsidRPr="005A107E">
        <w:t>This study ran from May 2007-May 2008 and a report and implementation plan outlining actions to reduce bacteria were published in December 2010. EPA reviewed the report and approved it March 2011.</w:t>
      </w:r>
    </w:p>
    <w:p w14:paraId="7F3DDFD1" w14:textId="41CA0B2C" w:rsidR="00A43357" w:rsidRDefault="00A43357" w:rsidP="00A43357">
      <w:pPr>
        <w:pStyle w:val="Body"/>
      </w:pPr>
      <w:r w:rsidRPr="005A107E">
        <w:t xml:space="preserve">The third study examined water temperature. </w:t>
      </w:r>
      <w:r w:rsidR="00A86C1F">
        <w:t xml:space="preserve"> </w:t>
      </w:r>
      <w:r w:rsidRPr="005A107E">
        <w:t xml:space="preserve">Water temperature affects the health and distribution of fish and other aquatic life. </w:t>
      </w:r>
      <w:r w:rsidR="00A86C1F">
        <w:t xml:space="preserve"> </w:t>
      </w:r>
      <w:r w:rsidRPr="005A107E">
        <w:t xml:space="preserve">The Palouse River is impaired by high temperatures. </w:t>
      </w:r>
      <w:r w:rsidR="00A86C1F">
        <w:t xml:space="preserve"> </w:t>
      </w:r>
      <w:r>
        <w:t>The</w:t>
      </w:r>
      <w:r w:rsidRPr="005A107E">
        <w:t xml:space="preserve"> goal of this TMDL </w:t>
      </w:r>
      <w:r>
        <w:t>is</w:t>
      </w:r>
      <w:r w:rsidRPr="005A107E">
        <w:t xml:space="preserve"> to return th</w:t>
      </w:r>
      <w:r>
        <w:t xml:space="preserve">e </w:t>
      </w:r>
      <w:r w:rsidRPr="005A107E">
        <w:t>river’s temperature regime to natural conditions, accomplished by reesta</w:t>
      </w:r>
      <w:r>
        <w:t>blishing shade</w:t>
      </w:r>
      <w:r w:rsidRPr="005A107E">
        <w:t xml:space="preserve"> along the river’s stream banks. </w:t>
      </w:r>
      <w:r w:rsidR="00A86C1F">
        <w:t xml:space="preserve"> </w:t>
      </w:r>
      <w:r w:rsidRPr="005A107E">
        <w:t xml:space="preserve">The </w:t>
      </w:r>
      <w:hyperlink r:id="rId28" w:history="1">
        <w:r w:rsidRPr="005A107E">
          <w:t>final version</w:t>
        </w:r>
      </w:hyperlink>
      <w:r w:rsidRPr="005A107E">
        <w:t xml:space="preserve"> of the report was revised in response to </w:t>
      </w:r>
      <w:r>
        <w:t>stakeholder</w:t>
      </w:r>
      <w:r w:rsidRPr="005A107E">
        <w:t xml:space="preserve"> comments and was submitted approved </w:t>
      </w:r>
      <w:r>
        <w:t>by the EPA in November</w:t>
      </w:r>
      <w:r w:rsidRPr="005A107E">
        <w:t xml:space="preserve"> 2013</w:t>
      </w:r>
      <w:r>
        <w:t xml:space="preserve"> </w:t>
      </w:r>
      <w:r w:rsidR="00837DE2">
        <w:fldChar w:fldCharType="begin" w:fldLock="1"/>
      </w:r>
      <w:r w:rsidR="00B615A8">
        <w:instrText>ADDIN CSL_CITATION { "citationItems" : [ { "id" : "ITEM-1", "itemData" : { "ISBN" : "3604076404", "author" : [ { "dropping-particle" : "", "family" : "Washington State Department of Ecology", "given" : "", "non-dropping-particle" : "", "parse-names" : false, "suffix" : "" } ], "id" : "ITEM-1", "issue" : "13", "issued" : { "date-parts" : [ [ "2013" ] ] }, "title" : "Palouse River Temperature Total Maximum Daily Load Water Quality Improvement Report and Implementation Plan", "type" : "report" }, "uris" : [ "http://www.mendeley.com/documents/?uuid=4b908b89-c1e1-4f68-9593-2e20d1eea257" ] } ], "mendeley" : { "manualFormatting" : "(Ecology 2013)", "previouslyFormattedCitation" : "(Washington State Department of Ecology 2013)" }, "properties" : { "noteIndex" : 0 }, "schema" : "https://github.com/citation-style-language/schema/raw/master/csl-citation.json" }</w:instrText>
      </w:r>
      <w:r w:rsidR="00837DE2">
        <w:fldChar w:fldCharType="separate"/>
      </w:r>
      <w:r w:rsidR="00837DE2" w:rsidRPr="00837DE2">
        <w:rPr>
          <w:noProof/>
        </w:rPr>
        <w:t>(Ecology 2013)</w:t>
      </w:r>
      <w:r w:rsidR="00837DE2">
        <w:fldChar w:fldCharType="end"/>
      </w:r>
      <w:r w:rsidRPr="005A107E">
        <w:t>.</w:t>
      </w:r>
    </w:p>
    <w:p w14:paraId="03C05415" w14:textId="5BE3FEFC" w:rsidR="00A43357" w:rsidRPr="005A107E" w:rsidRDefault="00A43357" w:rsidP="00A43357">
      <w:pPr>
        <w:pStyle w:val="Body"/>
      </w:pPr>
      <w:r w:rsidRPr="005A107E">
        <w:t xml:space="preserve">The fourth study examined dissolved oxygen, pH, and nutrients. Data on the Palouse River indicates that at times it has too little oxygen and a pH outside the range appropriate for fish and other aquatic life. </w:t>
      </w:r>
      <w:r w:rsidR="00A86C1F">
        <w:t xml:space="preserve"> </w:t>
      </w:r>
      <w:r w:rsidRPr="005A107E">
        <w:t xml:space="preserve">The type and amount of nutrients in a waterbody can affect both oxygen and pH levels. </w:t>
      </w:r>
      <w:r w:rsidR="00A86C1F">
        <w:t xml:space="preserve"> </w:t>
      </w:r>
      <w:r w:rsidRPr="005A107E">
        <w:t xml:space="preserve">Data for this study was collected in conjunction with the bacteria study and intensive surveys were conducted in </w:t>
      </w:r>
      <w:r w:rsidR="00921B20">
        <w:t>s</w:t>
      </w:r>
      <w:r w:rsidRPr="005A107E">
        <w:t xml:space="preserve">ummer 2007. </w:t>
      </w:r>
      <w:r w:rsidR="00A86C1F">
        <w:t xml:space="preserve"> </w:t>
      </w:r>
      <w:r w:rsidRPr="005A107E">
        <w:t>A water quality improvement report addressing temperature is in development</w:t>
      </w:r>
      <w:r w:rsidR="00456339">
        <w:t xml:space="preserve"> </w:t>
      </w:r>
      <w:r w:rsidR="00456339">
        <w:fldChar w:fldCharType="begin" w:fldLock="1"/>
      </w:r>
      <w:r w:rsidR="00B615A8">
        <w:instrText>ADDIN CSL_CITATION { "citationItems" : [ { "id" : "ITEM-1", "itemData" : { "URL" : "http://www.ecy.wa.gov/programs/wq/tmdl/palouse/palouse_mainstem.html", "author" : [ { "dropping-particle" : "", "family" : "Washington State Department of Ecology", "given" : "", "non-dropping-particle" : "", "parse-names" : false, "suffix" : "" } ], "id" : "ITEM-1", "issued" : { "date-parts" : [ [ "2014" ] ] }, "title" : "Water Quality Improvement Project Palouse River Mainstem", "type" : "webpage" }, "uris" : [ "http://www.mendeley.com/documents/?uuid=bacc13b9-993d-4713-9cec-82c1283be9a6" ] } ], "mendeley" : { "manualFormatting" : "(Ecology 2014)", "previouslyFormattedCitation" : "(Washington State Department of Ecology 2014)" }, "properties" : { "noteIndex" : 0 }, "schema" : "https://github.com/citation-style-language/schema/raw/master/csl-citation.json" }</w:instrText>
      </w:r>
      <w:r w:rsidR="00456339">
        <w:fldChar w:fldCharType="separate"/>
      </w:r>
      <w:r w:rsidR="00456339" w:rsidRPr="00456339">
        <w:rPr>
          <w:noProof/>
        </w:rPr>
        <w:t>(Ecology 2014)</w:t>
      </w:r>
      <w:r w:rsidR="00456339">
        <w:fldChar w:fldCharType="end"/>
      </w:r>
      <w:r w:rsidR="00456339">
        <w:t>.</w:t>
      </w:r>
    </w:p>
    <w:p w14:paraId="4970F6BF" w14:textId="77777777" w:rsidR="00951B3D" w:rsidRDefault="00951B3D" w:rsidP="00A86C1F">
      <w:pPr>
        <w:pStyle w:val="Heading3"/>
      </w:pPr>
      <w:bookmarkStart w:id="76" w:name="_Toc394475192"/>
      <w:r w:rsidRPr="001D10FA">
        <w:t>North Fork</w:t>
      </w:r>
      <w:bookmarkEnd w:id="76"/>
    </w:p>
    <w:p w14:paraId="0DB6D86E" w14:textId="64619C83" w:rsidR="00951B3D" w:rsidRPr="00D620EA" w:rsidRDefault="00951B3D" w:rsidP="00951B3D">
      <w:pPr>
        <w:pStyle w:val="Bodynospace"/>
        <w:rPr>
          <w:lang w:val="en-US"/>
        </w:rPr>
      </w:pPr>
      <w:r>
        <w:t>The portion of the Palouse River from the Idaho border to Colfax</w:t>
      </w:r>
      <w:r>
        <w:rPr>
          <w:lang w:val="en-US"/>
        </w:rPr>
        <w:t xml:space="preserve"> is sometimes </w:t>
      </w:r>
      <w:r>
        <w:t xml:space="preserve">referred to as the North Fork Palouse River.  </w:t>
      </w:r>
      <w:r>
        <w:rPr>
          <w:lang w:val="en-US"/>
        </w:rPr>
        <w:t>(Note that in the Analysis Report</w:t>
      </w:r>
      <w:r>
        <w:t xml:space="preserve">, this segment </w:t>
      </w:r>
      <w:r>
        <w:rPr>
          <w:lang w:val="en-US"/>
        </w:rPr>
        <w:t>was</w:t>
      </w:r>
      <w:r>
        <w:t xml:space="preserve"> included in the </w:t>
      </w:r>
      <w:proofErr w:type="spellStart"/>
      <w:r>
        <w:t>mainstem</w:t>
      </w:r>
      <w:proofErr w:type="spellEnd"/>
      <w:r>
        <w:t xml:space="preserve"> Palouse discussion</w:t>
      </w:r>
      <w:r>
        <w:rPr>
          <w:lang w:val="en-US"/>
        </w:rPr>
        <w:t>, identified as</w:t>
      </w:r>
      <w:r>
        <w:t xml:space="preserve"> Reach 10- “North Fork Palouse Agriculture.”</w:t>
      </w:r>
      <w:r>
        <w:rPr>
          <w:lang w:val="en-US"/>
        </w:rPr>
        <w:t>)</w:t>
      </w:r>
      <w:r>
        <w:t>.</w:t>
      </w:r>
      <w:r>
        <w:rPr>
          <w:lang w:val="en-US"/>
        </w:rPr>
        <w:t xml:space="preserve"> </w:t>
      </w:r>
      <w:r w:rsidR="00A86C1F">
        <w:rPr>
          <w:lang w:val="en-US"/>
        </w:rPr>
        <w:t xml:space="preserve"> </w:t>
      </w:r>
      <w:r>
        <w:rPr>
          <w:lang w:val="en-US"/>
        </w:rPr>
        <w:t xml:space="preserve">The north fork has impaired water quality standards for bacteria, dissolved oxygen and </w:t>
      </w:r>
      <w:proofErr w:type="spellStart"/>
      <w:r>
        <w:rPr>
          <w:lang w:val="en-US"/>
        </w:rPr>
        <w:t>pH.</w:t>
      </w:r>
      <w:proofErr w:type="spellEnd"/>
      <w:r>
        <w:rPr>
          <w:lang w:val="en-US"/>
        </w:rPr>
        <w:t xml:space="preserve"> </w:t>
      </w:r>
      <w:r w:rsidR="00A86C1F">
        <w:rPr>
          <w:lang w:val="en-US"/>
        </w:rPr>
        <w:t xml:space="preserve"> </w:t>
      </w:r>
      <w:r>
        <w:rPr>
          <w:lang w:val="en-US"/>
        </w:rPr>
        <w:t xml:space="preserve">In 2000, the Palouse Conservation District began the process of water quality monitoring and development of a plan to address fecal coliform contamination. </w:t>
      </w:r>
      <w:r w:rsidR="00A86C1F">
        <w:rPr>
          <w:lang w:val="en-US"/>
        </w:rPr>
        <w:t xml:space="preserve"> </w:t>
      </w:r>
      <w:r w:rsidRPr="005A107E">
        <w:t>Fecal coliform bacteria come from the intestinal tracts of humans and warm-blooded animals.</w:t>
      </w:r>
      <w:r w:rsidR="00A86C1F">
        <w:rPr>
          <w:lang w:val="en-US"/>
        </w:rPr>
        <w:t xml:space="preserve"> </w:t>
      </w:r>
      <w:r w:rsidRPr="005A107E">
        <w:t xml:space="preserve"> It can indicate the presence of human and animal waste which may carry disease-causing organisms.</w:t>
      </w:r>
      <w:r>
        <w:rPr>
          <w:lang w:val="en-US"/>
        </w:rPr>
        <w:t xml:space="preserve"> </w:t>
      </w:r>
      <w:r w:rsidR="00A86C1F">
        <w:rPr>
          <w:lang w:val="en-US"/>
        </w:rPr>
        <w:t xml:space="preserve"> </w:t>
      </w:r>
      <w:r>
        <w:rPr>
          <w:lang w:val="en-US"/>
        </w:rPr>
        <w:t xml:space="preserve">The final water quality implementation plan </w:t>
      </w:r>
      <w:r>
        <w:rPr>
          <w:lang w:val="en-US"/>
        </w:rPr>
        <w:lastRenderedPageBreak/>
        <w:t>“</w:t>
      </w:r>
      <w:r>
        <w:t>North Fork Palouse River Fecal Coliform Total Maximum Daily Load Water Quality Implementation Plan</w:t>
      </w:r>
      <w:r>
        <w:rPr>
          <w:lang w:val="en-US"/>
        </w:rPr>
        <w:t>”</w:t>
      </w:r>
      <w:r>
        <w:t xml:space="preserve"> </w:t>
      </w:r>
      <w:r>
        <w:rPr>
          <w:lang w:val="en-US"/>
        </w:rPr>
        <w:t xml:space="preserve">was completed in 2006. </w:t>
      </w:r>
      <w:r w:rsidR="00A86C1F">
        <w:rPr>
          <w:lang w:val="en-US"/>
        </w:rPr>
        <w:t xml:space="preserve"> </w:t>
      </w:r>
      <w:r>
        <w:rPr>
          <w:lang w:val="en-US"/>
        </w:rPr>
        <w:t>A TMDL for temperature was approved in 2013 and a TMDL for dissolved oxygen and pH is currently in development and is expected to</w:t>
      </w:r>
      <w:r w:rsidR="00281956">
        <w:rPr>
          <w:lang w:val="en-US"/>
        </w:rPr>
        <w:t xml:space="preserve"> be</w:t>
      </w:r>
      <w:r>
        <w:rPr>
          <w:lang w:val="en-US"/>
        </w:rPr>
        <w:t xml:space="preserve"> approved by the EPA in late 2014 or early 2015. </w:t>
      </w:r>
      <w:r w:rsidR="00A86C1F">
        <w:rPr>
          <w:lang w:val="en-US"/>
        </w:rPr>
        <w:t xml:space="preserve"> </w:t>
      </w:r>
      <w:r>
        <w:rPr>
          <w:lang w:val="en-US"/>
        </w:rPr>
        <w:t>Recommended water quality improvement strategies include programs to assist landowners to install BMPs to improve riparian health and animal waste management</w:t>
      </w:r>
      <w:r w:rsidR="00456339">
        <w:rPr>
          <w:lang w:val="en-US"/>
        </w:rPr>
        <w:t xml:space="preserve"> </w:t>
      </w:r>
      <w:r w:rsidR="00456339">
        <w:rPr>
          <w:lang w:val="en-US"/>
        </w:rPr>
        <w:fldChar w:fldCharType="begin" w:fldLock="1"/>
      </w:r>
      <w:r w:rsidR="00B615A8">
        <w:rPr>
          <w:lang w:val="en-US"/>
        </w:rPr>
        <w:instrText>ADDIN CSL_CITATION { "citationItems" : [ { "id" : "ITEM-1", "itemData" : { "ISBN" : "8778336341", "author" : [ { "dropping-particle" : "", "family" : "Washington State Department of Ecology", "given" : "", "non-dropping-particle" : "", "parse-names" : false, "suffix" : "" } ], "id" : "ITEM-1", "issue" : "06", "issued" : { "date-parts" : [ [ "2006" ] ] }, "title" : "North Fork Palouse River Fecal Coliform Total Maximum Daily Load", "type" : "report" }, "uris" : [ "http://www.mendeley.com/documents/?uuid=a97e5e8d-a260-4650-9864-198679e688ae" ] } ], "mendeley" : { "manualFormatting" : "(Ecology 2006)", "previouslyFormattedCitation" : "(Washington State Department of Ecology 2006)" }, "properties" : { "noteIndex" : 0 }, "schema" : "https://github.com/citation-style-language/schema/raw/master/csl-citation.json" }</w:instrText>
      </w:r>
      <w:r w:rsidR="00456339">
        <w:rPr>
          <w:lang w:val="en-US"/>
        </w:rPr>
        <w:fldChar w:fldCharType="separate"/>
      </w:r>
      <w:r w:rsidR="00456339" w:rsidRPr="00456339">
        <w:rPr>
          <w:noProof/>
          <w:lang w:val="en-US"/>
        </w:rPr>
        <w:t>(Ecology 2006)</w:t>
      </w:r>
      <w:r w:rsidR="00456339">
        <w:rPr>
          <w:lang w:val="en-US"/>
        </w:rPr>
        <w:fldChar w:fldCharType="end"/>
      </w:r>
      <w:r>
        <w:rPr>
          <w:lang w:val="en-US"/>
        </w:rPr>
        <w:t xml:space="preserve">. </w:t>
      </w:r>
    </w:p>
    <w:p w14:paraId="4836B70F" w14:textId="77777777" w:rsidR="00A43357" w:rsidRPr="001D10FA" w:rsidRDefault="00A43357" w:rsidP="00A86C1F">
      <w:pPr>
        <w:pStyle w:val="Heading3"/>
      </w:pPr>
      <w:bookmarkStart w:id="77" w:name="_Toc394475193"/>
      <w:r w:rsidRPr="001D10FA">
        <w:t>South Fork</w:t>
      </w:r>
      <w:bookmarkEnd w:id="77"/>
    </w:p>
    <w:p w14:paraId="76198D64" w14:textId="038C15BD" w:rsidR="00A43357" w:rsidRDefault="00A43357" w:rsidP="00A43357">
      <w:pPr>
        <w:pStyle w:val="Body"/>
      </w:pPr>
      <w:r>
        <w:t xml:space="preserve">The South Fork Palouse River </w:t>
      </w:r>
      <w:r w:rsidR="00951B3D">
        <w:t>has water quality concerns over</w:t>
      </w:r>
      <w:r>
        <w:t xml:space="preserve"> high temperatures, low dissolved oxygen, pH, bacteria and toxins. </w:t>
      </w:r>
      <w:r w:rsidR="00A86C1F">
        <w:t xml:space="preserve"> </w:t>
      </w:r>
      <w:r w:rsidR="00951B3D">
        <w:t>A toxins TMDL was approved in 2007 and a fecal coliform TMDL in 2011</w:t>
      </w:r>
      <w:r w:rsidR="00456339">
        <w:t xml:space="preserve"> </w:t>
      </w:r>
      <w:r w:rsidR="00456339">
        <w:fldChar w:fldCharType="begin" w:fldLock="1"/>
      </w:r>
      <w:r w:rsidR="00B615A8">
        <w:instrText>ADDIN CSL_CITATION { "citationItems" : [ { "id" : "ITEM-1", "itemData" : { "ISBN" : "8778336341", "author" : [ { "dropping-particle" : "", "family" : "Washington State Department of Ecology", "given" : "", "non-dropping-particle" : "", "parse-names" : false, "suffix" : "" } ], "id" : "ITEM-1", "issue" : "07", "issued" : { "date-parts" : [ [ "2007" ] ] }, "title" : "Palouse River Chlorinated Pesticide and PCB Total Maximum Daily Load Water Quality Improvement Report and", "type" : "report" }, "uris" : [ "http://www.mendeley.com/documents/?uuid=8f4927a0-54a7-453f-823f-c2e3a4ab1dd5" ] } ], "mendeley" : { "previouslyFormattedCitation" : "(Washington State Department of Ecology 2007)" }, "properties" : { "noteIndex" : 0 }, "schema" : "https://github.com/citation-style-language/schema/raw/master/csl-citation.json" }</w:instrText>
      </w:r>
      <w:r w:rsidR="00456339">
        <w:fldChar w:fldCharType="separate"/>
      </w:r>
      <w:r w:rsidR="00456339" w:rsidRPr="00456339">
        <w:rPr>
          <w:noProof/>
        </w:rPr>
        <w:t>(Washington State Department of Ecology 2007)</w:t>
      </w:r>
      <w:r w:rsidR="00456339">
        <w:fldChar w:fldCharType="end"/>
      </w:r>
      <w:r w:rsidR="00456339">
        <w:t xml:space="preserve">, </w:t>
      </w:r>
      <w:r w:rsidR="00456339">
        <w:fldChar w:fldCharType="begin" w:fldLock="1"/>
      </w:r>
      <w:r w:rsidR="00B615A8">
        <w:instrText>ADDIN CSL_CITATION { "citationItems" : [ { "id" : "ITEM-1", "itemData" : { "ISBN" : "3604076404", "author" : [ { "dropping-particle" : "", "family" : "Washington State Department of Ecology", "given" : "", "non-dropping-particle" : "", "parse-names" : false, "suffix" : "" } ], "id" : "ITEM-1", "issue" : "11", "issued" : { "date-parts" : [ [ "2011" ] ] }, "title" : "South Fork Palouse River Watershed Fecal Coliform Bacteria Total Maximum Daily Load Water Quality Implementation Plan", "type" : "report" }, "uris" : [ "http://www.mendeley.com/documents/?uuid=011a063d-ea62-421e-8a89-6819a32bc6aa" ] } ], "mendeley" : { "previouslyFormattedCitation" : "(Washington State Department of Ecology 2011b)" }, "properties" : { "noteIndex" : 0 }, "schema" : "https://github.com/citation-style-language/schema/raw/master/csl-citation.json" }</w:instrText>
      </w:r>
      <w:r w:rsidR="00456339">
        <w:fldChar w:fldCharType="separate"/>
      </w:r>
      <w:r w:rsidR="00456339" w:rsidRPr="00456339">
        <w:rPr>
          <w:noProof/>
        </w:rPr>
        <w:t>(Washington State Department of Ecology 2011b)</w:t>
      </w:r>
      <w:r w:rsidR="00456339">
        <w:fldChar w:fldCharType="end"/>
      </w:r>
      <w:r w:rsidR="00951B3D">
        <w:t xml:space="preserve">. </w:t>
      </w:r>
    </w:p>
    <w:p w14:paraId="51A2C733" w14:textId="78E8A6D2" w:rsidR="00E10D0C" w:rsidRPr="004F1F79" w:rsidRDefault="00E10D0C" w:rsidP="00307020">
      <w:pPr>
        <w:pStyle w:val="Heading2"/>
      </w:pPr>
      <w:bookmarkStart w:id="78" w:name="_Toc394475194"/>
      <w:r w:rsidRPr="004F1F79">
        <w:t>U.S. Fish and Wildlife Service</w:t>
      </w:r>
      <w:bookmarkEnd w:id="78"/>
    </w:p>
    <w:p w14:paraId="29EDC8A9" w14:textId="78C7545A" w:rsidR="00464C5B" w:rsidRPr="004F1F79" w:rsidRDefault="003578B4" w:rsidP="004F1F79">
      <w:pPr>
        <w:pStyle w:val="Body"/>
      </w:pPr>
      <w:r w:rsidRPr="004F1F79">
        <w:t>In addition to its role is watershed planning groups, t</w:t>
      </w:r>
      <w:r w:rsidR="00464C5B" w:rsidRPr="004F1F79">
        <w:t xml:space="preserve">he U.S. Fish and Wildlife Service (USFWS) </w:t>
      </w:r>
      <w:r w:rsidRPr="004F1F79">
        <w:t>provides funding for restoration activities through the Partners for Fish and Wildlife</w:t>
      </w:r>
      <w:r w:rsidR="003104E8" w:rsidRPr="004F1F79">
        <w:t>,</w:t>
      </w:r>
      <w:r w:rsidRPr="004F1F79">
        <w:t xml:space="preserve"> </w:t>
      </w:r>
      <w:r w:rsidR="003104E8" w:rsidRPr="004F1F79">
        <w:t xml:space="preserve">which provides direct financial and technical assistance for private landowners to conduct projects that improve fish and wildlife habitat.  The USFWS also funds the Fisheries Restoration </w:t>
      </w:r>
      <w:r w:rsidRPr="004F1F79">
        <w:t>Irrigation Mitigation Program</w:t>
      </w:r>
      <w:r w:rsidR="005B4E88" w:rsidRPr="004F1F79">
        <w:t xml:space="preserve">, </w:t>
      </w:r>
      <w:r w:rsidR="003104E8" w:rsidRPr="004F1F79">
        <w:t xml:space="preserve">which funds fish screening and fish passage improvements related to water diversions.  </w:t>
      </w:r>
    </w:p>
    <w:p w14:paraId="3C07767B" w14:textId="7885238B" w:rsidR="00B04427" w:rsidRPr="00403341" w:rsidRDefault="00B04427" w:rsidP="00307020">
      <w:pPr>
        <w:pStyle w:val="Heading2"/>
      </w:pPr>
      <w:bookmarkStart w:id="79" w:name="_Toc394475195"/>
      <w:r w:rsidRPr="00403341">
        <w:t>Natural Resources Conservation Service</w:t>
      </w:r>
      <w:bookmarkEnd w:id="79"/>
    </w:p>
    <w:p w14:paraId="0559222E" w14:textId="195AD5D6" w:rsidR="00B04427" w:rsidRPr="00403341" w:rsidRDefault="00B04427" w:rsidP="00A86C1F">
      <w:pPr>
        <w:pStyle w:val="Body"/>
      </w:pPr>
      <w:r w:rsidRPr="00403341">
        <w:t>The USDA Natural Resources Conservation Service (NRCS) has a voluntary Wetlands Reserve Program</w:t>
      </w:r>
      <w:r w:rsidR="001619B6">
        <w:t xml:space="preserve"> (WRP)</w:t>
      </w:r>
      <w:r w:rsidRPr="00403341">
        <w:t xml:space="preserve"> that “</w:t>
      </w:r>
      <w:r w:rsidRPr="00403341">
        <w:rPr>
          <w:rStyle w:val="Strong"/>
          <w:b w:val="0"/>
          <w:bCs w:val="0"/>
          <w:szCs w:val="18"/>
        </w:rPr>
        <w:t xml:space="preserve">offer[s] landowners the opportunity to protect, restore, and enhance wetlands on their property.”  Under the program, NRCS will fund restoration of wetlands and riparian areas in exchange for permanent or 30-year protection of the subject area in the form of easements, contracts or agreements.  If the property owner enters into a permanent or 30-year easement, NRCS will pay all or up to 75% of the easements value, respectively.  According to the Program’s </w:t>
      </w:r>
      <w:r w:rsidRPr="00403341">
        <w:t xml:space="preserve">website, “More than 11,000 of America’s private landowners have voluntarily enrolled over 2.3 million acres into the Wetlands Reserve Program. </w:t>
      </w:r>
      <w:r w:rsidR="00A86C1F">
        <w:t xml:space="preserve"> </w:t>
      </w:r>
      <w:r w:rsidRPr="00403341">
        <w:t xml:space="preserve">The cumulative benefits of these wetlands reach well beyond their boundaries to improve watershed health, the vitality of agricultural lands, and the aesthetics and economies of local communities.”  </w:t>
      </w:r>
      <w:r w:rsidR="001619B6">
        <w:t xml:space="preserve">Unfortunately, the mechanism of the NRCS contracts does not presently allow for accurate reporting of Whitman County acreage enrolled in the </w:t>
      </w:r>
      <w:r w:rsidR="001619B6">
        <w:t>WRP</w:t>
      </w:r>
      <w:r w:rsidR="001619B6">
        <w:t>.</w:t>
      </w:r>
      <w:r w:rsidR="001619B6">
        <w:t xml:space="preserve">  </w:t>
      </w:r>
      <w:r w:rsidR="001619B6">
        <w:t xml:space="preserve">As of February 2014, the WRP has been replaced with the Agricultural Conservation Easement Program (ACEP).  WRP contracts established prior to 2014 are still in effect.  </w:t>
      </w:r>
    </w:p>
    <w:p w14:paraId="662C91E7" w14:textId="7408CA8A" w:rsidR="00C75420" w:rsidRDefault="008B2892" w:rsidP="00307020">
      <w:pPr>
        <w:pStyle w:val="Heading2"/>
      </w:pPr>
      <w:bookmarkStart w:id="80" w:name="_Toc394475196"/>
      <w:r>
        <w:lastRenderedPageBreak/>
        <w:t>Palouse-Clearwater Environmental Institute</w:t>
      </w:r>
      <w:bookmarkEnd w:id="80"/>
      <w:r>
        <w:t xml:space="preserve"> </w:t>
      </w:r>
    </w:p>
    <w:p w14:paraId="57BC4A01" w14:textId="77777777" w:rsidR="00FC1E26" w:rsidRDefault="00603878" w:rsidP="00FC1E26">
      <w:pPr>
        <w:pStyle w:val="Body"/>
      </w:pPr>
      <w:r w:rsidRPr="00603878">
        <w:t xml:space="preserve">The Palouse Clearwater Environmental Institute </w:t>
      </w:r>
      <w:r w:rsidR="00087B2F">
        <w:t>(PCEI) is a nonprofit organization</w:t>
      </w:r>
      <w:r w:rsidR="00087B2F" w:rsidRPr="00087B2F">
        <w:rPr>
          <w:rFonts w:ascii="Times New Roman" w:hAnsi="Times New Roman"/>
          <w:color w:val="000000"/>
          <w:sz w:val="26"/>
          <w:szCs w:val="20"/>
        </w:rPr>
        <w:t xml:space="preserve"> </w:t>
      </w:r>
      <w:r w:rsidR="00087B2F">
        <w:rPr>
          <w:rFonts w:ascii="Times New Roman" w:hAnsi="Times New Roman"/>
          <w:color w:val="000000"/>
          <w:sz w:val="26"/>
          <w:szCs w:val="20"/>
        </w:rPr>
        <w:t xml:space="preserve">with the </w:t>
      </w:r>
      <w:r w:rsidR="00087B2F" w:rsidRPr="00087B2F">
        <w:t>mission of increas</w:t>
      </w:r>
      <w:r w:rsidR="00087B2F">
        <w:t>ing</w:t>
      </w:r>
      <w:r w:rsidR="00087B2F" w:rsidRPr="00087B2F">
        <w:t xml:space="preserve"> citizen involvement in decisions that affect </w:t>
      </w:r>
      <w:r w:rsidR="00087B2F">
        <w:t>the</w:t>
      </w:r>
      <w:r w:rsidR="00087B2F" w:rsidRPr="00087B2F">
        <w:t xml:space="preserve"> region’s environment.</w:t>
      </w:r>
      <w:r w:rsidR="00087B2F">
        <w:t xml:space="preserve"> </w:t>
      </w:r>
      <w:r w:rsidR="00FC1E26" w:rsidRPr="00603878">
        <w:t xml:space="preserve">Staff and volunteers work to preserve, protect, and restore ecosystems in the Palouse-Clearwater region. </w:t>
      </w:r>
      <w:r w:rsidR="00FC1E26">
        <w:t xml:space="preserve"> Their work</w:t>
      </w:r>
      <w:r w:rsidRPr="00603878">
        <w:t xml:space="preserve"> includes riparian and wetland restoration, watershed planning, water quality protection, and biological monitoring with a focus on native plants and wildlife. Projects are collaborative in nature and are always science-based and community-centered. </w:t>
      </w:r>
    </w:p>
    <w:p w14:paraId="1E0AE581" w14:textId="46BFCEA6" w:rsidR="00FC1E26" w:rsidRDefault="000B1E8E" w:rsidP="00FC1E26">
      <w:pPr>
        <w:pStyle w:val="Body"/>
      </w:pPr>
      <w:r>
        <w:t>I</w:t>
      </w:r>
      <w:r w:rsidRPr="000B1E8E">
        <w:t>n 2011</w:t>
      </w:r>
      <w:r w:rsidR="00D21091">
        <w:t>,</w:t>
      </w:r>
      <w:r w:rsidRPr="000B1E8E">
        <w:t xml:space="preserve"> </w:t>
      </w:r>
      <w:r>
        <w:t>PCEI started an “</w:t>
      </w:r>
      <w:r w:rsidRPr="000B1E8E">
        <w:t>Adopt-A-Stream</w:t>
      </w:r>
      <w:r>
        <w:t>” p</w:t>
      </w:r>
      <w:r w:rsidRPr="000B1E8E">
        <w:t xml:space="preserve">rogram </w:t>
      </w:r>
      <w:r>
        <w:t xml:space="preserve">in the City of Pullman as </w:t>
      </w:r>
      <w:r w:rsidRPr="000B1E8E">
        <w:t xml:space="preserve">a collaborative project between PCEI, </w:t>
      </w:r>
      <w:r>
        <w:t xml:space="preserve">Pullman </w:t>
      </w:r>
      <w:r w:rsidRPr="000B1E8E">
        <w:t xml:space="preserve">and private landowners. </w:t>
      </w:r>
      <w:r w:rsidR="00A86C1F">
        <w:t xml:space="preserve"> </w:t>
      </w:r>
      <w:r w:rsidRPr="000B1E8E">
        <w:t xml:space="preserve">The goal of the program is to engage community </w:t>
      </w:r>
      <w:r w:rsidRPr="00A86C1F">
        <w:t>members, students and businesses in the maintenance and beautification of local natural resources.</w:t>
      </w:r>
      <w:r w:rsidRPr="00A86C1F">
        <w:rPr>
          <w:color w:val="000000"/>
        </w:rPr>
        <w:t xml:space="preserve"> </w:t>
      </w:r>
      <w:r w:rsidR="00A86C1F" w:rsidRPr="00A86C1F">
        <w:rPr>
          <w:color w:val="000000"/>
        </w:rPr>
        <w:t xml:space="preserve"> </w:t>
      </w:r>
      <w:r w:rsidRPr="00A86C1F">
        <w:t>PCEI also organizes</w:t>
      </w:r>
      <w:r w:rsidRPr="000B1E8E">
        <w:t xml:space="preserve"> </w:t>
      </w:r>
      <w:r>
        <w:t xml:space="preserve">an annual stream clean-up project in Pullman and has completed several restoration projects in the Palouse watershed </w:t>
      </w:r>
      <w:r>
        <w:fldChar w:fldCharType="begin" w:fldLock="1"/>
      </w:r>
      <w:r w:rsidR="00B615A8">
        <w:instrText>ADDIN CSL_CITATION { "citationItems" : [ { "id" : "ITEM-1", "itemData" : { "URL" : "http://www.pcei.org/", "author" : [ { "dropping-particle" : "", "family" : "Palouse-Clearwater Institute", "given" : "", "non-dropping-particle" : "", "parse-names" : false, "suffix" : "" } ], "id" : "ITEM-1", "issued" : { "date-parts" : [ [ "2014" ] ] }, "title" : "Palouse-Clearwater Institute", "type" : "webpage" }, "uris" : [ "http://www.mendeley.com/documents/?uuid=1057d455-0c2a-4569-b723-dbc3daf0925a" ] } ], "mendeley" : { "previouslyFormattedCitation" : "(Palouse-Clearwater Institute 2014)" }, "properties" : { "noteIndex" : 0 }, "schema" : "https://github.com/citation-style-language/schema/raw/master/csl-citation.json" }</w:instrText>
      </w:r>
      <w:r>
        <w:fldChar w:fldCharType="separate"/>
      </w:r>
      <w:r w:rsidR="00197983" w:rsidRPr="00197983">
        <w:rPr>
          <w:noProof/>
        </w:rPr>
        <w:t>(Palouse-Clearwater Institute 2014)</w:t>
      </w:r>
      <w:r>
        <w:fldChar w:fldCharType="end"/>
      </w:r>
      <w:r>
        <w:t xml:space="preserve">.  </w:t>
      </w:r>
    </w:p>
    <w:p w14:paraId="3A4ABC6D" w14:textId="6D6FF5E8" w:rsidR="00606C5B" w:rsidRPr="00781824" w:rsidRDefault="00606C5B" w:rsidP="00307020">
      <w:pPr>
        <w:pStyle w:val="Heading2"/>
      </w:pPr>
      <w:bookmarkStart w:id="81" w:name="_Toc394475197"/>
      <w:r w:rsidRPr="00781824">
        <w:t>Other Volunteer Organizations</w:t>
      </w:r>
      <w:bookmarkEnd w:id="81"/>
    </w:p>
    <w:p w14:paraId="55AB748A" w14:textId="7611EF58" w:rsidR="00781824" w:rsidRPr="00781824" w:rsidRDefault="00606C5B" w:rsidP="00781824">
      <w:pPr>
        <w:pStyle w:val="Body"/>
      </w:pPr>
      <w:r w:rsidRPr="00781824">
        <w:t xml:space="preserve">Many recreational groups and private organizations are active in </w:t>
      </w:r>
      <w:r w:rsidR="00C80F18">
        <w:t>Whitman</w:t>
      </w:r>
      <w:r w:rsidRPr="00781824">
        <w:t xml:space="preserve"> County.  While some of these groups may not have historically worked in the shoreline jurisdiction of Benton County, this does not preclude involvement in voluntary restoration activities in the future.  Probably the most important volunteer is the landowner that acts as a steward of the land following the completion of the project.  Potentially active groups include:</w:t>
      </w:r>
    </w:p>
    <w:p w14:paraId="542DC6D1" w14:textId="59FE8D48" w:rsidR="00781824" w:rsidRDefault="00781824" w:rsidP="0015582B">
      <w:pPr>
        <w:pStyle w:val="Bullet"/>
      </w:pPr>
      <w:r w:rsidRPr="00587743">
        <w:t xml:space="preserve">Palouse Audubon Society </w:t>
      </w:r>
    </w:p>
    <w:p w14:paraId="61C35929" w14:textId="59BC3A42" w:rsidR="00587743" w:rsidRDefault="00C80F18" w:rsidP="0015582B">
      <w:pPr>
        <w:pStyle w:val="Bullet"/>
      </w:pPr>
      <w:r>
        <w:t xml:space="preserve">Palouse Water Conservation Network </w:t>
      </w:r>
    </w:p>
    <w:p w14:paraId="2C205359" w14:textId="63EEC303" w:rsidR="00C80F18" w:rsidRDefault="00505D92" w:rsidP="0015582B">
      <w:pPr>
        <w:pStyle w:val="Bullet"/>
      </w:pPr>
      <w:r>
        <w:t xml:space="preserve">Palouse Prairie Foundation </w:t>
      </w:r>
    </w:p>
    <w:p w14:paraId="1D26FE6D" w14:textId="61D92F0C" w:rsidR="00FC6324" w:rsidRPr="00505D92" w:rsidRDefault="00FC6324" w:rsidP="0015582B">
      <w:pPr>
        <w:pStyle w:val="Bullet"/>
      </w:pPr>
      <w:r w:rsidRPr="00505D92">
        <w:t>Trout Unlimited</w:t>
      </w:r>
      <w:r w:rsidR="00E26BD9" w:rsidRPr="00505D92">
        <w:t xml:space="preserve"> </w:t>
      </w:r>
    </w:p>
    <w:p w14:paraId="7BFB6087" w14:textId="4298253B" w:rsidR="00FC6324" w:rsidRPr="00505D92" w:rsidRDefault="00FC6324" w:rsidP="0015582B">
      <w:pPr>
        <w:pStyle w:val="Bullet"/>
      </w:pPr>
      <w:r w:rsidRPr="00505D92">
        <w:t>Ducks Unlimited</w:t>
      </w:r>
      <w:r w:rsidR="00E26BD9" w:rsidRPr="00505D92">
        <w:t xml:space="preserve"> </w:t>
      </w:r>
    </w:p>
    <w:p w14:paraId="75B31F70" w14:textId="66C5B508" w:rsidR="000A0ACB" w:rsidRPr="0095362A" w:rsidRDefault="000A0ACB" w:rsidP="007D156D">
      <w:pPr>
        <w:pStyle w:val="Heading1"/>
      </w:pPr>
      <w:bookmarkStart w:id="82" w:name="_Toc285544059"/>
      <w:r w:rsidRPr="0095362A">
        <w:lastRenderedPageBreak/>
        <w:tab/>
      </w:r>
      <w:bookmarkStart w:id="83" w:name="_Toc394475198"/>
      <w:bookmarkEnd w:id="82"/>
      <w:r w:rsidR="00E43446">
        <w:t xml:space="preserve">Identification of Restoration </w:t>
      </w:r>
      <w:r w:rsidR="0030291B">
        <w:t>Opportunities</w:t>
      </w:r>
      <w:bookmarkEnd w:id="83"/>
    </w:p>
    <w:p w14:paraId="73CA0A63" w14:textId="0E78E7D5" w:rsidR="0095162B" w:rsidRDefault="0095162B" w:rsidP="0095162B">
      <w:pPr>
        <w:pStyle w:val="Body"/>
      </w:pPr>
      <w:r w:rsidRPr="00AB6D72">
        <w:t xml:space="preserve">Restoration recommendations have been proposed by the County’s restoration partners, described in </w:t>
      </w:r>
      <w:r w:rsidR="00A86C1F">
        <w:t>Chapter</w:t>
      </w:r>
      <w:r w:rsidR="00A86C1F" w:rsidRPr="00AB6D72">
        <w:t xml:space="preserve"> </w:t>
      </w:r>
      <w:r w:rsidR="00A86C1F">
        <w:t>4</w:t>
      </w:r>
      <w:r w:rsidRPr="00AB6D72">
        <w:t xml:space="preserve">, based on watershed and regional restoration planning efforts.  Recommendations identified in these planning efforts that are applicable to </w:t>
      </w:r>
      <w:r w:rsidR="000024BA">
        <w:t>the County</w:t>
      </w:r>
      <w:r w:rsidR="009D6458">
        <w:t xml:space="preserve"> and</w:t>
      </w:r>
      <w:r w:rsidR="000024BA">
        <w:t xml:space="preserve"> City </w:t>
      </w:r>
      <w:r w:rsidRPr="00277292">
        <w:t xml:space="preserve">shorelines are identified below.  The expected time to implement these projects was either derived directly from the planning documents or estimated based on the complexity of project implementation (i.e. riparian planting projects can be implemented quickly, with little time required for permitting, design, and analysis compared to artificial storage projects).  </w:t>
      </w:r>
      <w:r w:rsidRPr="00A16A8A">
        <w:t>A very brief summary of the expected benefit of project implementation is also described.</w:t>
      </w:r>
      <w:r w:rsidR="00A4070A">
        <w:t xml:space="preserve"> </w:t>
      </w:r>
      <w:r w:rsidRPr="001F60C2">
        <w:t xml:space="preserve"> </w:t>
      </w:r>
    </w:p>
    <w:p w14:paraId="3C57BAF8" w14:textId="11C5C8EB" w:rsidR="004E6E57" w:rsidRDefault="004E6E57" w:rsidP="00307020">
      <w:pPr>
        <w:pStyle w:val="Heading2"/>
      </w:pPr>
      <w:bookmarkStart w:id="84" w:name="_Toc394475199"/>
      <w:r>
        <w:t>County- and City-wide</w:t>
      </w:r>
      <w:bookmarkEnd w:id="84"/>
    </w:p>
    <w:p w14:paraId="0CAC98DC" w14:textId="13749B0B" w:rsidR="004E6E57" w:rsidRDefault="004E6E57" w:rsidP="006F290A">
      <w:pPr>
        <w:pStyle w:val="Bodynospace"/>
        <w:shd w:val="clear" w:color="auto" w:fill="FFFFFF" w:themeFill="background1"/>
      </w:pPr>
      <w:r>
        <w:t>Some of the primary issues affecting the region’s streams and waterbodies that may be addressed with restoration or protection include: (1) habitat degradation with the alteration of riparian zones and conversion of small channels to drainage ditches</w:t>
      </w:r>
      <w:r w:rsidR="00266C81">
        <w:rPr>
          <w:lang w:val="en-US"/>
        </w:rPr>
        <w:t>;</w:t>
      </w:r>
      <w:r>
        <w:t xml:space="preserve"> </w:t>
      </w:r>
      <w:r>
        <w:br/>
        <w:t>(2) poor water quality where fecal coliform bacteria, nutrient levels, and water temperatures often exceed Washington state standards</w:t>
      </w:r>
      <w:r w:rsidR="00266C81">
        <w:rPr>
          <w:lang w:val="en-US"/>
        </w:rPr>
        <w:t>;</w:t>
      </w:r>
      <w:r>
        <w:t xml:space="preserve"> and (3) soil erosion from storm water runoff with the conversion to agriculture.  In the Palouse River basin</w:t>
      </w:r>
      <w:r w:rsidR="000024BA">
        <w:rPr>
          <w:lang w:val="en-US"/>
        </w:rPr>
        <w:t xml:space="preserve"> particularly</w:t>
      </w:r>
      <w:r>
        <w:t>, land use changes have led to the loss of most of the basin’s riparian habitat and wetlands</w:t>
      </w:r>
      <w:r w:rsidR="00266C81">
        <w:rPr>
          <w:lang w:val="en-US"/>
        </w:rPr>
        <w:t>,</w:t>
      </w:r>
      <w:r>
        <w:t xml:space="preserve"> contributing to erosion, increased sedimentation, and higher water temperatures </w:t>
      </w:r>
      <w:r>
        <w:fldChar w:fldCharType="begin" w:fldLock="1"/>
      </w:r>
      <w:r w:rsidR="00B615A8">
        <w:instrText>ADDIN CSL_CITATION { "citationItems" : [ { "id" : "ITEM-1", "itemData" : { "author" : [ { "dropping-particle" : "", "family" : "HDR", "given" : "", "non-dropping-particle" : "", "parse-names" : false, "suffix" : "" }, { "dropping-particle" : "", "family" : "EES", "given" : "", "non-dropping-particle" : "", "parse-names" : false, "suffix" : "" } ], "id" : "ITEM-1", "issued" : { "date-parts" : [ [ "2007" ] ] }, "title" : "Palouse Watershed Plan", "type" : "report" }, "uris" : [ "http://www.mendeley.com/documents/?uuid=21b933cd-4fd3-4734-9cdc-74f0e6546e63" ] } ], "mendeley" : { "previouslyFormattedCitation" : "(HDR and EES 2007)" }, "properties" : { "noteIndex" : 0 }, "schema" : "https://github.com/citation-style-language/schema/raw/master/csl-citation.json" }</w:instrText>
      </w:r>
      <w:r>
        <w:fldChar w:fldCharType="separate"/>
      </w:r>
      <w:r w:rsidR="00043D9D" w:rsidRPr="00043D9D">
        <w:rPr>
          <w:noProof/>
        </w:rPr>
        <w:t>(HDR and EES 2007)</w:t>
      </w:r>
      <w:r>
        <w:fldChar w:fldCharType="end"/>
      </w:r>
      <w:r>
        <w:t xml:space="preserve">.  Water quality concerns are primarily from non-point sources, including: erosion, livestock, fertilizers, and septic systems </w:t>
      </w:r>
      <w:r>
        <w:fldChar w:fldCharType="begin" w:fldLock="1"/>
      </w:r>
      <w:r w:rsidR="00B615A8">
        <w:instrText>ADDIN CSL_CITATION { "citationItems" : [ { "id" : "ITEM-1", "itemData" : { "author" : [ { "dropping-particle" : "", "family" : "HDR", "given" : "", "non-dropping-particle" : "", "parse-names" : false, "suffix" : "" }, { "dropping-particle" : "", "family" : "EES", "given" : "", "non-dropping-particle" : "", "parse-names" : false, "suffix" : "" } ], "id" : "ITEM-1", "issued" : { "date-parts" : [ [ "2007" ] ] }, "title" : "Palouse Watershed Plan", "type" : "report" }, "uris" : [ "http://www.mendeley.com/documents/?uuid=21b933cd-4fd3-4734-9cdc-74f0e6546e63" ] } ], "mendeley" : { "previouslyFormattedCitation" : "(HDR and EES 2007)" }, "properties" : { "noteIndex" : 0 }, "schema" : "https://github.com/citation-style-language/schema/raw/master/csl-citation.json" }</w:instrText>
      </w:r>
      <w:r>
        <w:fldChar w:fldCharType="separate"/>
      </w:r>
      <w:r w:rsidR="00043D9D" w:rsidRPr="00043D9D">
        <w:rPr>
          <w:noProof/>
        </w:rPr>
        <w:t>(HDR and EES 2007)</w:t>
      </w:r>
      <w:r>
        <w:fldChar w:fldCharType="end"/>
      </w:r>
      <w:r>
        <w:t>.  In the Middle Snake River Watershed, restoration goals are often aimed at achieving healthy, sustainable, and harvestable salmonid populations</w:t>
      </w:r>
      <w:r w:rsidRPr="00FB18DE">
        <w:t xml:space="preserve">.  </w:t>
      </w:r>
    </w:p>
    <w:p w14:paraId="5470DE74" w14:textId="12B5F990" w:rsidR="004E6E57" w:rsidRDefault="004E6E57" w:rsidP="0078624B">
      <w:pPr>
        <w:pStyle w:val="Bodynospace"/>
      </w:pPr>
      <w:r w:rsidRPr="00FB18DE">
        <w:t xml:space="preserve">Table </w:t>
      </w:r>
      <w:r w:rsidR="006F290A">
        <w:rPr>
          <w:lang w:val="en-US"/>
        </w:rPr>
        <w:t>2</w:t>
      </w:r>
      <w:r w:rsidRPr="00FB18DE">
        <w:t xml:space="preserve"> highlights potential restoration opportunities for the Palouse River, Middle Snake</w:t>
      </w:r>
      <w:r>
        <w:t xml:space="preserve"> River, and Hangman Creek Watersheds.  While many of these items are more applicable to the unincorporated areas of the County, many of them are also universally </w:t>
      </w:r>
      <w:r w:rsidRPr="006F290A">
        <w:t>applicable in the Cities as well.</w:t>
      </w:r>
    </w:p>
    <w:p w14:paraId="28AC1DA9" w14:textId="0B6C45CF" w:rsidR="006F290A" w:rsidRPr="006F290A" w:rsidRDefault="006F290A" w:rsidP="003D62F1">
      <w:pPr>
        <w:pStyle w:val="Heading8"/>
      </w:pPr>
      <w:bookmarkStart w:id="85" w:name="_Toc394475216"/>
      <w:r w:rsidRPr="006F290A">
        <w:lastRenderedPageBreak/>
        <w:t xml:space="preserve">Table 2. </w:t>
      </w:r>
      <w:r w:rsidRPr="006F290A">
        <w:tab/>
        <w:t>Restoration recommendations for Whitman County shorelines identified through past planning efforts.</w:t>
      </w:r>
      <w:bookmarkEnd w:id="85"/>
    </w:p>
    <w:tbl>
      <w:tblPr>
        <w:tblW w:w="9756"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410"/>
        <w:gridCol w:w="1728"/>
        <w:gridCol w:w="2160"/>
        <w:gridCol w:w="1458"/>
      </w:tblGrid>
      <w:tr w:rsidR="0078624B" w:rsidRPr="005524D3" w14:paraId="3BD4229C" w14:textId="77777777" w:rsidTr="00266C81">
        <w:trPr>
          <w:trHeight w:val="258"/>
          <w:tblHeader/>
          <w:jc w:val="center"/>
        </w:trPr>
        <w:tc>
          <w:tcPr>
            <w:tcW w:w="4410" w:type="dxa"/>
            <w:tcBorders>
              <w:top w:val="single" w:sz="12" w:space="0" w:color="auto"/>
              <w:bottom w:val="single" w:sz="12" w:space="0" w:color="auto"/>
            </w:tcBorders>
            <w:shd w:val="pct12" w:color="auto" w:fill="auto"/>
            <w:vAlign w:val="center"/>
          </w:tcPr>
          <w:p w14:paraId="334C192D" w14:textId="77777777" w:rsidR="0078624B" w:rsidRPr="0078624B" w:rsidRDefault="0078624B" w:rsidP="0015582B">
            <w:pPr>
              <w:keepNext/>
              <w:spacing w:afterLines="60" w:after="144"/>
              <w:contextualSpacing/>
              <w:rPr>
                <w:rFonts w:ascii="Arial" w:hAnsi="Arial" w:cs="Arial"/>
                <w:b/>
                <w:szCs w:val="24"/>
                <w:u w:val="single"/>
              </w:rPr>
            </w:pPr>
            <w:r w:rsidRPr="0078624B">
              <w:rPr>
                <w:rFonts w:ascii="Arial" w:hAnsi="Arial" w:cs="Arial"/>
                <w:b/>
                <w:sz w:val="20"/>
              </w:rPr>
              <w:t>Actions/Waterbody</w:t>
            </w:r>
          </w:p>
        </w:tc>
        <w:tc>
          <w:tcPr>
            <w:tcW w:w="1728" w:type="dxa"/>
            <w:tcBorders>
              <w:top w:val="single" w:sz="12" w:space="0" w:color="auto"/>
              <w:bottom w:val="single" w:sz="12" w:space="0" w:color="auto"/>
            </w:tcBorders>
            <w:shd w:val="pct12" w:color="auto" w:fill="auto"/>
            <w:vAlign w:val="center"/>
          </w:tcPr>
          <w:p w14:paraId="5801534E" w14:textId="7934FFDF" w:rsidR="0078624B" w:rsidRPr="0078624B" w:rsidRDefault="0078624B" w:rsidP="0015582B">
            <w:pPr>
              <w:keepNext/>
              <w:spacing w:afterLines="60" w:after="144"/>
              <w:contextualSpacing/>
              <w:rPr>
                <w:rFonts w:ascii="Arial" w:hAnsi="Arial" w:cs="Arial"/>
                <w:b/>
                <w:sz w:val="20"/>
              </w:rPr>
            </w:pPr>
            <w:r w:rsidRPr="00277292">
              <w:rPr>
                <w:rFonts w:ascii="Arial" w:hAnsi="Arial" w:cs="Arial"/>
                <w:b/>
                <w:sz w:val="20"/>
              </w:rPr>
              <w:t>Expected Time to Implement</w:t>
            </w:r>
          </w:p>
        </w:tc>
        <w:tc>
          <w:tcPr>
            <w:tcW w:w="2160" w:type="dxa"/>
            <w:tcBorders>
              <w:top w:val="single" w:sz="12" w:space="0" w:color="auto"/>
              <w:bottom w:val="single" w:sz="12" w:space="0" w:color="auto"/>
            </w:tcBorders>
            <w:shd w:val="pct12" w:color="auto" w:fill="auto"/>
            <w:vAlign w:val="center"/>
          </w:tcPr>
          <w:p w14:paraId="096EAF37" w14:textId="4060AE09" w:rsidR="0078624B" w:rsidRPr="0078624B" w:rsidRDefault="0078624B" w:rsidP="0015582B">
            <w:pPr>
              <w:keepNext/>
              <w:spacing w:afterLines="60" w:after="144"/>
              <w:contextualSpacing/>
              <w:rPr>
                <w:rFonts w:ascii="Arial" w:hAnsi="Arial" w:cs="Arial"/>
                <w:b/>
                <w:sz w:val="20"/>
              </w:rPr>
            </w:pPr>
            <w:r w:rsidRPr="0078624B">
              <w:rPr>
                <w:rFonts w:ascii="Arial" w:hAnsi="Arial" w:cs="Arial"/>
                <w:b/>
                <w:sz w:val="20"/>
              </w:rPr>
              <w:t>Benefit</w:t>
            </w:r>
          </w:p>
        </w:tc>
        <w:tc>
          <w:tcPr>
            <w:tcW w:w="1458" w:type="dxa"/>
            <w:tcBorders>
              <w:top w:val="single" w:sz="12" w:space="0" w:color="auto"/>
              <w:bottom w:val="single" w:sz="12" w:space="0" w:color="auto"/>
            </w:tcBorders>
            <w:shd w:val="pct12" w:color="auto" w:fill="auto"/>
            <w:vAlign w:val="center"/>
          </w:tcPr>
          <w:p w14:paraId="7644789D" w14:textId="77777777" w:rsidR="0078624B" w:rsidRPr="0078624B" w:rsidRDefault="0078624B" w:rsidP="0015582B">
            <w:pPr>
              <w:keepNext/>
              <w:spacing w:afterLines="60" w:after="144"/>
              <w:contextualSpacing/>
              <w:rPr>
                <w:rFonts w:ascii="Arial" w:hAnsi="Arial" w:cs="Arial"/>
                <w:b/>
                <w:sz w:val="20"/>
              </w:rPr>
            </w:pPr>
            <w:r w:rsidRPr="0078624B">
              <w:rPr>
                <w:rFonts w:ascii="Arial" w:hAnsi="Arial" w:cs="Arial"/>
                <w:b/>
                <w:sz w:val="20"/>
              </w:rPr>
              <w:t>Source</w:t>
            </w:r>
          </w:p>
        </w:tc>
      </w:tr>
      <w:tr w:rsidR="0078624B" w:rsidRPr="00F50563" w14:paraId="4C54B9D9" w14:textId="77777777" w:rsidTr="009C60F4">
        <w:trPr>
          <w:trHeight w:val="285"/>
          <w:jc w:val="center"/>
        </w:trPr>
        <w:tc>
          <w:tcPr>
            <w:tcW w:w="9756" w:type="dxa"/>
            <w:gridSpan w:val="4"/>
            <w:tcBorders>
              <w:top w:val="single" w:sz="12" w:space="0" w:color="auto"/>
              <w:bottom w:val="single" w:sz="12" w:space="0" w:color="auto"/>
            </w:tcBorders>
            <w:shd w:val="clear" w:color="auto" w:fill="F2F2F2" w:themeFill="background1" w:themeFillShade="F2"/>
          </w:tcPr>
          <w:p w14:paraId="54409303" w14:textId="45E5AE7A" w:rsidR="0078624B" w:rsidRPr="00283D0E" w:rsidRDefault="0078624B" w:rsidP="0015582B">
            <w:pPr>
              <w:keepNext/>
              <w:spacing w:afterLines="60" w:after="144"/>
              <w:contextualSpacing/>
              <w:rPr>
                <w:rFonts w:ascii="Arial" w:hAnsi="Arial" w:cs="Arial"/>
                <w:i/>
                <w:sz w:val="20"/>
              </w:rPr>
            </w:pPr>
            <w:r>
              <w:rPr>
                <w:rFonts w:ascii="Arial" w:hAnsi="Arial" w:cs="Arial"/>
                <w:i/>
                <w:sz w:val="20"/>
              </w:rPr>
              <w:t>Palouse River Watershed</w:t>
            </w:r>
          </w:p>
        </w:tc>
      </w:tr>
      <w:tr w:rsidR="0078624B" w:rsidRPr="00F50563" w14:paraId="56426C27" w14:textId="77777777" w:rsidTr="00266C81">
        <w:trPr>
          <w:jc w:val="center"/>
        </w:trPr>
        <w:tc>
          <w:tcPr>
            <w:tcW w:w="4410" w:type="dxa"/>
            <w:tcBorders>
              <w:top w:val="single" w:sz="12" w:space="0" w:color="auto"/>
              <w:bottom w:val="single" w:sz="12" w:space="0" w:color="auto"/>
              <w:right w:val="single" w:sz="4" w:space="0" w:color="auto"/>
            </w:tcBorders>
            <w:vAlign w:val="center"/>
          </w:tcPr>
          <w:p w14:paraId="696A98EA" w14:textId="77777777" w:rsidR="0078624B" w:rsidRPr="00F50563" w:rsidRDefault="0078624B" w:rsidP="00266C81">
            <w:pPr>
              <w:pStyle w:val="Tablebody"/>
            </w:pPr>
            <w:r>
              <w:t>Implement habitat improvement projects involving construction or placement of instream structures</w:t>
            </w:r>
          </w:p>
        </w:tc>
        <w:tc>
          <w:tcPr>
            <w:tcW w:w="1728" w:type="dxa"/>
            <w:tcBorders>
              <w:top w:val="single" w:sz="12" w:space="0" w:color="auto"/>
              <w:bottom w:val="single" w:sz="12" w:space="0" w:color="auto"/>
            </w:tcBorders>
            <w:vAlign w:val="center"/>
          </w:tcPr>
          <w:p w14:paraId="5370922E" w14:textId="1509B904" w:rsidR="0078624B" w:rsidRDefault="00277292" w:rsidP="00266C81">
            <w:pPr>
              <w:pStyle w:val="Tablebody"/>
            </w:pPr>
            <w:r>
              <w:t>0-3 years</w:t>
            </w:r>
          </w:p>
        </w:tc>
        <w:tc>
          <w:tcPr>
            <w:tcW w:w="2160" w:type="dxa"/>
            <w:tcBorders>
              <w:top w:val="single" w:sz="12" w:space="0" w:color="auto"/>
              <w:bottom w:val="single" w:sz="12" w:space="0" w:color="auto"/>
              <w:right w:val="single" w:sz="4" w:space="0" w:color="auto"/>
            </w:tcBorders>
            <w:vAlign w:val="center"/>
          </w:tcPr>
          <w:p w14:paraId="3979361B" w14:textId="5AA6FE24" w:rsidR="0078624B" w:rsidRPr="00F50563" w:rsidRDefault="0078624B" w:rsidP="00266C81">
            <w:pPr>
              <w:pStyle w:val="Tablebody"/>
            </w:pPr>
            <w:r>
              <w:t>water quality, streambank stabilization</w:t>
            </w:r>
          </w:p>
        </w:tc>
        <w:tc>
          <w:tcPr>
            <w:tcW w:w="1458" w:type="dxa"/>
            <w:tcBorders>
              <w:top w:val="single" w:sz="12" w:space="0" w:color="auto"/>
              <w:left w:val="single" w:sz="4" w:space="0" w:color="auto"/>
              <w:bottom w:val="single" w:sz="12" w:space="0" w:color="auto"/>
            </w:tcBorders>
            <w:vAlign w:val="center"/>
          </w:tcPr>
          <w:p w14:paraId="7A1D6F44" w14:textId="77777777" w:rsidR="0078624B" w:rsidRPr="00F50563" w:rsidRDefault="0078624B" w:rsidP="00266C81">
            <w:pPr>
              <w:pStyle w:val="Tablebody"/>
            </w:pPr>
            <w:r>
              <w:t>Palouse Watershed Plan 2007</w:t>
            </w:r>
          </w:p>
        </w:tc>
      </w:tr>
      <w:tr w:rsidR="0078624B" w:rsidRPr="00F50563" w14:paraId="5222478A" w14:textId="77777777" w:rsidTr="00266C81">
        <w:trPr>
          <w:jc w:val="center"/>
        </w:trPr>
        <w:tc>
          <w:tcPr>
            <w:tcW w:w="4410" w:type="dxa"/>
            <w:tcBorders>
              <w:top w:val="single" w:sz="12" w:space="0" w:color="auto"/>
              <w:bottom w:val="single" w:sz="12" w:space="0" w:color="auto"/>
              <w:right w:val="single" w:sz="4" w:space="0" w:color="auto"/>
            </w:tcBorders>
            <w:vAlign w:val="center"/>
          </w:tcPr>
          <w:p w14:paraId="4D3BF619" w14:textId="77777777" w:rsidR="0078624B" w:rsidRDefault="0078624B" w:rsidP="00266C81">
            <w:pPr>
              <w:pStyle w:val="Tablebody"/>
            </w:pPr>
            <w:r>
              <w:t>Implement habitat improvement projects involving out-of-stream riparian restoration or enhancement</w:t>
            </w:r>
          </w:p>
        </w:tc>
        <w:tc>
          <w:tcPr>
            <w:tcW w:w="1728" w:type="dxa"/>
            <w:tcBorders>
              <w:top w:val="single" w:sz="12" w:space="0" w:color="auto"/>
              <w:bottom w:val="single" w:sz="12" w:space="0" w:color="auto"/>
            </w:tcBorders>
            <w:vAlign w:val="center"/>
          </w:tcPr>
          <w:p w14:paraId="6C529F08" w14:textId="10011831" w:rsidR="0078624B" w:rsidRDefault="00277292" w:rsidP="00266C81">
            <w:pPr>
              <w:pStyle w:val="Tablebody"/>
            </w:pPr>
            <w:r>
              <w:t>0-3 years</w:t>
            </w:r>
          </w:p>
        </w:tc>
        <w:tc>
          <w:tcPr>
            <w:tcW w:w="2160" w:type="dxa"/>
            <w:tcBorders>
              <w:top w:val="single" w:sz="12" w:space="0" w:color="auto"/>
              <w:bottom w:val="single" w:sz="12" w:space="0" w:color="auto"/>
              <w:right w:val="single" w:sz="4" w:space="0" w:color="auto"/>
            </w:tcBorders>
            <w:vAlign w:val="center"/>
          </w:tcPr>
          <w:p w14:paraId="105D066F" w14:textId="20A4C628" w:rsidR="0078624B" w:rsidRDefault="0078624B" w:rsidP="00266C81">
            <w:pPr>
              <w:pStyle w:val="Tablebody"/>
            </w:pPr>
            <w:r>
              <w:t>stream temperature, water quality, streambank stabilization</w:t>
            </w:r>
          </w:p>
        </w:tc>
        <w:tc>
          <w:tcPr>
            <w:tcW w:w="1458" w:type="dxa"/>
            <w:tcBorders>
              <w:top w:val="single" w:sz="12" w:space="0" w:color="auto"/>
              <w:left w:val="single" w:sz="4" w:space="0" w:color="auto"/>
              <w:bottom w:val="single" w:sz="12" w:space="0" w:color="auto"/>
            </w:tcBorders>
            <w:vAlign w:val="center"/>
          </w:tcPr>
          <w:p w14:paraId="5BCC92A2" w14:textId="77777777" w:rsidR="0078624B" w:rsidRDefault="0078624B" w:rsidP="00266C81">
            <w:pPr>
              <w:pStyle w:val="Tablebody"/>
            </w:pPr>
            <w:r>
              <w:t>Palouse Watershed Plan 2007</w:t>
            </w:r>
          </w:p>
        </w:tc>
      </w:tr>
      <w:tr w:rsidR="0078624B" w:rsidRPr="00F50563" w14:paraId="2BEA4544" w14:textId="77777777" w:rsidTr="00266C81">
        <w:trPr>
          <w:jc w:val="center"/>
        </w:trPr>
        <w:tc>
          <w:tcPr>
            <w:tcW w:w="4410" w:type="dxa"/>
            <w:tcBorders>
              <w:top w:val="single" w:sz="12" w:space="0" w:color="auto"/>
              <w:bottom w:val="single" w:sz="12" w:space="0" w:color="auto"/>
              <w:right w:val="single" w:sz="4" w:space="0" w:color="auto"/>
            </w:tcBorders>
            <w:vAlign w:val="center"/>
          </w:tcPr>
          <w:p w14:paraId="081F4830" w14:textId="77777777" w:rsidR="0078624B" w:rsidRDefault="0078624B" w:rsidP="00266C81">
            <w:pPr>
              <w:pStyle w:val="Tablebody"/>
            </w:pPr>
            <w:r>
              <w:t>Move river dikes back from existing river channels to allow for floodplain restoration and channel maintenance</w:t>
            </w:r>
          </w:p>
        </w:tc>
        <w:tc>
          <w:tcPr>
            <w:tcW w:w="1728" w:type="dxa"/>
            <w:tcBorders>
              <w:top w:val="single" w:sz="12" w:space="0" w:color="auto"/>
              <w:bottom w:val="single" w:sz="12" w:space="0" w:color="auto"/>
            </w:tcBorders>
            <w:vAlign w:val="center"/>
          </w:tcPr>
          <w:p w14:paraId="34C047F1" w14:textId="639B9835" w:rsidR="0078624B" w:rsidRDefault="00277292" w:rsidP="00266C81">
            <w:pPr>
              <w:pStyle w:val="Tablebody"/>
            </w:pPr>
            <w:r>
              <w:t>5-10 years</w:t>
            </w:r>
          </w:p>
        </w:tc>
        <w:tc>
          <w:tcPr>
            <w:tcW w:w="2160" w:type="dxa"/>
            <w:tcBorders>
              <w:top w:val="single" w:sz="12" w:space="0" w:color="auto"/>
              <w:bottom w:val="single" w:sz="12" w:space="0" w:color="auto"/>
              <w:right w:val="single" w:sz="4" w:space="0" w:color="auto"/>
            </w:tcBorders>
            <w:vAlign w:val="center"/>
          </w:tcPr>
          <w:p w14:paraId="3320FEC1" w14:textId="38ABE015" w:rsidR="0078624B" w:rsidRDefault="0078624B" w:rsidP="00266C81">
            <w:pPr>
              <w:pStyle w:val="Tablebody"/>
            </w:pPr>
            <w:r>
              <w:t>Instream flow, habitat enhancement</w:t>
            </w:r>
          </w:p>
        </w:tc>
        <w:tc>
          <w:tcPr>
            <w:tcW w:w="1458" w:type="dxa"/>
            <w:tcBorders>
              <w:top w:val="single" w:sz="12" w:space="0" w:color="auto"/>
              <w:left w:val="single" w:sz="4" w:space="0" w:color="auto"/>
              <w:bottom w:val="single" w:sz="12" w:space="0" w:color="auto"/>
            </w:tcBorders>
            <w:vAlign w:val="center"/>
          </w:tcPr>
          <w:p w14:paraId="13D9F720" w14:textId="77777777" w:rsidR="0078624B" w:rsidRDefault="0078624B" w:rsidP="00266C81">
            <w:pPr>
              <w:pStyle w:val="Tablebody"/>
            </w:pPr>
            <w:r>
              <w:t>Palouse Watershed Plan 2007</w:t>
            </w:r>
          </w:p>
        </w:tc>
      </w:tr>
      <w:tr w:rsidR="0078624B" w:rsidRPr="00F50563" w14:paraId="53CB8DE7" w14:textId="77777777" w:rsidTr="00266C81">
        <w:trPr>
          <w:jc w:val="center"/>
        </w:trPr>
        <w:tc>
          <w:tcPr>
            <w:tcW w:w="4410" w:type="dxa"/>
            <w:tcBorders>
              <w:top w:val="single" w:sz="12" w:space="0" w:color="auto"/>
              <w:bottom w:val="single" w:sz="12" w:space="0" w:color="auto"/>
              <w:right w:val="single" w:sz="4" w:space="0" w:color="auto"/>
            </w:tcBorders>
            <w:vAlign w:val="center"/>
          </w:tcPr>
          <w:p w14:paraId="557015D9" w14:textId="77777777" w:rsidR="0078624B" w:rsidRDefault="0078624B" w:rsidP="00266C81">
            <w:pPr>
              <w:pStyle w:val="Tablebody"/>
            </w:pPr>
            <w:r>
              <w:t>Relocate campgrounds further from stream edges where assessments show potential for erosion and other adverse effects</w:t>
            </w:r>
          </w:p>
        </w:tc>
        <w:tc>
          <w:tcPr>
            <w:tcW w:w="1728" w:type="dxa"/>
            <w:tcBorders>
              <w:top w:val="single" w:sz="12" w:space="0" w:color="auto"/>
              <w:bottom w:val="single" w:sz="12" w:space="0" w:color="auto"/>
            </w:tcBorders>
            <w:vAlign w:val="center"/>
          </w:tcPr>
          <w:p w14:paraId="1785386D" w14:textId="79719A30" w:rsidR="0078624B" w:rsidRDefault="00277292" w:rsidP="00266C81">
            <w:pPr>
              <w:pStyle w:val="Tablebody"/>
            </w:pPr>
            <w:r>
              <w:t>5-10 years</w:t>
            </w:r>
          </w:p>
        </w:tc>
        <w:tc>
          <w:tcPr>
            <w:tcW w:w="2160" w:type="dxa"/>
            <w:tcBorders>
              <w:top w:val="single" w:sz="12" w:space="0" w:color="auto"/>
              <w:bottom w:val="single" w:sz="12" w:space="0" w:color="auto"/>
              <w:right w:val="single" w:sz="4" w:space="0" w:color="auto"/>
            </w:tcBorders>
            <w:vAlign w:val="center"/>
          </w:tcPr>
          <w:p w14:paraId="4802FEFF" w14:textId="4F94B8E0" w:rsidR="0078624B" w:rsidRDefault="0078624B" w:rsidP="00266C81">
            <w:pPr>
              <w:pStyle w:val="Tablebody"/>
            </w:pPr>
            <w:r>
              <w:t>Streambank stabilization</w:t>
            </w:r>
          </w:p>
        </w:tc>
        <w:tc>
          <w:tcPr>
            <w:tcW w:w="1458" w:type="dxa"/>
            <w:tcBorders>
              <w:top w:val="single" w:sz="12" w:space="0" w:color="auto"/>
              <w:left w:val="single" w:sz="4" w:space="0" w:color="auto"/>
              <w:bottom w:val="single" w:sz="12" w:space="0" w:color="auto"/>
            </w:tcBorders>
            <w:vAlign w:val="center"/>
          </w:tcPr>
          <w:p w14:paraId="35FD5C52" w14:textId="77777777" w:rsidR="0078624B" w:rsidRDefault="0078624B" w:rsidP="00266C81">
            <w:pPr>
              <w:pStyle w:val="Tablebody"/>
            </w:pPr>
            <w:r>
              <w:t>Palouse Watershed Plan 2007</w:t>
            </w:r>
          </w:p>
        </w:tc>
      </w:tr>
      <w:tr w:rsidR="00A16A8A" w:rsidRPr="00F50563" w14:paraId="743987DF" w14:textId="77777777" w:rsidTr="00266C81">
        <w:trPr>
          <w:jc w:val="center"/>
        </w:trPr>
        <w:tc>
          <w:tcPr>
            <w:tcW w:w="4410" w:type="dxa"/>
            <w:tcBorders>
              <w:top w:val="single" w:sz="12" w:space="0" w:color="auto"/>
              <w:bottom w:val="single" w:sz="12" w:space="0" w:color="auto"/>
              <w:right w:val="single" w:sz="4" w:space="0" w:color="auto"/>
            </w:tcBorders>
            <w:vAlign w:val="center"/>
          </w:tcPr>
          <w:p w14:paraId="00E16660" w14:textId="268C0EA2" w:rsidR="00A16A8A" w:rsidRDefault="00A16A8A" w:rsidP="00266C81">
            <w:pPr>
              <w:pStyle w:val="Tablebody"/>
            </w:pPr>
            <w:r>
              <w:t>Manage grazing in riparian areas by installing livestock exclusion fencing and off-stream watering</w:t>
            </w:r>
          </w:p>
        </w:tc>
        <w:tc>
          <w:tcPr>
            <w:tcW w:w="1728" w:type="dxa"/>
            <w:tcBorders>
              <w:top w:val="single" w:sz="12" w:space="0" w:color="auto"/>
              <w:bottom w:val="single" w:sz="12" w:space="0" w:color="auto"/>
            </w:tcBorders>
            <w:vAlign w:val="center"/>
          </w:tcPr>
          <w:p w14:paraId="62211C55" w14:textId="6BAD7BC1" w:rsidR="00A16A8A" w:rsidRDefault="00277292" w:rsidP="00266C81">
            <w:pPr>
              <w:pStyle w:val="Tablebody"/>
            </w:pPr>
            <w:r>
              <w:t>ongoing</w:t>
            </w:r>
          </w:p>
        </w:tc>
        <w:tc>
          <w:tcPr>
            <w:tcW w:w="2160" w:type="dxa"/>
            <w:tcBorders>
              <w:top w:val="single" w:sz="12" w:space="0" w:color="auto"/>
              <w:bottom w:val="single" w:sz="12" w:space="0" w:color="auto"/>
              <w:right w:val="single" w:sz="4" w:space="0" w:color="auto"/>
            </w:tcBorders>
            <w:vAlign w:val="center"/>
          </w:tcPr>
          <w:p w14:paraId="2B48D035" w14:textId="661A1280" w:rsidR="00A16A8A" w:rsidRDefault="00A16A8A" w:rsidP="00266C81">
            <w:pPr>
              <w:pStyle w:val="Tablebody"/>
            </w:pPr>
            <w:r>
              <w:t>water quality, streambank stabilization</w:t>
            </w:r>
          </w:p>
        </w:tc>
        <w:tc>
          <w:tcPr>
            <w:tcW w:w="1458" w:type="dxa"/>
            <w:tcBorders>
              <w:top w:val="single" w:sz="12" w:space="0" w:color="auto"/>
              <w:left w:val="single" w:sz="4" w:space="0" w:color="auto"/>
              <w:bottom w:val="single" w:sz="12" w:space="0" w:color="auto"/>
            </w:tcBorders>
            <w:vAlign w:val="center"/>
          </w:tcPr>
          <w:p w14:paraId="236852B4" w14:textId="24D81F83" w:rsidR="00A16A8A" w:rsidRDefault="00FF6398" w:rsidP="00266C81">
            <w:pPr>
              <w:pStyle w:val="Tablebody"/>
            </w:pPr>
            <w:r w:rsidRPr="00FF6398">
              <w:t>Palouse Watershed Plan 2007</w:t>
            </w:r>
          </w:p>
        </w:tc>
      </w:tr>
      <w:tr w:rsidR="00A16A8A" w:rsidRPr="00F50563" w14:paraId="2984CE78" w14:textId="77777777" w:rsidTr="00266C81">
        <w:trPr>
          <w:jc w:val="center"/>
        </w:trPr>
        <w:tc>
          <w:tcPr>
            <w:tcW w:w="4410" w:type="dxa"/>
            <w:tcBorders>
              <w:top w:val="single" w:sz="12" w:space="0" w:color="auto"/>
              <w:bottom w:val="single" w:sz="12" w:space="0" w:color="auto"/>
              <w:right w:val="single" w:sz="4" w:space="0" w:color="auto"/>
            </w:tcBorders>
            <w:vAlign w:val="center"/>
          </w:tcPr>
          <w:p w14:paraId="2EA0A4EE" w14:textId="644B65C8" w:rsidR="00A16A8A" w:rsidRDefault="00A16A8A" w:rsidP="00266C81">
            <w:pPr>
              <w:pStyle w:val="Tablebody"/>
            </w:pPr>
            <w:r>
              <w:t xml:space="preserve">Work with individual landowners to review pesticide and fertilizer use, and to implement the following best management practices to limit water quality impacts: </w:t>
            </w:r>
            <w:r w:rsidR="000024BA">
              <w:t>1. Enhance riparian areas; 2</w:t>
            </w:r>
            <w:r>
              <w:t xml:space="preserve">. Urban/rural education program; </w:t>
            </w:r>
            <w:r w:rsidR="000024BA">
              <w:t>3</w:t>
            </w:r>
            <w:r>
              <w:t>. Conservation tillage</w:t>
            </w:r>
          </w:p>
        </w:tc>
        <w:tc>
          <w:tcPr>
            <w:tcW w:w="1728" w:type="dxa"/>
            <w:tcBorders>
              <w:top w:val="single" w:sz="12" w:space="0" w:color="auto"/>
              <w:bottom w:val="single" w:sz="12" w:space="0" w:color="auto"/>
            </w:tcBorders>
            <w:vAlign w:val="center"/>
          </w:tcPr>
          <w:p w14:paraId="63E40711" w14:textId="3F744CA7" w:rsidR="00A16A8A" w:rsidRDefault="00277292" w:rsidP="00266C81">
            <w:pPr>
              <w:pStyle w:val="Tablebody"/>
            </w:pPr>
            <w:r>
              <w:t>ongoing</w:t>
            </w:r>
          </w:p>
        </w:tc>
        <w:tc>
          <w:tcPr>
            <w:tcW w:w="2160" w:type="dxa"/>
            <w:tcBorders>
              <w:top w:val="single" w:sz="12" w:space="0" w:color="auto"/>
              <w:bottom w:val="single" w:sz="12" w:space="0" w:color="auto"/>
              <w:right w:val="single" w:sz="4" w:space="0" w:color="auto"/>
            </w:tcBorders>
            <w:vAlign w:val="center"/>
          </w:tcPr>
          <w:p w14:paraId="3DEFF164" w14:textId="27C74CF1" w:rsidR="00A16A8A" w:rsidRDefault="00A16A8A" w:rsidP="00266C81">
            <w:pPr>
              <w:pStyle w:val="Tablebody"/>
            </w:pPr>
            <w:r>
              <w:t>Water quality</w:t>
            </w:r>
          </w:p>
        </w:tc>
        <w:tc>
          <w:tcPr>
            <w:tcW w:w="1458" w:type="dxa"/>
            <w:tcBorders>
              <w:top w:val="single" w:sz="12" w:space="0" w:color="auto"/>
              <w:left w:val="single" w:sz="4" w:space="0" w:color="auto"/>
              <w:bottom w:val="single" w:sz="12" w:space="0" w:color="auto"/>
            </w:tcBorders>
            <w:vAlign w:val="center"/>
          </w:tcPr>
          <w:p w14:paraId="390C577B" w14:textId="23DF73C6" w:rsidR="00A16A8A" w:rsidRDefault="00A16A8A" w:rsidP="00266C81">
            <w:pPr>
              <w:pStyle w:val="Tablebody"/>
            </w:pPr>
            <w:r>
              <w:t>Palouse Watershed Plan 2007</w:t>
            </w:r>
          </w:p>
        </w:tc>
      </w:tr>
      <w:tr w:rsidR="00090BC6" w:rsidRPr="00F50563" w14:paraId="4FF27282" w14:textId="77777777" w:rsidTr="00266C81">
        <w:trPr>
          <w:jc w:val="center"/>
        </w:trPr>
        <w:tc>
          <w:tcPr>
            <w:tcW w:w="4410" w:type="dxa"/>
            <w:tcBorders>
              <w:top w:val="single" w:sz="12" w:space="0" w:color="auto"/>
              <w:bottom w:val="single" w:sz="12" w:space="0" w:color="auto"/>
              <w:right w:val="single" w:sz="4" w:space="0" w:color="auto"/>
            </w:tcBorders>
            <w:vAlign w:val="center"/>
          </w:tcPr>
          <w:p w14:paraId="6F8F03A6" w14:textId="062C9B7F" w:rsidR="00090BC6" w:rsidRDefault="00090BC6" w:rsidP="007C5308">
            <w:pPr>
              <w:pStyle w:val="Table"/>
            </w:pPr>
            <w:r w:rsidRPr="00090BC6">
              <w:t>Reduce sedimentation by using no-till/direct seed, sediment basins, strip cropping, and other BMPs.</w:t>
            </w:r>
          </w:p>
        </w:tc>
        <w:tc>
          <w:tcPr>
            <w:tcW w:w="1728" w:type="dxa"/>
            <w:tcBorders>
              <w:top w:val="single" w:sz="12" w:space="0" w:color="auto"/>
              <w:bottom w:val="single" w:sz="12" w:space="0" w:color="auto"/>
            </w:tcBorders>
            <w:vAlign w:val="center"/>
          </w:tcPr>
          <w:p w14:paraId="5C8BFC87" w14:textId="086B5642" w:rsidR="00090BC6" w:rsidRDefault="007B629F" w:rsidP="00266C81">
            <w:pPr>
              <w:pStyle w:val="Tablebody"/>
            </w:pPr>
            <w:r>
              <w:t>ongoing</w:t>
            </w:r>
          </w:p>
        </w:tc>
        <w:tc>
          <w:tcPr>
            <w:tcW w:w="2160" w:type="dxa"/>
            <w:tcBorders>
              <w:top w:val="single" w:sz="12" w:space="0" w:color="auto"/>
              <w:bottom w:val="single" w:sz="12" w:space="0" w:color="auto"/>
              <w:right w:val="single" w:sz="4" w:space="0" w:color="auto"/>
            </w:tcBorders>
            <w:vAlign w:val="center"/>
          </w:tcPr>
          <w:p w14:paraId="01639F63" w14:textId="73DEA77F" w:rsidR="00090BC6" w:rsidRDefault="00090BC6" w:rsidP="00266C81">
            <w:pPr>
              <w:pStyle w:val="Tablebody"/>
            </w:pPr>
            <w:r>
              <w:t xml:space="preserve">Water </w:t>
            </w:r>
            <w:r w:rsidR="00381B01">
              <w:t>q</w:t>
            </w:r>
            <w:r>
              <w:t>uality</w:t>
            </w:r>
          </w:p>
        </w:tc>
        <w:tc>
          <w:tcPr>
            <w:tcW w:w="1458" w:type="dxa"/>
            <w:tcBorders>
              <w:top w:val="single" w:sz="12" w:space="0" w:color="auto"/>
              <w:left w:val="single" w:sz="4" w:space="0" w:color="auto"/>
              <w:bottom w:val="single" w:sz="12" w:space="0" w:color="auto"/>
            </w:tcBorders>
            <w:vAlign w:val="center"/>
          </w:tcPr>
          <w:p w14:paraId="65E6525C" w14:textId="64B26552" w:rsidR="00090BC6" w:rsidRDefault="00090BC6" w:rsidP="00266C81">
            <w:pPr>
              <w:pStyle w:val="Tablebody"/>
            </w:pPr>
            <w:r>
              <w:t xml:space="preserve">WA Conservation Commission </w:t>
            </w:r>
          </w:p>
        </w:tc>
      </w:tr>
      <w:tr w:rsidR="009C60F4" w:rsidRPr="00F50563" w14:paraId="20F22897" w14:textId="77777777" w:rsidTr="009C60F4">
        <w:trPr>
          <w:trHeight w:val="312"/>
          <w:jc w:val="center"/>
        </w:trPr>
        <w:tc>
          <w:tcPr>
            <w:tcW w:w="9756" w:type="dxa"/>
            <w:gridSpan w:val="4"/>
            <w:tcBorders>
              <w:top w:val="single" w:sz="12" w:space="0" w:color="auto"/>
              <w:bottom w:val="single" w:sz="12" w:space="0" w:color="auto"/>
            </w:tcBorders>
            <w:shd w:val="clear" w:color="auto" w:fill="F2F2F2" w:themeFill="background1" w:themeFillShade="F2"/>
            <w:vAlign w:val="center"/>
          </w:tcPr>
          <w:p w14:paraId="61B968B1" w14:textId="3BDBA8B2" w:rsidR="009C60F4" w:rsidRDefault="009C60F4" w:rsidP="00A16A8A">
            <w:pPr>
              <w:spacing w:afterLines="60" w:after="144"/>
              <w:contextualSpacing/>
              <w:rPr>
                <w:rFonts w:ascii="Arial" w:hAnsi="Arial" w:cs="Arial"/>
                <w:sz w:val="20"/>
              </w:rPr>
            </w:pPr>
            <w:r w:rsidRPr="009C60F4">
              <w:rPr>
                <w:rFonts w:ascii="Arial" w:hAnsi="Arial" w:cs="Arial"/>
                <w:i/>
                <w:sz w:val="20"/>
              </w:rPr>
              <w:t>Middle Snake River Watershed</w:t>
            </w:r>
          </w:p>
        </w:tc>
      </w:tr>
      <w:tr w:rsidR="009C60F4" w:rsidRPr="00F50563" w14:paraId="3BE4191B" w14:textId="77777777" w:rsidTr="00266C81">
        <w:trPr>
          <w:jc w:val="center"/>
        </w:trPr>
        <w:tc>
          <w:tcPr>
            <w:tcW w:w="4410" w:type="dxa"/>
            <w:tcBorders>
              <w:top w:val="single" w:sz="12" w:space="0" w:color="auto"/>
              <w:bottom w:val="single" w:sz="12" w:space="0" w:color="auto"/>
              <w:right w:val="single" w:sz="4" w:space="0" w:color="auto"/>
            </w:tcBorders>
            <w:vAlign w:val="center"/>
          </w:tcPr>
          <w:p w14:paraId="51E31FC5" w14:textId="4028A883" w:rsidR="009C60F4" w:rsidRDefault="009C60F4" w:rsidP="007C5308">
            <w:pPr>
              <w:pStyle w:val="Table"/>
            </w:pPr>
            <w:r>
              <w:t>Near Shore Assessment WRIA 35 – Investigate alternatives for modifying near shore habitat in the Snake River Reservoirs to benefit salmonids survival.</w:t>
            </w:r>
          </w:p>
        </w:tc>
        <w:tc>
          <w:tcPr>
            <w:tcW w:w="1728" w:type="dxa"/>
            <w:tcBorders>
              <w:top w:val="single" w:sz="12" w:space="0" w:color="auto"/>
              <w:bottom w:val="single" w:sz="12" w:space="0" w:color="auto"/>
            </w:tcBorders>
            <w:vAlign w:val="center"/>
          </w:tcPr>
          <w:p w14:paraId="1146B4B1" w14:textId="0F2874B0" w:rsidR="009C60F4" w:rsidRDefault="00277292" w:rsidP="0038718E">
            <w:pPr>
              <w:spacing w:afterLines="60" w:after="144"/>
              <w:contextualSpacing/>
              <w:jc w:val="center"/>
              <w:rPr>
                <w:rFonts w:ascii="Arial" w:hAnsi="Arial" w:cs="Arial"/>
                <w:sz w:val="20"/>
              </w:rPr>
            </w:pPr>
            <w:r>
              <w:rPr>
                <w:rFonts w:ascii="Arial" w:hAnsi="Arial" w:cs="Arial"/>
                <w:sz w:val="20"/>
              </w:rPr>
              <w:t>5 years</w:t>
            </w:r>
          </w:p>
        </w:tc>
        <w:tc>
          <w:tcPr>
            <w:tcW w:w="2160" w:type="dxa"/>
            <w:tcBorders>
              <w:top w:val="single" w:sz="12" w:space="0" w:color="auto"/>
              <w:bottom w:val="single" w:sz="12" w:space="0" w:color="auto"/>
              <w:right w:val="single" w:sz="4" w:space="0" w:color="auto"/>
            </w:tcBorders>
            <w:vAlign w:val="center"/>
          </w:tcPr>
          <w:p w14:paraId="608EA1E5" w14:textId="72D57C3C" w:rsidR="009C60F4" w:rsidRDefault="009C60F4" w:rsidP="009C60F4">
            <w:pPr>
              <w:spacing w:afterLines="60" w:after="144"/>
              <w:contextualSpacing/>
              <w:rPr>
                <w:rFonts w:ascii="Arial" w:hAnsi="Arial" w:cs="Arial"/>
                <w:sz w:val="20"/>
              </w:rPr>
            </w:pPr>
            <w:r>
              <w:rPr>
                <w:rFonts w:ascii="Arial" w:hAnsi="Arial" w:cs="Arial"/>
                <w:sz w:val="20"/>
              </w:rPr>
              <w:t>Habitat improvement</w:t>
            </w:r>
          </w:p>
        </w:tc>
        <w:tc>
          <w:tcPr>
            <w:tcW w:w="1458" w:type="dxa"/>
            <w:tcBorders>
              <w:top w:val="single" w:sz="12" w:space="0" w:color="auto"/>
              <w:left w:val="single" w:sz="4" w:space="0" w:color="auto"/>
              <w:bottom w:val="single" w:sz="12" w:space="0" w:color="auto"/>
            </w:tcBorders>
            <w:vAlign w:val="center"/>
          </w:tcPr>
          <w:p w14:paraId="5AE5C5DA" w14:textId="030BF10D" w:rsidR="009C60F4" w:rsidRDefault="009C60F4" w:rsidP="009C60F4">
            <w:pPr>
              <w:spacing w:afterLines="60" w:after="144"/>
              <w:contextualSpacing/>
              <w:rPr>
                <w:rFonts w:ascii="Arial" w:hAnsi="Arial" w:cs="Arial"/>
                <w:sz w:val="20"/>
              </w:rPr>
            </w:pPr>
            <w:r>
              <w:rPr>
                <w:rFonts w:ascii="Arial" w:hAnsi="Arial" w:cs="Arial"/>
                <w:sz w:val="20"/>
              </w:rPr>
              <w:t>Snake River Salmon Recovery Board</w:t>
            </w:r>
          </w:p>
        </w:tc>
      </w:tr>
      <w:tr w:rsidR="009C60F4" w:rsidRPr="00F50563" w14:paraId="15357EC5" w14:textId="77777777" w:rsidTr="00266C81">
        <w:trPr>
          <w:jc w:val="center"/>
        </w:trPr>
        <w:tc>
          <w:tcPr>
            <w:tcW w:w="4410" w:type="dxa"/>
            <w:tcBorders>
              <w:top w:val="single" w:sz="12" w:space="0" w:color="auto"/>
              <w:bottom w:val="single" w:sz="12" w:space="0" w:color="auto"/>
              <w:right w:val="single" w:sz="4" w:space="0" w:color="auto"/>
            </w:tcBorders>
            <w:vAlign w:val="center"/>
          </w:tcPr>
          <w:p w14:paraId="2B31AE81" w14:textId="7158BAA1" w:rsidR="009C60F4" w:rsidRDefault="009C60F4" w:rsidP="007C5308">
            <w:pPr>
              <w:pStyle w:val="Table"/>
            </w:pPr>
            <w:r>
              <w:t>Head Cut Barrier Removal (Alkali Creek) (</w:t>
            </w:r>
            <w:r w:rsidR="00277292">
              <w:t xml:space="preserve">HWS# </w:t>
            </w:r>
            <w:r>
              <w:t>5-00133) - Investigate the severity of the fish barrier and determine a project design to rectify passage issues.</w:t>
            </w:r>
          </w:p>
        </w:tc>
        <w:tc>
          <w:tcPr>
            <w:tcW w:w="1728" w:type="dxa"/>
            <w:tcBorders>
              <w:top w:val="single" w:sz="12" w:space="0" w:color="auto"/>
              <w:bottom w:val="single" w:sz="12" w:space="0" w:color="auto"/>
            </w:tcBorders>
            <w:vAlign w:val="center"/>
          </w:tcPr>
          <w:p w14:paraId="2C004589" w14:textId="146DFBDB" w:rsidR="009C60F4" w:rsidRDefault="00C7124F" w:rsidP="0038718E">
            <w:pPr>
              <w:spacing w:afterLines="60" w:after="144"/>
              <w:contextualSpacing/>
              <w:jc w:val="center"/>
              <w:rPr>
                <w:rFonts w:ascii="Arial" w:hAnsi="Arial" w:cs="Arial"/>
                <w:sz w:val="20"/>
              </w:rPr>
            </w:pPr>
            <w:r>
              <w:rPr>
                <w:rFonts w:ascii="Arial" w:hAnsi="Arial" w:cs="Arial"/>
                <w:sz w:val="20"/>
              </w:rPr>
              <w:t>3 years</w:t>
            </w:r>
          </w:p>
        </w:tc>
        <w:tc>
          <w:tcPr>
            <w:tcW w:w="2160" w:type="dxa"/>
            <w:tcBorders>
              <w:top w:val="single" w:sz="12" w:space="0" w:color="auto"/>
              <w:bottom w:val="single" w:sz="12" w:space="0" w:color="auto"/>
              <w:right w:val="single" w:sz="4" w:space="0" w:color="auto"/>
            </w:tcBorders>
            <w:vAlign w:val="center"/>
          </w:tcPr>
          <w:p w14:paraId="217854DD" w14:textId="773B5849" w:rsidR="009C60F4" w:rsidRDefault="009C60F4" w:rsidP="009C60F4">
            <w:pPr>
              <w:spacing w:afterLines="60" w:after="144"/>
              <w:contextualSpacing/>
              <w:rPr>
                <w:rFonts w:ascii="Arial" w:hAnsi="Arial" w:cs="Arial"/>
                <w:sz w:val="20"/>
              </w:rPr>
            </w:pPr>
            <w:r>
              <w:rPr>
                <w:rFonts w:ascii="Arial" w:hAnsi="Arial" w:cs="Arial"/>
                <w:sz w:val="20"/>
              </w:rPr>
              <w:t>Barrier removal</w:t>
            </w:r>
          </w:p>
        </w:tc>
        <w:tc>
          <w:tcPr>
            <w:tcW w:w="1458" w:type="dxa"/>
            <w:tcBorders>
              <w:top w:val="single" w:sz="12" w:space="0" w:color="auto"/>
              <w:left w:val="single" w:sz="4" w:space="0" w:color="auto"/>
              <w:bottom w:val="single" w:sz="12" w:space="0" w:color="auto"/>
            </w:tcBorders>
            <w:vAlign w:val="center"/>
          </w:tcPr>
          <w:p w14:paraId="205C6FB0" w14:textId="3AB6E1FB" w:rsidR="009C60F4" w:rsidRDefault="009C60F4" w:rsidP="009C60F4">
            <w:pPr>
              <w:spacing w:afterLines="60" w:after="144"/>
              <w:contextualSpacing/>
              <w:rPr>
                <w:rFonts w:ascii="Arial" w:hAnsi="Arial" w:cs="Arial"/>
                <w:sz w:val="20"/>
              </w:rPr>
            </w:pPr>
            <w:r>
              <w:rPr>
                <w:rFonts w:ascii="Arial" w:hAnsi="Arial" w:cs="Arial"/>
                <w:sz w:val="20"/>
              </w:rPr>
              <w:t>Snake River Salmon Recovery Board</w:t>
            </w:r>
          </w:p>
        </w:tc>
      </w:tr>
      <w:tr w:rsidR="009C60F4" w:rsidRPr="00F50563" w14:paraId="26E08DBC" w14:textId="77777777" w:rsidTr="00266C81">
        <w:trPr>
          <w:jc w:val="center"/>
        </w:trPr>
        <w:tc>
          <w:tcPr>
            <w:tcW w:w="4410" w:type="dxa"/>
            <w:tcBorders>
              <w:top w:val="single" w:sz="12" w:space="0" w:color="auto"/>
              <w:bottom w:val="single" w:sz="12" w:space="0" w:color="auto"/>
              <w:right w:val="single" w:sz="4" w:space="0" w:color="auto"/>
            </w:tcBorders>
            <w:vAlign w:val="center"/>
          </w:tcPr>
          <w:p w14:paraId="404CF826" w14:textId="73FCAC8B" w:rsidR="009C60F4" w:rsidRDefault="009C60F4" w:rsidP="007C5308">
            <w:pPr>
              <w:pStyle w:val="Table"/>
            </w:pPr>
            <w:r w:rsidRPr="00F50563">
              <w:t>Palouse Prairie Protection (</w:t>
            </w:r>
            <w:r w:rsidR="0038718E">
              <w:t>HWS</w:t>
            </w:r>
            <w:r w:rsidR="00277292">
              <w:t>#</w:t>
            </w:r>
            <w:r w:rsidR="0038718E">
              <w:t xml:space="preserve"> </w:t>
            </w:r>
            <w:r w:rsidRPr="00F50563">
              <w:t>32-00161)</w:t>
            </w:r>
            <w:r>
              <w:t xml:space="preserve"> – protect native wet uplands through fencing or conservation agreements; restoration through digging or plugging old drain ditches no longer in use</w:t>
            </w:r>
            <w:r w:rsidR="00B12326">
              <w:t>.</w:t>
            </w:r>
          </w:p>
        </w:tc>
        <w:tc>
          <w:tcPr>
            <w:tcW w:w="1728" w:type="dxa"/>
            <w:tcBorders>
              <w:top w:val="single" w:sz="12" w:space="0" w:color="auto"/>
              <w:bottom w:val="single" w:sz="12" w:space="0" w:color="auto"/>
            </w:tcBorders>
            <w:vAlign w:val="center"/>
          </w:tcPr>
          <w:p w14:paraId="63D8A690" w14:textId="5A63C7D0" w:rsidR="009C60F4" w:rsidRDefault="00C7124F" w:rsidP="00C7124F">
            <w:pPr>
              <w:spacing w:afterLines="60" w:after="144"/>
              <w:contextualSpacing/>
              <w:jc w:val="center"/>
              <w:rPr>
                <w:rFonts w:ascii="Arial" w:hAnsi="Arial" w:cs="Arial"/>
                <w:sz w:val="20"/>
              </w:rPr>
            </w:pPr>
            <w:r>
              <w:rPr>
                <w:rFonts w:ascii="Arial" w:hAnsi="Arial" w:cs="Arial"/>
                <w:sz w:val="20"/>
              </w:rPr>
              <w:t>3 years</w:t>
            </w:r>
          </w:p>
        </w:tc>
        <w:tc>
          <w:tcPr>
            <w:tcW w:w="2160" w:type="dxa"/>
            <w:tcBorders>
              <w:top w:val="single" w:sz="12" w:space="0" w:color="auto"/>
              <w:bottom w:val="single" w:sz="12" w:space="0" w:color="auto"/>
              <w:right w:val="single" w:sz="4" w:space="0" w:color="auto"/>
            </w:tcBorders>
            <w:vAlign w:val="center"/>
          </w:tcPr>
          <w:p w14:paraId="097ADD93" w14:textId="413752DF" w:rsidR="009C60F4" w:rsidRDefault="009C60F4" w:rsidP="009C60F4">
            <w:pPr>
              <w:spacing w:afterLines="60" w:after="144"/>
              <w:contextualSpacing/>
              <w:rPr>
                <w:rFonts w:ascii="Arial" w:hAnsi="Arial" w:cs="Arial"/>
                <w:sz w:val="20"/>
              </w:rPr>
            </w:pPr>
            <w:r>
              <w:rPr>
                <w:rFonts w:ascii="Arial" w:hAnsi="Arial" w:cs="Arial"/>
                <w:sz w:val="20"/>
              </w:rPr>
              <w:t>w</w:t>
            </w:r>
            <w:r w:rsidRPr="00F50563">
              <w:rPr>
                <w:rFonts w:ascii="Arial" w:hAnsi="Arial" w:cs="Arial"/>
                <w:sz w:val="20"/>
              </w:rPr>
              <w:t>atershed retention, reduce sediment routing</w:t>
            </w:r>
          </w:p>
        </w:tc>
        <w:tc>
          <w:tcPr>
            <w:tcW w:w="1458" w:type="dxa"/>
            <w:tcBorders>
              <w:top w:val="single" w:sz="12" w:space="0" w:color="auto"/>
              <w:left w:val="single" w:sz="4" w:space="0" w:color="auto"/>
              <w:bottom w:val="single" w:sz="12" w:space="0" w:color="auto"/>
            </w:tcBorders>
            <w:vAlign w:val="center"/>
          </w:tcPr>
          <w:p w14:paraId="4992FC29" w14:textId="02731573" w:rsidR="009C60F4" w:rsidRDefault="009C60F4" w:rsidP="009C60F4">
            <w:pPr>
              <w:spacing w:afterLines="60" w:after="144"/>
              <w:contextualSpacing/>
              <w:rPr>
                <w:rFonts w:ascii="Arial" w:hAnsi="Arial" w:cs="Arial"/>
                <w:sz w:val="20"/>
              </w:rPr>
            </w:pPr>
            <w:r>
              <w:rPr>
                <w:rFonts w:ascii="Arial" w:hAnsi="Arial" w:cs="Arial"/>
                <w:sz w:val="20"/>
              </w:rPr>
              <w:t>Snake</w:t>
            </w:r>
            <w:r w:rsidRPr="00F50563">
              <w:rPr>
                <w:rFonts w:ascii="Arial" w:hAnsi="Arial" w:cs="Arial"/>
                <w:sz w:val="20"/>
              </w:rPr>
              <w:t xml:space="preserve"> River Salmon Recovery Board</w:t>
            </w:r>
          </w:p>
        </w:tc>
      </w:tr>
      <w:tr w:rsidR="00FF6398" w:rsidRPr="00F50563" w14:paraId="7F7490E6" w14:textId="77777777" w:rsidTr="00266C81">
        <w:trPr>
          <w:jc w:val="center"/>
        </w:trPr>
        <w:tc>
          <w:tcPr>
            <w:tcW w:w="4410" w:type="dxa"/>
            <w:tcBorders>
              <w:top w:val="single" w:sz="12" w:space="0" w:color="auto"/>
              <w:bottom w:val="single" w:sz="12" w:space="0" w:color="auto"/>
              <w:right w:val="single" w:sz="4" w:space="0" w:color="auto"/>
            </w:tcBorders>
            <w:vAlign w:val="center"/>
          </w:tcPr>
          <w:p w14:paraId="328593C4" w14:textId="75E45922" w:rsidR="00FF6398" w:rsidRPr="00F50563" w:rsidRDefault="00381B01" w:rsidP="007C5308">
            <w:pPr>
              <w:pStyle w:val="Table"/>
            </w:pPr>
            <w:r>
              <w:t>Restore</w:t>
            </w:r>
            <w:r w:rsidR="00FF6398" w:rsidRPr="00FF6398">
              <w:t xml:space="preserve"> riparian vegetation and employ practices that improve soil filtration, such as no-till.</w:t>
            </w:r>
          </w:p>
        </w:tc>
        <w:tc>
          <w:tcPr>
            <w:tcW w:w="1728" w:type="dxa"/>
            <w:tcBorders>
              <w:top w:val="single" w:sz="12" w:space="0" w:color="auto"/>
              <w:bottom w:val="single" w:sz="12" w:space="0" w:color="auto"/>
            </w:tcBorders>
            <w:vAlign w:val="center"/>
          </w:tcPr>
          <w:p w14:paraId="49828751" w14:textId="411159B9" w:rsidR="00FF6398" w:rsidRDefault="00381B01" w:rsidP="00C7124F">
            <w:pPr>
              <w:spacing w:afterLines="60" w:after="144"/>
              <w:contextualSpacing/>
              <w:jc w:val="center"/>
              <w:rPr>
                <w:rFonts w:ascii="Arial" w:hAnsi="Arial" w:cs="Arial"/>
                <w:sz w:val="20"/>
              </w:rPr>
            </w:pPr>
            <w:r>
              <w:rPr>
                <w:rFonts w:ascii="Arial" w:hAnsi="Arial" w:cs="Arial"/>
                <w:sz w:val="20"/>
              </w:rPr>
              <w:t>ongoing</w:t>
            </w:r>
          </w:p>
        </w:tc>
        <w:tc>
          <w:tcPr>
            <w:tcW w:w="2160" w:type="dxa"/>
            <w:tcBorders>
              <w:top w:val="single" w:sz="12" w:space="0" w:color="auto"/>
              <w:bottom w:val="single" w:sz="12" w:space="0" w:color="auto"/>
              <w:right w:val="single" w:sz="4" w:space="0" w:color="auto"/>
            </w:tcBorders>
            <w:vAlign w:val="center"/>
          </w:tcPr>
          <w:p w14:paraId="2F8E0259" w14:textId="3FCC9A2A" w:rsidR="00FF6398" w:rsidRDefault="00381B01" w:rsidP="009C60F4">
            <w:pPr>
              <w:spacing w:afterLines="60" w:after="144"/>
              <w:contextualSpacing/>
              <w:rPr>
                <w:rFonts w:ascii="Arial" w:hAnsi="Arial" w:cs="Arial"/>
                <w:sz w:val="20"/>
              </w:rPr>
            </w:pPr>
            <w:r>
              <w:rPr>
                <w:rFonts w:ascii="Arial" w:hAnsi="Arial" w:cs="Arial"/>
                <w:sz w:val="20"/>
              </w:rPr>
              <w:t>Instream flow</w:t>
            </w:r>
          </w:p>
        </w:tc>
        <w:tc>
          <w:tcPr>
            <w:tcW w:w="1458" w:type="dxa"/>
            <w:tcBorders>
              <w:top w:val="single" w:sz="12" w:space="0" w:color="auto"/>
              <w:left w:val="single" w:sz="4" w:space="0" w:color="auto"/>
              <w:bottom w:val="single" w:sz="12" w:space="0" w:color="auto"/>
            </w:tcBorders>
            <w:vAlign w:val="center"/>
          </w:tcPr>
          <w:p w14:paraId="75FCD497" w14:textId="1B15C4D9" w:rsidR="00FF6398" w:rsidRDefault="00FF6398" w:rsidP="009C60F4">
            <w:pPr>
              <w:spacing w:afterLines="60" w:after="144"/>
              <w:contextualSpacing/>
              <w:rPr>
                <w:rFonts w:ascii="Arial" w:hAnsi="Arial" w:cs="Arial"/>
                <w:sz w:val="20"/>
              </w:rPr>
            </w:pPr>
            <w:r w:rsidRPr="00FF6398">
              <w:rPr>
                <w:rFonts w:ascii="Arial" w:hAnsi="Arial" w:cs="Arial"/>
                <w:sz w:val="20"/>
              </w:rPr>
              <w:t>WA Conservation Commission</w:t>
            </w:r>
          </w:p>
        </w:tc>
      </w:tr>
      <w:tr w:rsidR="00FF6398" w:rsidRPr="00F50563" w14:paraId="3D232842" w14:textId="77777777" w:rsidTr="00266C81">
        <w:trPr>
          <w:jc w:val="center"/>
        </w:trPr>
        <w:tc>
          <w:tcPr>
            <w:tcW w:w="4410" w:type="dxa"/>
            <w:tcBorders>
              <w:top w:val="single" w:sz="12" w:space="0" w:color="auto"/>
              <w:bottom w:val="single" w:sz="12" w:space="0" w:color="auto"/>
              <w:right w:val="single" w:sz="4" w:space="0" w:color="auto"/>
            </w:tcBorders>
            <w:vAlign w:val="center"/>
          </w:tcPr>
          <w:p w14:paraId="2C78F43F" w14:textId="0AEE6F26" w:rsidR="00FF6398" w:rsidRPr="00F50563" w:rsidRDefault="00FF6398" w:rsidP="007C5308">
            <w:pPr>
              <w:pStyle w:val="Table"/>
            </w:pPr>
            <w:r w:rsidRPr="00FF6398">
              <w:t>Utilize BMPs (e.g., livestock fencing, pasture rotation, off-site watering facilities for livestock) and practice vegetation management to promote growth and regeneration.</w:t>
            </w:r>
          </w:p>
        </w:tc>
        <w:tc>
          <w:tcPr>
            <w:tcW w:w="1728" w:type="dxa"/>
            <w:tcBorders>
              <w:top w:val="single" w:sz="12" w:space="0" w:color="auto"/>
              <w:bottom w:val="single" w:sz="12" w:space="0" w:color="auto"/>
            </w:tcBorders>
            <w:vAlign w:val="center"/>
          </w:tcPr>
          <w:p w14:paraId="373EE9EE" w14:textId="6FFB213D" w:rsidR="00FF6398" w:rsidRDefault="00381B01" w:rsidP="00C7124F">
            <w:pPr>
              <w:spacing w:afterLines="60" w:after="144"/>
              <w:contextualSpacing/>
              <w:jc w:val="center"/>
              <w:rPr>
                <w:rFonts w:ascii="Arial" w:hAnsi="Arial" w:cs="Arial"/>
                <w:sz w:val="20"/>
              </w:rPr>
            </w:pPr>
            <w:r>
              <w:rPr>
                <w:rFonts w:ascii="Arial" w:hAnsi="Arial" w:cs="Arial"/>
                <w:sz w:val="20"/>
              </w:rPr>
              <w:t>ongoing</w:t>
            </w:r>
          </w:p>
        </w:tc>
        <w:tc>
          <w:tcPr>
            <w:tcW w:w="2160" w:type="dxa"/>
            <w:tcBorders>
              <w:top w:val="single" w:sz="12" w:space="0" w:color="auto"/>
              <w:bottom w:val="single" w:sz="12" w:space="0" w:color="auto"/>
              <w:right w:val="single" w:sz="4" w:space="0" w:color="auto"/>
            </w:tcBorders>
            <w:vAlign w:val="center"/>
          </w:tcPr>
          <w:p w14:paraId="03A12F86" w14:textId="49CE6E23" w:rsidR="00FF6398" w:rsidRDefault="00381B01" w:rsidP="009C60F4">
            <w:pPr>
              <w:spacing w:afterLines="60" w:after="144"/>
              <w:contextualSpacing/>
              <w:rPr>
                <w:rFonts w:ascii="Arial" w:hAnsi="Arial" w:cs="Arial"/>
                <w:sz w:val="20"/>
              </w:rPr>
            </w:pPr>
            <w:r>
              <w:rPr>
                <w:rFonts w:ascii="Arial" w:hAnsi="Arial" w:cs="Arial"/>
                <w:sz w:val="20"/>
              </w:rPr>
              <w:t>Water quality, stream temperature</w:t>
            </w:r>
          </w:p>
        </w:tc>
        <w:tc>
          <w:tcPr>
            <w:tcW w:w="1458" w:type="dxa"/>
            <w:tcBorders>
              <w:top w:val="single" w:sz="12" w:space="0" w:color="auto"/>
              <w:left w:val="single" w:sz="4" w:space="0" w:color="auto"/>
              <w:bottom w:val="single" w:sz="12" w:space="0" w:color="auto"/>
            </w:tcBorders>
            <w:vAlign w:val="center"/>
          </w:tcPr>
          <w:p w14:paraId="59A8D5E9" w14:textId="69CE8A0C" w:rsidR="00FF6398" w:rsidRDefault="00FF6398" w:rsidP="009C60F4">
            <w:pPr>
              <w:spacing w:afterLines="60" w:after="144"/>
              <w:contextualSpacing/>
              <w:rPr>
                <w:rFonts w:ascii="Arial" w:hAnsi="Arial" w:cs="Arial"/>
                <w:sz w:val="20"/>
              </w:rPr>
            </w:pPr>
            <w:r>
              <w:rPr>
                <w:rFonts w:ascii="Arial" w:hAnsi="Arial" w:cs="Arial"/>
                <w:sz w:val="20"/>
              </w:rPr>
              <w:t>WA Conservation Commission</w:t>
            </w:r>
          </w:p>
        </w:tc>
      </w:tr>
      <w:tr w:rsidR="00FF6398" w:rsidRPr="00F50563" w14:paraId="1C20168C" w14:textId="77777777" w:rsidTr="00266C81">
        <w:trPr>
          <w:jc w:val="center"/>
        </w:trPr>
        <w:tc>
          <w:tcPr>
            <w:tcW w:w="4410" w:type="dxa"/>
            <w:tcBorders>
              <w:top w:val="single" w:sz="12" w:space="0" w:color="auto"/>
              <w:bottom w:val="single" w:sz="12" w:space="0" w:color="auto"/>
              <w:right w:val="single" w:sz="4" w:space="0" w:color="auto"/>
            </w:tcBorders>
            <w:vAlign w:val="center"/>
          </w:tcPr>
          <w:p w14:paraId="1D6FC8F2" w14:textId="4D164128" w:rsidR="00FF6398" w:rsidRPr="00FF6398" w:rsidRDefault="00FF6398" w:rsidP="007C5308">
            <w:pPr>
              <w:pStyle w:val="Table"/>
            </w:pPr>
            <w:r w:rsidRPr="00FF6398">
              <w:lastRenderedPageBreak/>
              <w:t>Restore riparian vegetation along salmonid-bearing tributaries.</w:t>
            </w:r>
          </w:p>
        </w:tc>
        <w:tc>
          <w:tcPr>
            <w:tcW w:w="1728" w:type="dxa"/>
            <w:tcBorders>
              <w:top w:val="single" w:sz="12" w:space="0" w:color="auto"/>
              <w:bottom w:val="single" w:sz="12" w:space="0" w:color="auto"/>
            </w:tcBorders>
            <w:vAlign w:val="center"/>
          </w:tcPr>
          <w:p w14:paraId="647CA48F" w14:textId="10370378" w:rsidR="00FF6398" w:rsidRDefault="00381B01" w:rsidP="00C7124F">
            <w:pPr>
              <w:spacing w:afterLines="60" w:after="144"/>
              <w:contextualSpacing/>
              <w:jc w:val="center"/>
              <w:rPr>
                <w:rFonts w:ascii="Arial" w:hAnsi="Arial" w:cs="Arial"/>
                <w:sz w:val="20"/>
              </w:rPr>
            </w:pPr>
            <w:r>
              <w:rPr>
                <w:rFonts w:ascii="Arial" w:hAnsi="Arial" w:cs="Arial"/>
                <w:sz w:val="20"/>
              </w:rPr>
              <w:t>0-3 years</w:t>
            </w:r>
          </w:p>
        </w:tc>
        <w:tc>
          <w:tcPr>
            <w:tcW w:w="2160" w:type="dxa"/>
            <w:tcBorders>
              <w:top w:val="single" w:sz="12" w:space="0" w:color="auto"/>
              <w:bottom w:val="single" w:sz="12" w:space="0" w:color="auto"/>
              <w:right w:val="single" w:sz="4" w:space="0" w:color="auto"/>
            </w:tcBorders>
            <w:vAlign w:val="center"/>
          </w:tcPr>
          <w:p w14:paraId="1CC1E814" w14:textId="47D318B7" w:rsidR="00FF6398" w:rsidRDefault="00381B01" w:rsidP="009C60F4">
            <w:pPr>
              <w:spacing w:afterLines="60" w:after="144"/>
              <w:contextualSpacing/>
              <w:rPr>
                <w:rFonts w:ascii="Arial" w:hAnsi="Arial" w:cs="Arial"/>
                <w:sz w:val="20"/>
              </w:rPr>
            </w:pPr>
            <w:r>
              <w:rPr>
                <w:rFonts w:ascii="Arial" w:hAnsi="Arial" w:cs="Arial"/>
                <w:sz w:val="20"/>
              </w:rPr>
              <w:t>Stream temperature, water quality, bank stabilization, habitat</w:t>
            </w:r>
          </w:p>
        </w:tc>
        <w:tc>
          <w:tcPr>
            <w:tcW w:w="1458" w:type="dxa"/>
            <w:tcBorders>
              <w:top w:val="single" w:sz="12" w:space="0" w:color="auto"/>
              <w:left w:val="single" w:sz="4" w:space="0" w:color="auto"/>
              <w:bottom w:val="single" w:sz="12" w:space="0" w:color="auto"/>
            </w:tcBorders>
            <w:vAlign w:val="center"/>
          </w:tcPr>
          <w:p w14:paraId="55F110D8" w14:textId="59D8A6EC" w:rsidR="00FF6398" w:rsidRDefault="00FF6398" w:rsidP="009C60F4">
            <w:pPr>
              <w:spacing w:afterLines="60" w:after="144"/>
              <w:contextualSpacing/>
              <w:rPr>
                <w:rFonts w:ascii="Arial" w:hAnsi="Arial" w:cs="Arial"/>
                <w:sz w:val="20"/>
              </w:rPr>
            </w:pPr>
            <w:r w:rsidRPr="00FF6398">
              <w:rPr>
                <w:rFonts w:ascii="Arial" w:hAnsi="Arial" w:cs="Arial"/>
                <w:sz w:val="20"/>
              </w:rPr>
              <w:t>WA Conservation Commission</w:t>
            </w:r>
          </w:p>
        </w:tc>
      </w:tr>
      <w:tr w:rsidR="009C60F4" w:rsidRPr="00F50563" w14:paraId="3E6BA1B0" w14:textId="77777777" w:rsidTr="00266C81">
        <w:trPr>
          <w:jc w:val="center"/>
        </w:trPr>
        <w:tc>
          <w:tcPr>
            <w:tcW w:w="9756" w:type="dxa"/>
            <w:gridSpan w:val="4"/>
            <w:tcBorders>
              <w:top w:val="single" w:sz="12" w:space="0" w:color="auto"/>
              <w:bottom w:val="single" w:sz="12" w:space="0" w:color="auto"/>
            </w:tcBorders>
            <w:shd w:val="clear" w:color="auto" w:fill="F2F2F2" w:themeFill="background1" w:themeFillShade="F2"/>
            <w:vAlign w:val="center"/>
          </w:tcPr>
          <w:p w14:paraId="3277F12A" w14:textId="600040B7" w:rsidR="009C60F4" w:rsidRDefault="009C60F4" w:rsidP="009C60F4">
            <w:pPr>
              <w:spacing w:afterLines="60" w:after="144"/>
              <w:contextualSpacing/>
              <w:rPr>
                <w:rFonts w:ascii="Arial" w:hAnsi="Arial" w:cs="Arial"/>
                <w:sz w:val="20"/>
              </w:rPr>
            </w:pPr>
            <w:r>
              <w:rPr>
                <w:rFonts w:ascii="Arial" w:hAnsi="Arial" w:cs="Arial"/>
                <w:i/>
                <w:sz w:val="20"/>
              </w:rPr>
              <w:t>Hangman (Latah) Creek Watershed</w:t>
            </w:r>
          </w:p>
        </w:tc>
      </w:tr>
      <w:tr w:rsidR="009C60F4" w:rsidRPr="00F50563" w14:paraId="384116A4" w14:textId="77777777" w:rsidTr="00266C81">
        <w:trPr>
          <w:jc w:val="center"/>
        </w:trPr>
        <w:tc>
          <w:tcPr>
            <w:tcW w:w="4410" w:type="dxa"/>
            <w:tcBorders>
              <w:top w:val="single" w:sz="12" w:space="0" w:color="auto"/>
              <w:bottom w:val="single" w:sz="12" w:space="0" w:color="auto"/>
              <w:right w:val="single" w:sz="4" w:space="0" w:color="auto"/>
            </w:tcBorders>
            <w:vAlign w:val="center"/>
          </w:tcPr>
          <w:p w14:paraId="345CF5A4" w14:textId="782A0B3B" w:rsidR="009C60F4" w:rsidRPr="00F50563" w:rsidRDefault="009C60F4" w:rsidP="007C5308">
            <w:pPr>
              <w:pStyle w:val="Tablebody"/>
            </w:pPr>
            <w:r>
              <w:t>Restore buffer of mature riparian vegetation to reduce heat loads on the stream</w:t>
            </w:r>
          </w:p>
        </w:tc>
        <w:tc>
          <w:tcPr>
            <w:tcW w:w="1728" w:type="dxa"/>
            <w:tcBorders>
              <w:top w:val="single" w:sz="12" w:space="0" w:color="auto"/>
              <w:bottom w:val="single" w:sz="12" w:space="0" w:color="auto"/>
            </w:tcBorders>
            <w:vAlign w:val="center"/>
          </w:tcPr>
          <w:p w14:paraId="6D485ADC" w14:textId="349490B6" w:rsidR="009C60F4" w:rsidRDefault="00277292" w:rsidP="00277292">
            <w:pPr>
              <w:spacing w:afterLines="60" w:after="144"/>
              <w:contextualSpacing/>
              <w:jc w:val="center"/>
              <w:rPr>
                <w:rFonts w:ascii="Arial" w:hAnsi="Arial" w:cs="Arial"/>
                <w:sz w:val="20"/>
              </w:rPr>
            </w:pPr>
            <w:r>
              <w:rPr>
                <w:rFonts w:ascii="Arial" w:hAnsi="Arial" w:cs="Arial"/>
                <w:sz w:val="20"/>
              </w:rPr>
              <w:t>ongoing</w:t>
            </w:r>
          </w:p>
        </w:tc>
        <w:tc>
          <w:tcPr>
            <w:tcW w:w="2160" w:type="dxa"/>
            <w:tcBorders>
              <w:top w:val="single" w:sz="12" w:space="0" w:color="auto"/>
              <w:bottom w:val="single" w:sz="12" w:space="0" w:color="auto"/>
              <w:right w:val="single" w:sz="4" w:space="0" w:color="auto"/>
            </w:tcBorders>
            <w:vAlign w:val="center"/>
          </w:tcPr>
          <w:p w14:paraId="0BD2924D" w14:textId="7FFDD8A8" w:rsidR="009C60F4" w:rsidRDefault="009C60F4" w:rsidP="009C60F4">
            <w:pPr>
              <w:spacing w:afterLines="60" w:after="144"/>
              <w:contextualSpacing/>
              <w:rPr>
                <w:rFonts w:ascii="Arial" w:hAnsi="Arial" w:cs="Arial"/>
                <w:sz w:val="20"/>
              </w:rPr>
            </w:pPr>
            <w:r>
              <w:rPr>
                <w:rFonts w:ascii="Arial" w:hAnsi="Arial" w:cs="Arial"/>
                <w:sz w:val="20"/>
              </w:rPr>
              <w:t>stream temperature, water quality, streambank stabilization</w:t>
            </w:r>
          </w:p>
        </w:tc>
        <w:tc>
          <w:tcPr>
            <w:tcW w:w="1458" w:type="dxa"/>
            <w:tcBorders>
              <w:top w:val="single" w:sz="12" w:space="0" w:color="auto"/>
              <w:left w:val="single" w:sz="4" w:space="0" w:color="auto"/>
              <w:bottom w:val="single" w:sz="12" w:space="0" w:color="auto"/>
            </w:tcBorders>
            <w:vAlign w:val="center"/>
          </w:tcPr>
          <w:p w14:paraId="28434880" w14:textId="486D998B" w:rsidR="009C60F4" w:rsidRDefault="009C60F4" w:rsidP="009C60F4">
            <w:pPr>
              <w:spacing w:afterLines="60" w:after="144"/>
              <w:contextualSpacing/>
              <w:rPr>
                <w:rFonts w:ascii="Arial" w:hAnsi="Arial" w:cs="Arial"/>
                <w:sz w:val="20"/>
              </w:rPr>
            </w:pPr>
            <w:r>
              <w:rPr>
                <w:rFonts w:ascii="Arial" w:hAnsi="Arial" w:cs="Arial"/>
                <w:sz w:val="20"/>
              </w:rPr>
              <w:t>Hangman Creek TMDL</w:t>
            </w:r>
          </w:p>
        </w:tc>
      </w:tr>
      <w:tr w:rsidR="009C60F4" w:rsidRPr="00F50563" w14:paraId="0324A018" w14:textId="77777777" w:rsidTr="00266C81">
        <w:trPr>
          <w:jc w:val="center"/>
        </w:trPr>
        <w:tc>
          <w:tcPr>
            <w:tcW w:w="4410" w:type="dxa"/>
            <w:tcBorders>
              <w:top w:val="single" w:sz="12" w:space="0" w:color="auto"/>
              <w:bottom w:val="single" w:sz="12" w:space="0" w:color="auto"/>
              <w:right w:val="single" w:sz="4" w:space="0" w:color="auto"/>
            </w:tcBorders>
            <w:vAlign w:val="center"/>
          </w:tcPr>
          <w:p w14:paraId="4253F4A3" w14:textId="29088547" w:rsidR="009C60F4" w:rsidRPr="00F50563" w:rsidRDefault="009C60F4" w:rsidP="007C5308">
            <w:pPr>
              <w:pStyle w:val="Tablebody"/>
            </w:pPr>
            <w:r>
              <w:t>Install livestock exclusion fencing and off-stream watering</w:t>
            </w:r>
          </w:p>
        </w:tc>
        <w:tc>
          <w:tcPr>
            <w:tcW w:w="1728" w:type="dxa"/>
            <w:tcBorders>
              <w:top w:val="single" w:sz="12" w:space="0" w:color="auto"/>
              <w:bottom w:val="single" w:sz="12" w:space="0" w:color="auto"/>
            </w:tcBorders>
            <w:vAlign w:val="center"/>
          </w:tcPr>
          <w:p w14:paraId="29DCFBC4" w14:textId="54B87726" w:rsidR="009C60F4" w:rsidRDefault="00277292" w:rsidP="00277292">
            <w:pPr>
              <w:spacing w:afterLines="60" w:after="144"/>
              <w:contextualSpacing/>
              <w:jc w:val="center"/>
              <w:rPr>
                <w:rFonts w:ascii="Arial" w:hAnsi="Arial" w:cs="Arial"/>
                <w:sz w:val="20"/>
              </w:rPr>
            </w:pPr>
            <w:r>
              <w:rPr>
                <w:rFonts w:ascii="Arial" w:hAnsi="Arial" w:cs="Arial"/>
                <w:sz w:val="20"/>
              </w:rPr>
              <w:t>ongoing</w:t>
            </w:r>
          </w:p>
        </w:tc>
        <w:tc>
          <w:tcPr>
            <w:tcW w:w="2160" w:type="dxa"/>
            <w:tcBorders>
              <w:top w:val="single" w:sz="12" w:space="0" w:color="auto"/>
              <w:bottom w:val="single" w:sz="12" w:space="0" w:color="auto"/>
              <w:right w:val="single" w:sz="4" w:space="0" w:color="auto"/>
            </w:tcBorders>
            <w:vAlign w:val="center"/>
          </w:tcPr>
          <w:p w14:paraId="1DB34CEC" w14:textId="46EDB156" w:rsidR="009C60F4" w:rsidRDefault="009C60F4" w:rsidP="009C60F4">
            <w:pPr>
              <w:spacing w:afterLines="60" w:after="144"/>
              <w:contextualSpacing/>
              <w:rPr>
                <w:rFonts w:ascii="Arial" w:hAnsi="Arial" w:cs="Arial"/>
                <w:sz w:val="20"/>
              </w:rPr>
            </w:pPr>
            <w:r>
              <w:rPr>
                <w:rFonts w:ascii="Arial" w:hAnsi="Arial" w:cs="Arial"/>
                <w:sz w:val="20"/>
              </w:rPr>
              <w:t>stream temperature, water quality, streambank stabilization</w:t>
            </w:r>
          </w:p>
        </w:tc>
        <w:tc>
          <w:tcPr>
            <w:tcW w:w="1458" w:type="dxa"/>
            <w:tcBorders>
              <w:top w:val="single" w:sz="12" w:space="0" w:color="auto"/>
              <w:left w:val="single" w:sz="4" w:space="0" w:color="auto"/>
              <w:bottom w:val="single" w:sz="12" w:space="0" w:color="auto"/>
            </w:tcBorders>
            <w:vAlign w:val="center"/>
          </w:tcPr>
          <w:p w14:paraId="029AAE7D" w14:textId="27B90117" w:rsidR="009C60F4" w:rsidRDefault="009C60F4" w:rsidP="009C60F4">
            <w:pPr>
              <w:spacing w:afterLines="60" w:after="144"/>
              <w:contextualSpacing/>
              <w:rPr>
                <w:rFonts w:ascii="Arial" w:hAnsi="Arial" w:cs="Arial"/>
                <w:sz w:val="20"/>
              </w:rPr>
            </w:pPr>
            <w:r>
              <w:rPr>
                <w:rFonts w:ascii="Arial" w:hAnsi="Arial" w:cs="Arial"/>
                <w:sz w:val="20"/>
              </w:rPr>
              <w:t>Hangman Creek TMDL</w:t>
            </w:r>
          </w:p>
        </w:tc>
      </w:tr>
    </w:tbl>
    <w:p w14:paraId="20FDF75E" w14:textId="77777777" w:rsidR="00757F1A" w:rsidRDefault="00757F1A" w:rsidP="00757F1A">
      <w:pPr>
        <w:pStyle w:val="Body"/>
      </w:pPr>
      <w:bookmarkStart w:id="86" w:name="_Toc390778186"/>
    </w:p>
    <w:p w14:paraId="3D75D40D" w14:textId="6D912CF6" w:rsidR="004E6E57" w:rsidRDefault="004E6E57" w:rsidP="00307020">
      <w:pPr>
        <w:pStyle w:val="Heading2"/>
      </w:pPr>
      <w:bookmarkStart w:id="87" w:name="_Toc394475200"/>
      <w:r>
        <w:t>City of Palouse</w:t>
      </w:r>
      <w:bookmarkEnd w:id="86"/>
      <w:bookmarkEnd w:id="87"/>
      <w:r>
        <w:t xml:space="preserve"> </w:t>
      </w:r>
    </w:p>
    <w:p w14:paraId="6C54CD56" w14:textId="77777777" w:rsidR="004E6E57" w:rsidRDefault="004E6E57" w:rsidP="006F290A">
      <w:pPr>
        <w:pStyle w:val="Bodynospace"/>
        <w:shd w:val="clear" w:color="auto" w:fill="FFFFFF" w:themeFill="background1"/>
      </w:pPr>
      <w:r>
        <w:t>The City of Palouse’s Comprehensive Plan (2014) identifies a number of strategies to improve environmental conditions within the City, including the following:</w:t>
      </w:r>
    </w:p>
    <w:p w14:paraId="0C565B8D" w14:textId="77777777" w:rsidR="004E6E57" w:rsidRDefault="004E6E57" w:rsidP="00DA2F3D">
      <w:pPr>
        <w:pStyle w:val="Bullet"/>
      </w:pPr>
      <w:r>
        <w:t>Preserve natural areas through conservation easements, land acquisition and land swaps, designation of some areas as “critical wildlife habitat conservation areas,” and using a Conservation Land Trust to acquire and manage natural areas.</w:t>
      </w:r>
    </w:p>
    <w:p w14:paraId="6802D4B6" w14:textId="77777777" w:rsidR="004E6E57" w:rsidRDefault="004E6E57" w:rsidP="00DA2F3D">
      <w:pPr>
        <w:pStyle w:val="Bullet"/>
      </w:pPr>
      <w:r>
        <w:t xml:space="preserve">Planting native riparian vegetation along the Palouse River </w:t>
      </w:r>
      <w:proofErr w:type="spellStart"/>
      <w:r>
        <w:t>streambanks</w:t>
      </w:r>
      <w:proofErr w:type="spellEnd"/>
      <w:r>
        <w:t>.</w:t>
      </w:r>
    </w:p>
    <w:p w14:paraId="4FA73590" w14:textId="77777777" w:rsidR="004E6E57" w:rsidRDefault="004E6E57" w:rsidP="00DA2F3D">
      <w:pPr>
        <w:pStyle w:val="Bullet"/>
      </w:pPr>
      <w:r>
        <w:t>In pursuit of improved water quality and to reduce flooding, “develop partnerships with upstream parties to improve upriver watershed management.”</w:t>
      </w:r>
    </w:p>
    <w:p w14:paraId="5CBEC148" w14:textId="77777777" w:rsidR="004E6E57" w:rsidRPr="00DA2F3D" w:rsidRDefault="004E6E57" w:rsidP="00DA2F3D">
      <w:pPr>
        <w:pStyle w:val="BulletIndent"/>
      </w:pPr>
      <w:r w:rsidRPr="00DA2F3D">
        <w:t>Implement and enforce North Fork Palouse River Water Quality Improvement Plan</w:t>
      </w:r>
    </w:p>
    <w:p w14:paraId="1D09DD8C" w14:textId="77777777" w:rsidR="004E6E57" w:rsidRPr="00DA2F3D" w:rsidRDefault="004E6E57" w:rsidP="00DA2F3D">
      <w:pPr>
        <w:pStyle w:val="BulletIndent"/>
      </w:pPr>
      <w:r w:rsidRPr="00DA2F3D">
        <w:t>Reduce soil erosion by requiring property owners to control storm run-off to a level that prevents soil erosion on their property.</w:t>
      </w:r>
    </w:p>
    <w:p w14:paraId="1E84F70A" w14:textId="77777777" w:rsidR="004E6E57" w:rsidRPr="00DA2F3D" w:rsidRDefault="004E6E57" w:rsidP="00DA2F3D">
      <w:pPr>
        <w:pStyle w:val="BulletIndent"/>
      </w:pPr>
      <w:r w:rsidRPr="00DA2F3D">
        <w:t xml:space="preserve">Encourage native plantings when possible. </w:t>
      </w:r>
    </w:p>
    <w:p w14:paraId="6E05F06E" w14:textId="77777777" w:rsidR="004E6E57" w:rsidRDefault="004E6E57" w:rsidP="00307020">
      <w:pPr>
        <w:pStyle w:val="Heading2"/>
      </w:pPr>
      <w:bookmarkStart w:id="88" w:name="_Toc390778187"/>
      <w:bookmarkStart w:id="89" w:name="_Toc394475201"/>
      <w:r>
        <w:t>City of Pullman</w:t>
      </w:r>
      <w:bookmarkEnd w:id="88"/>
      <w:bookmarkEnd w:id="89"/>
    </w:p>
    <w:p w14:paraId="74E595D5" w14:textId="17C05D01" w:rsidR="004E6E57" w:rsidRDefault="001455AF" w:rsidP="006F290A">
      <w:pPr>
        <w:pStyle w:val="Bodynospace"/>
        <w:shd w:val="clear" w:color="auto" w:fill="FFFFFF" w:themeFill="background1"/>
      </w:pPr>
      <w:r>
        <w:rPr>
          <w:lang w:val="en-US"/>
        </w:rPr>
        <w:t xml:space="preserve">Policies identified in </w:t>
      </w:r>
      <w:r w:rsidR="004E6E57" w:rsidRPr="001455AF">
        <w:t xml:space="preserve">Pullman’s </w:t>
      </w:r>
      <w:r w:rsidRPr="001455AF">
        <w:rPr>
          <w:lang w:val="en-US"/>
        </w:rPr>
        <w:t xml:space="preserve">Comprehensive Plan </w:t>
      </w:r>
      <w:r w:rsidR="004E6E57">
        <w:t>that would contribute significantly to improvements in</w:t>
      </w:r>
      <w:r w:rsidR="000024BA">
        <w:rPr>
          <w:lang w:val="en-US"/>
        </w:rPr>
        <w:t xml:space="preserve"> shoreline</w:t>
      </w:r>
      <w:r w:rsidR="004E6E57">
        <w:t xml:space="preserve"> ecological function in the City</w:t>
      </w:r>
      <w:r>
        <w:rPr>
          <w:lang w:val="en-US"/>
        </w:rPr>
        <w:t xml:space="preserve"> are as follows</w:t>
      </w:r>
      <w:r w:rsidR="004E6E57">
        <w:t>:</w:t>
      </w:r>
    </w:p>
    <w:p w14:paraId="15A55862" w14:textId="77777777" w:rsidR="004E6E57" w:rsidRDefault="004E6E57" w:rsidP="006F290A">
      <w:pPr>
        <w:pStyle w:val="Bodyquoteindent"/>
        <w:shd w:val="clear" w:color="auto" w:fill="FFFFFF" w:themeFill="background1"/>
      </w:pPr>
      <w:r w:rsidRPr="005706C7">
        <w:t>Policy P4.1: Attempt to restore the South Fork of the Palouse River to a more natural appearance and</w:t>
      </w:r>
      <w:r>
        <w:t xml:space="preserve"> function.</w:t>
      </w:r>
    </w:p>
    <w:p w14:paraId="033C55C3" w14:textId="77777777" w:rsidR="004E6E57" w:rsidRDefault="004E6E57" w:rsidP="006F290A">
      <w:pPr>
        <w:pStyle w:val="Bodyquoteindent"/>
        <w:shd w:val="clear" w:color="auto" w:fill="FFFFFF" w:themeFill="background1"/>
      </w:pPr>
      <w:r>
        <w:lastRenderedPageBreak/>
        <w:t>Policy P4.2: Protect riparian corridors along perennial streams from the adverse effects of development.  Maintain a buffer of vegetation (preferably native vegetation) along all streams.</w:t>
      </w:r>
    </w:p>
    <w:p w14:paraId="3CB2C91F" w14:textId="77777777" w:rsidR="004E6E57" w:rsidRDefault="004E6E57" w:rsidP="006F290A">
      <w:pPr>
        <w:pStyle w:val="Bodyquoteindent"/>
        <w:shd w:val="clear" w:color="auto" w:fill="FFFFFF" w:themeFill="background1"/>
      </w:pPr>
      <w:r>
        <w:t xml:space="preserve">Policy P4.3: Whenever possible, establish greenways to link open space areas located in close proximity to one another.” </w:t>
      </w:r>
    </w:p>
    <w:p w14:paraId="31DA7558" w14:textId="77777777" w:rsidR="004E6E57" w:rsidRDefault="004E6E57" w:rsidP="006F290A">
      <w:pPr>
        <w:pStyle w:val="Bodynospace"/>
        <w:shd w:val="clear" w:color="auto" w:fill="FFFFFF" w:themeFill="background1"/>
      </w:pPr>
      <w:r>
        <w:t>The Plan contains other goals and policies that support acquisition of habitat areas, setting back developments from the water’s edge, and working with property owners to preserve and enhance riparian areas.</w:t>
      </w:r>
    </w:p>
    <w:p w14:paraId="24D47B99" w14:textId="77777777" w:rsidR="004E6E57" w:rsidRDefault="004E6E57" w:rsidP="006F290A">
      <w:pPr>
        <w:pStyle w:val="Bodynospace"/>
        <w:shd w:val="clear" w:color="auto" w:fill="FFFFFF" w:themeFill="background1"/>
      </w:pPr>
      <w:r>
        <w:t>Stream restoration is also ongoing in the City through the Palouse-Clearwater Environmental Institute (PCEI).  A long stretch of the South Fork adjacent to the City Playfields has been enhanced with native vegetation and banks stabilized with coir fabric “logs” to help minimize erosion.  PCEI also organizes an annual spring stream cleanup activity for volunteers.  At present, there are also 13 stream segments in the City, including South Fork Palouse River and tributary streams, that are sponsored by different organizations or families under the Adopt-A-Stream program.</w:t>
      </w:r>
    </w:p>
    <w:p w14:paraId="002799B2" w14:textId="76FD565D" w:rsidR="004E6E57" w:rsidRPr="00EB7EFA" w:rsidRDefault="008D6714" w:rsidP="00307020">
      <w:pPr>
        <w:pStyle w:val="Heading2"/>
      </w:pPr>
      <w:bookmarkStart w:id="90" w:name="_Toc394475202"/>
      <w:r w:rsidRPr="00EB7EFA">
        <w:t>Additional Projects and Programs to Achieve Local Restoration Goals</w:t>
      </w:r>
      <w:bookmarkEnd w:id="90"/>
    </w:p>
    <w:p w14:paraId="5D0B5117" w14:textId="060CD22C" w:rsidR="006F290A" w:rsidRDefault="00432FDA" w:rsidP="00EB7EFA">
      <w:pPr>
        <w:pStyle w:val="Body"/>
        <w:shd w:val="clear" w:color="auto" w:fill="FFFFFF" w:themeFill="background1"/>
      </w:pPr>
      <w:r w:rsidRPr="00432FDA">
        <w:t>The</w:t>
      </w:r>
      <w:r>
        <w:rPr>
          <w:i/>
        </w:rPr>
        <w:t xml:space="preserve"> </w:t>
      </w:r>
      <w:r w:rsidR="006F290A" w:rsidRPr="00AE64E0">
        <w:t>Analysis Report</w:t>
      </w:r>
      <w:r w:rsidR="006F290A" w:rsidRPr="006F290A">
        <w:t xml:space="preserve"> (TWC and BERK 201</w:t>
      </w:r>
      <w:r w:rsidR="006F290A">
        <w:t>4</w:t>
      </w:r>
      <w:r w:rsidR="006F290A" w:rsidRPr="006F290A">
        <w:t xml:space="preserve">) provided an analysis of existing shoreline functions on a reach basis.  </w:t>
      </w:r>
      <w:r w:rsidRPr="00432FDA">
        <w:t>Based on these results</w:t>
      </w:r>
      <w:r w:rsidRPr="006F290A">
        <w:t xml:space="preserve"> </w:t>
      </w:r>
      <w:r w:rsidR="00266C81">
        <w:t>t</w:t>
      </w:r>
      <w:r w:rsidR="006F290A" w:rsidRPr="006F290A">
        <w:t>he Analysis Report identified a few restoration priorities recurring through most of the shoreline reaches.  Broadly, these priorities include</w:t>
      </w:r>
      <w:r w:rsidR="00FB324D">
        <w:t xml:space="preserve"> implementing best management practices for agricultura</w:t>
      </w:r>
      <w:r w:rsidR="00FB324D" w:rsidRPr="00FB324D">
        <w:t xml:space="preserve">l activities to provide control and improvement of water quality, and </w:t>
      </w:r>
      <w:r w:rsidR="006F290A" w:rsidRPr="00FB324D">
        <w:t>the reestablishment of vegetated</w:t>
      </w:r>
      <w:r w:rsidR="00170C9D">
        <w:t xml:space="preserve"> riparian</w:t>
      </w:r>
      <w:r w:rsidR="006F290A" w:rsidRPr="00FB324D">
        <w:t xml:space="preserve"> buffers.</w:t>
      </w:r>
      <w:r w:rsidRPr="00432FDA">
        <w:t xml:space="preserve"> </w:t>
      </w:r>
      <w:r w:rsidR="00266C81">
        <w:t xml:space="preserve"> </w:t>
      </w:r>
      <w:r>
        <w:t>P</w:t>
      </w:r>
      <w:r w:rsidRPr="00432FDA">
        <w:t xml:space="preserve">otential restoration opportunities </w:t>
      </w:r>
      <w:r>
        <w:t>identified for some specific reaches are</w:t>
      </w:r>
      <w:r w:rsidR="006F290A">
        <w:t xml:space="preserve"> discussed in more detail below. </w:t>
      </w:r>
    </w:p>
    <w:p w14:paraId="725DBA84" w14:textId="2E12840C" w:rsidR="00FE1B24" w:rsidRDefault="00FE1B24" w:rsidP="00B406C4">
      <w:pPr>
        <w:pStyle w:val="Heading3"/>
      </w:pPr>
      <w:bookmarkStart w:id="91" w:name="_Toc394475203"/>
      <w:r>
        <w:t>County</w:t>
      </w:r>
      <w:bookmarkEnd w:id="91"/>
    </w:p>
    <w:p w14:paraId="5F41DF5A" w14:textId="3BF7996F" w:rsidR="00DA2F3D" w:rsidRDefault="00EF12BA" w:rsidP="00DA2F3D">
      <w:pPr>
        <w:pStyle w:val="Heading4"/>
      </w:pPr>
      <w:r w:rsidRPr="00EF12BA">
        <w:t>Palouse River</w:t>
      </w:r>
      <w:r w:rsidR="00BD1330">
        <w:t xml:space="preserve"> Industry and Agriculture</w:t>
      </w:r>
    </w:p>
    <w:p w14:paraId="418D1A8D" w14:textId="7D225BDB" w:rsidR="00CF0469" w:rsidRDefault="00BD1330" w:rsidP="00FC1066">
      <w:pPr>
        <w:pStyle w:val="Body"/>
      </w:pPr>
      <w:r>
        <w:t xml:space="preserve">Restoration recommendations for the Palouse River are well detailed in the TMDLs for both the </w:t>
      </w:r>
      <w:proofErr w:type="spellStart"/>
      <w:r>
        <w:t>mainstem</w:t>
      </w:r>
      <w:proofErr w:type="spellEnd"/>
      <w:r>
        <w:t xml:space="preserve"> and north fork, described above. </w:t>
      </w:r>
      <w:r w:rsidR="00266C81">
        <w:t xml:space="preserve"> </w:t>
      </w:r>
      <w:r>
        <w:t>Of the specific</w:t>
      </w:r>
      <w:r w:rsidR="00796BFC">
        <w:t xml:space="preserve"> County</w:t>
      </w:r>
      <w:r>
        <w:t xml:space="preserve"> reaches identified in the Analysis Report</w:t>
      </w:r>
      <w:r w:rsidR="00796BFC">
        <w:t>,</w:t>
      </w:r>
      <w:r w:rsidR="003D5DDD">
        <w:t xml:space="preserve"> Reach 8</w:t>
      </w:r>
      <w:r>
        <w:t>-</w:t>
      </w:r>
      <w:r w:rsidR="003D5DDD">
        <w:t xml:space="preserve">County </w:t>
      </w:r>
      <w:r>
        <w:t>Industrial appears to be most degraded</w:t>
      </w:r>
      <w:r w:rsidR="003D5DDD">
        <w:t xml:space="preserve">. </w:t>
      </w:r>
      <w:r w:rsidR="00266C81">
        <w:t xml:space="preserve"> </w:t>
      </w:r>
      <w:r w:rsidR="003D5DDD">
        <w:t>This reach lies just outside of the northwest Colfax city limits and is impacted by industrial uses.</w:t>
      </w:r>
      <w:r w:rsidR="00266C81">
        <w:t xml:space="preserve"> </w:t>
      </w:r>
      <w:r w:rsidR="003D5DDD">
        <w:t xml:space="preserve"> Increasing the riparian native plant density and width of vegetated buffer would help protect the river from the adjacent upland uses. </w:t>
      </w:r>
      <w:r w:rsidR="00266C81">
        <w:t xml:space="preserve"> </w:t>
      </w:r>
      <w:r w:rsidR="003D5DDD">
        <w:t xml:space="preserve">Other reaches with </w:t>
      </w:r>
      <w:r>
        <w:t xml:space="preserve">high </w:t>
      </w:r>
      <w:r w:rsidR="003D5DDD">
        <w:t xml:space="preserve">potential for restoration include those </w:t>
      </w:r>
      <w:r w:rsidR="00D04846">
        <w:t xml:space="preserve">most heavily </w:t>
      </w:r>
      <w:r w:rsidR="003D5DDD">
        <w:t>impacted from agricultural practices</w:t>
      </w:r>
      <w:r w:rsidR="00D04846">
        <w:t>,</w:t>
      </w:r>
      <w:r w:rsidR="003D5DDD">
        <w:t xml:space="preserve"> primarily</w:t>
      </w:r>
      <w:r w:rsidR="00D04846">
        <w:t xml:space="preserve"> Reach</w:t>
      </w:r>
      <w:r w:rsidR="003D5DDD">
        <w:t xml:space="preserve"> 5</w:t>
      </w:r>
      <w:r w:rsidR="00CF0469">
        <w:t xml:space="preserve"> –</w:t>
      </w:r>
      <w:r w:rsidR="003D5DDD">
        <w:t>Agriculture</w:t>
      </w:r>
      <w:r w:rsidR="00CF0469">
        <w:t xml:space="preserve"> (along the southwest border of the County </w:t>
      </w:r>
      <w:r w:rsidR="00CF0469">
        <w:lastRenderedPageBreak/>
        <w:t>from near the junction with Franklin and Adams Counties, through Hooper to where the river turns east</w:t>
      </w:r>
      <w:r w:rsidR="003D5DDD">
        <w:t xml:space="preserve">) and </w:t>
      </w:r>
      <w:r w:rsidR="00D04846">
        <w:t xml:space="preserve">Reach </w:t>
      </w:r>
      <w:r w:rsidR="003D5DDD">
        <w:t xml:space="preserve">10 </w:t>
      </w:r>
      <w:r w:rsidR="00CF0469">
        <w:t>-</w:t>
      </w:r>
      <w:r w:rsidR="003D5DDD">
        <w:t>North Fork Palouse Agriculture</w:t>
      </w:r>
      <w:r w:rsidR="00CF0469">
        <w:t>-</w:t>
      </w:r>
      <w:r w:rsidR="00D04846">
        <w:t xml:space="preserve"> </w:t>
      </w:r>
      <w:r w:rsidR="00CF0469">
        <w:t>(</w:t>
      </w:r>
      <w:r w:rsidR="00D04846">
        <w:t>from the Idaho border to just west of the community of Glenwood</w:t>
      </w:r>
      <w:r w:rsidR="003D5DDD">
        <w:t>)</w:t>
      </w:r>
      <w:r w:rsidR="00CF0469">
        <w:t xml:space="preserve">. </w:t>
      </w:r>
      <w:r w:rsidR="00266C81">
        <w:t xml:space="preserve"> </w:t>
      </w:r>
      <w:r w:rsidR="00BE6E91">
        <w:t xml:space="preserve">Working with private landowners to voluntarily implement </w:t>
      </w:r>
      <w:r w:rsidR="00CF0469">
        <w:t xml:space="preserve">agriculture BMPs and </w:t>
      </w:r>
      <w:r w:rsidR="00CF0469" w:rsidRPr="00CF0469">
        <w:t xml:space="preserve">habitat improvement projects involving out-of-stream riparian restoration </w:t>
      </w:r>
      <w:r w:rsidR="00CF0469">
        <w:t xml:space="preserve">would </w:t>
      </w:r>
      <w:r w:rsidR="00BE6E91">
        <w:t>be beneficial to</w:t>
      </w:r>
      <w:r w:rsidR="00CF0469">
        <w:t xml:space="preserve"> these shorelines. </w:t>
      </w:r>
    </w:p>
    <w:p w14:paraId="2A2ACA6F" w14:textId="5BB5DF23" w:rsidR="00DA2F3D" w:rsidRDefault="00FC1066" w:rsidP="00DA2F3D">
      <w:pPr>
        <w:pStyle w:val="Heading4"/>
      </w:pPr>
      <w:r>
        <w:t>South Fork Palouse River</w:t>
      </w:r>
      <w:r w:rsidR="00BD1330">
        <w:t xml:space="preserve"> Agriculture</w:t>
      </w:r>
    </w:p>
    <w:p w14:paraId="6A9BEF40" w14:textId="46A4D120" w:rsidR="00731534" w:rsidRPr="00731534" w:rsidRDefault="00BD1330" w:rsidP="00731534">
      <w:pPr>
        <w:pStyle w:val="Body"/>
      </w:pPr>
      <w:r>
        <w:t xml:space="preserve">A long stretch of the </w:t>
      </w:r>
      <w:r w:rsidR="00FC1066">
        <w:t xml:space="preserve">South Fork </w:t>
      </w:r>
      <w:r>
        <w:t xml:space="preserve">Palouse River from just outside of Pullman to where the river veers west toward Colfax </w:t>
      </w:r>
      <w:r w:rsidR="00731534">
        <w:t>(</w:t>
      </w:r>
      <w:r>
        <w:t xml:space="preserve">Reaches </w:t>
      </w:r>
      <w:r w:rsidR="00FC1066">
        <w:t>2 and 3</w:t>
      </w:r>
      <w:r w:rsidR="00731534">
        <w:t xml:space="preserve">) have the most potential for restoration due to degradation from agricultural practices. </w:t>
      </w:r>
      <w:r w:rsidR="00266C81">
        <w:t xml:space="preserve"> </w:t>
      </w:r>
      <w:r w:rsidR="00731534" w:rsidRPr="00731534">
        <w:t xml:space="preserve">Working with private landowners to voluntarily implement agriculture BMPs and habitat improvement projects involving out-of-stream riparian restoration would be beneficial to these shorelines. </w:t>
      </w:r>
    </w:p>
    <w:p w14:paraId="6B3E32C8" w14:textId="42263F79" w:rsidR="00DA2F3D" w:rsidRDefault="00917381" w:rsidP="00DA2F3D">
      <w:pPr>
        <w:pStyle w:val="Heading4"/>
      </w:pPr>
      <w:r w:rsidRPr="00BE6E91">
        <w:t>John Wayne Pioneer Trail</w:t>
      </w:r>
    </w:p>
    <w:p w14:paraId="01DF5536" w14:textId="4C2F002B" w:rsidR="00F51076" w:rsidRPr="00266C81" w:rsidRDefault="00D168F3" w:rsidP="00266C81">
      <w:pPr>
        <w:pStyle w:val="Body"/>
      </w:pPr>
      <w:r>
        <w:t xml:space="preserve">The John Wayne Pioneer Trail </w:t>
      </w:r>
      <w:r w:rsidR="005845DC" w:rsidRPr="005845DC">
        <w:t>follows the former railway roadbed of the Chicago, Milwaukee, St. Paul &amp; Pacific Railroad</w:t>
      </w:r>
      <w:r w:rsidR="005845DC">
        <w:t xml:space="preserve"> which </w:t>
      </w:r>
      <w:r>
        <w:t xml:space="preserve">runs </w:t>
      </w:r>
      <w:r w:rsidR="00BA7E76">
        <w:t>through</w:t>
      </w:r>
      <w:r>
        <w:t xml:space="preserve"> portions of </w:t>
      </w:r>
      <w:r w:rsidR="00BA7E76">
        <w:t xml:space="preserve">the shoreline within all three Pine Creek Reaches and portions of Rock Creek Reaches 3 (near </w:t>
      </w:r>
      <w:proofErr w:type="spellStart"/>
      <w:r w:rsidR="00BA7E76">
        <w:t>Imbler</w:t>
      </w:r>
      <w:proofErr w:type="spellEnd"/>
      <w:r w:rsidR="00BA7E76">
        <w:t xml:space="preserve"> </w:t>
      </w:r>
      <w:r w:rsidR="00BA7E76" w:rsidRPr="00266C81">
        <w:t>Creek</w:t>
      </w:r>
      <w:r w:rsidR="00BA7E76">
        <w:t xml:space="preserve">) </w:t>
      </w:r>
      <w:r w:rsidR="00BA7E76" w:rsidRPr="00266C81">
        <w:t>and 4 (near the Cottonwood Creek confluence)</w:t>
      </w:r>
      <w:r w:rsidRPr="00266C81">
        <w:t xml:space="preserve">. </w:t>
      </w:r>
      <w:r w:rsidR="00266C81" w:rsidRPr="00266C81">
        <w:t xml:space="preserve"> </w:t>
      </w:r>
      <w:r w:rsidR="00F51076" w:rsidRPr="00266C81">
        <w:t xml:space="preserve">The trail is maintained by Washington State Parks and has a management plan in place. </w:t>
      </w:r>
      <w:r w:rsidR="00266C81">
        <w:t xml:space="preserve"> </w:t>
      </w:r>
      <w:r w:rsidR="00F51076" w:rsidRPr="00266C81">
        <w:t xml:space="preserve">Relevant issues identified and addressed in the plan include control of noxious weeds, preservation of natural plant and animal communities and general hydrology concerns such as flooding hazards and potential for water quality degradation (Washington State Parks and Recreation Commission 2000). </w:t>
      </w:r>
    </w:p>
    <w:p w14:paraId="519DD4F2" w14:textId="6CB56784" w:rsidR="00F51076" w:rsidRPr="00F51076" w:rsidRDefault="00BA7E76" w:rsidP="00F51076">
      <w:pPr>
        <w:pStyle w:val="Body"/>
      </w:pPr>
      <w:r>
        <w:t xml:space="preserve">While restoration potential is limited in Rock Creek Reaches 3 and 4, as functions are already fairly unaltered, restoration potential exists for the Pine Creek reaches, especially Reach 1 which is </w:t>
      </w:r>
      <w:r w:rsidRPr="00BA7E76">
        <w:t xml:space="preserve">dominated by agriculture and Reach 2 </w:t>
      </w:r>
      <w:r>
        <w:t xml:space="preserve">which consists of </w:t>
      </w:r>
      <w:r w:rsidRPr="00BA7E76">
        <w:t>wastewater treatment lagoons.</w:t>
      </w:r>
      <w:r>
        <w:t xml:space="preserve"> </w:t>
      </w:r>
      <w:r w:rsidR="00266C81">
        <w:t xml:space="preserve"> </w:t>
      </w:r>
      <w:r>
        <w:t>H</w:t>
      </w:r>
      <w:r w:rsidRPr="00BA7E76">
        <w:t>abitat improvement projects involving out-of-stream riparian restoration</w:t>
      </w:r>
      <w:r w:rsidR="005845DC" w:rsidRPr="005845DC">
        <w:t xml:space="preserve"> </w:t>
      </w:r>
      <w:r w:rsidR="005845DC">
        <w:t xml:space="preserve">and increasing in-stream channel complexity and habitat features such as the addition of LWD would benefit these </w:t>
      </w:r>
      <w:r w:rsidR="005845DC" w:rsidRPr="00266C81">
        <w:t xml:space="preserve">reaches. </w:t>
      </w:r>
      <w:r w:rsidR="00266C81" w:rsidRPr="00266C81">
        <w:t xml:space="preserve"> </w:t>
      </w:r>
      <w:r w:rsidR="005845DC" w:rsidRPr="00266C81">
        <w:t>The trail provides</w:t>
      </w:r>
      <w:r w:rsidR="005845DC" w:rsidRPr="005845DC">
        <w:t xml:space="preserve"> a good opportunity for public involvement and education. </w:t>
      </w:r>
    </w:p>
    <w:p w14:paraId="505DD43B" w14:textId="1F2DC8FF" w:rsidR="00DA2F3D" w:rsidRDefault="00731534" w:rsidP="00DA2F3D">
      <w:pPr>
        <w:pStyle w:val="Heading4"/>
      </w:pPr>
      <w:proofErr w:type="spellStart"/>
      <w:r w:rsidRPr="009652D7">
        <w:t>Klemgard</w:t>
      </w:r>
      <w:proofErr w:type="spellEnd"/>
      <w:r w:rsidRPr="009652D7">
        <w:t xml:space="preserve"> County Park</w:t>
      </w:r>
    </w:p>
    <w:p w14:paraId="33334BC8" w14:textId="3AA3BC04" w:rsidR="00731534" w:rsidRPr="00266C81" w:rsidRDefault="00D168F3" w:rsidP="00731534">
      <w:pPr>
        <w:pStyle w:val="Body"/>
      </w:pPr>
      <w:proofErr w:type="spellStart"/>
      <w:r w:rsidRPr="00266C81">
        <w:t>Klemgard</w:t>
      </w:r>
      <w:proofErr w:type="spellEnd"/>
      <w:r w:rsidRPr="00266C81">
        <w:t xml:space="preserve"> County Park is located along </w:t>
      </w:r>
      <w:r w:rsidR="009652D7" w:rsidRPr="00266C81">
        <w:t xml:space="preserve">Union Flat Creek </w:t>
      </w:r>
      <w:r w:rsidR="00731534" w:rsidRPr="00266C81">
        <w:t>(Reach 3)</w:t>
      </w:r>
      <w:r w:rsidRPr="00266C81">
        <w:t xml:space="preserve"> </w:t>
      </w:r>
      <w:r w:rsidR="003943E7" w:rsidRPr="00266C81">
        <w:t>just northeast of Evans Road</w:t>
      </w:r>
      <w:r w:rsidRPr="00266C81">
        <w:t xml:space="preserve">. </w:t>
      </w:r>
      <w:r w:rsidR="00266C81" w:rsidRPr="00266C81">
        <w:t xml:space="preserve"> </w:t>
      </w:r>
      <w:r w:rsidRPr="00266C81">
        <w:t xml:space="preserve">Functions in this Reach </w:t>
      </w:r>
      <w:r w:rsidR="00083D37" w:rsidRPr="00266C81">
        <w:t xml:space="preserve">are generally altered by agricultural uses and loss of riparian vegetation. </w:t>
      </w:r>
      <w:r w:rsidR="00266C81" w:rsidRPr="00266C81">
        <w:t xml:space="preserve"> </w:t>
      </w:r>
      <w:r w:rsidRPr="00266C81">
        <w:t xml:space="preserve">The park provides a good </w:t>
      </w:r>
      <w:r w:rsidR="00083D37" w:rsidRPr="00266C81">
        <w:t>opportunity for</w:t>
      </w:r>
      <w:r w:rsidR="00D9650B" w:rsidRPr="00266C81">
        <w:t xml:space="preserve"> </w:t>
      </w:r>
      <w:r w:rsidR="00CC364D" w:rsidRPr="00266C81">
        <w:t xml:space="preserve">restoration activities which could include increasing the density and width of riparian buffer with native plant installation, as well as improving habitat connectivity between the stream channel and the forested area to the south. </w:t>
      </w:r>
    </w:p>
    <w:p w14:paraId="0E362E0F" w14:textId="7FF19F40" w:rsidR="00DA2F3D" w:rsidRDefault="009652D7" w:rsidP="00DA2F3D">
      <w:pPr>
        <w:pStyle w:val="Heading4"/>
      </w:pPr>
      <w:proofErr w:type="spellStart"/>
      <w:r w:rsidRPr="009652D7">
        <w:lastRenderedPageBreak/>
        <w:t>Wawawai</w:t>
      </w:r>
      <w:proofErr w:type="spellEnd"/>
      <w:r w:rsidRPr="009652D7">
        <w:t xml:space="preserve"> County Park</w:t>
      </w:r>
    </w:p>
    <w:p w14:paraId="207ECB02" w14:textId="4F91B463" w:rsidR="00D168F3" w:rsidRDefault="00AE029A" w:rsidP="00D168F3">
      <w:pPr>
        <w:pStyle w:val="Body"/>
      </w:pPr>
      <w:proofErr w:type="spellStart"/>
      <w:r>
        <w:t>Wawawai</w:t>
      </w:r>
      <w:proofErr w:type="spellEnd"/>
      <w:r>
        <w:t xml:space="preserve"> County Park</w:t>
      </w:r>
      <w:r w:rsidR="00D168F3" w:rsidRPr="00D168F3">
        <w:rPr>
          <w:rFonts w:ascii="Arial" w:hAnsi="Arial" w:cs="Arial"/>
          <w:color w:val="000000"/>
          <w:sz w:val="26"/>
          <w:szCs w:val="20"/>
        </w:rPr>
        <w:t xml:space="preserve"> </w:t>
      </w:r>
      <w:r w:rsidR="00D168F3" w:rsidRPr="00D168F3">
        <w:t>sits in the Snake River Canyon approximately three miles upstream from Lower Granite Dam</w:t>
      </w:r>
      <w:r>
        <w:t xml:space="preserve"> </w:t>
      </w:r>
      <w:r w:rsidR="00D168F3">
        <w:t>within</w:t>
      </w:r>
      <w:r>
        <w:t xml:space="preserve"> Reach 3</w:t>
      </w:r>
      <w:r w:rsidR="00D168F3">
        <w:t xml:space="preserve">. The Park </w:t>
      </w:r>
      <w:r>
        <w:t xml:space="preserve">provides wonderful </w:t>
      </w:r>
      <w:r w:rsidRPr="009652D7">
        <w:t xml:space="preserve">restoration potential </w:t>
      </w:r>
      <w:r>
        <w:t xml:space="preserve">for </w:t>
      </w:r>
      <w:r w:rsidRPr="009652D7">
        <w:t>providing opportunities for public involvement and education.</w:t>
      </w:r>
      <w:r w:rsidR="00D168F3">
        <w:t xml:space="preserve"> </w:t>
      </w:r>
      <w:r w:rsidR="00266C81">
        <w:t xml:space="preserve"> </w:t>
      </w:r>
      <w:r w:rsidR="00D168F3">
        <w:t xml:space="preserve">The reach includes the shorelines along </w:t>
      </w:r>
      <w:proofErr w:type="spellStart"/>
      <w:r w:rsidR="00D168F3">
        <w:t>Wawawai</w:t>
      </w:r>
      <w:proofErr w:type="spellEnd"/>
      <w:r w:rsidR="00D168F3">
        <w:t xml:space="preserve"> Bay, which are generally well vegetated, however the shorelines immediately adjacent to the Snake River main channel are not. </w:t>
      </w:r>
      <w:r w:rsidR="00266C81">
        <w:t xml:space="preserve"> </w:t>
      </w:r>
      <w:r w:rsidR="00D168F3">
        <w:t>Reducing s</w:t>
      </w:r>
      <w:r w:rsidR="00D168F3" w:rsidRPr="00D168F3">
        <w:t>horeline armoring, improv</w:t>
      </w:r>
      <w:r w:rsidR="00D168F3">
        <w:t>ing</w:t>
      </w:r>
      <w:r w:rsidR="00D168F3" w:rsidRPr="00D168F3">
        <w:t xml:space="preserve"> streambank stabilization, </w:t>
      </w:r>
      <w:r w:rsidR="00D168F3">
        <w:t>and</w:t>
      </w:r>
      <w:r w:rsidR="00D168F3" w:rsidRPr="00D168F3">
        <w:t xml:space="preserve"> add</w:t>
      </w:r>
      <w:r w:rsidR="00D168F3">
        <w:t>ing</w:t>
      </w:r>
      <w:r w:rsidR="00D168F3" w:rsidRPr="00D168F3">
        <w:t xml:space="preserve"> native vegetation and LWD</w:t>
      </w:r>
      <w:r w:rsidR="00D168F3">
        <w:t xml:space="preserve"> would improve function and park a</w:t>
      </w:r>
      <w:r w:rsidR="00266C81">
        <w:t>e</w:t>
      </w:r>
      <w:r w:rsidR="00D168F3">
        <w:t>s</w:t>
      </w:r>
      <w:r w:rsidR="00266C81">
        <w:t>th</w:t>
      </w:r>
      <w:r w:rsidR="00D168F3">
        <w:t>etics</w:t>
      </w:r>
      <w:r w:rsidR="00D168F3" w:rsidRPr="00D168F3">
        <w:t xml:space="preserve">. </w:t>
      </w:r>
    </w:p>
    <w:p w14:paraId="73774AB7" w14:textId="0D781F0D" w:rsidR="00DA2F3D" w:rsidRDefault="00284617" w:rsidP="00DA2F3D">
      <w:pPr>
        <w:pStyle w:val="Heading4"/>
        <w:rPr>
          <w:rFonts w:eastAsiaTheme="minorEastAsia"/>
        </w:rPr>
      </w:pPr>
      <w:r>
        <w:t xml:space="preserve">Cottonwood Creek </w:t>
      </w:r>
      <w:r w:rsidRPr="00796BFC">
        <w:t>Wetlands</w:t>
      </w:r>
    </w:p>
    <w:p w14:paraId="424ADE82" w14:textId="427A410C" w:rsidR="00284617" w:rsidRPr="00DA2F3D" w:rsidRDefault="00271401" w:rsidP="00DA2F3D">
      <w:pPr>
        <w:pStyle w:val="Body"/>
      </w:pPr>
      <w:r w:rsidRPr="00DA2F3D">
        <w:rPr>
          <w:rFonts w:eastAsiaTheme="minorEastAsia"/>
        </w:rPr>
        <w:t xml:space="preserve">An </w:t>
      </w:r>
      <w:r w:rsidRPr="00DA2F3D">
        <w:t xml:space="preserve">extensive area mapped as potentially associated wetland (PAW) is included in shoreline jurisdiction, identified as Cottonwood Creek Reach 2. </w:t>
      </w:r>
      <w:r w:rsidR="00B4227A" w:rsidRPr="00DA2F3D">
        <w:t xml:space="preserve"> </w:t>
      </w:r>
      <w:r w:rsidRPr="00DA2F3D">
        <w:t xml:space="preserve">Most of the PAW is in agricultural use and some is developed. </w:t>
      </w:r>
      <w:r w:rsidR="00B4227A" w:rsidRPr="00DA2F3D">
        <w:t xml:space="preserve"> </w:t>
      </w:r>
      <w:r w:rsidRPr="00DA2F3D">
        <w:t xml:space="preserve">Opportunity exists to protect the existing wetland function and restore those </w:t>
      </w:r>
      <w:r w:rsidR="00796BFC" w:rsidRPr="00DA2F3D">
        <w:t xml:space="preserve">areas </w:t>
      </w:r>
      <w:r w:rsidRPr="00DA2F3D">
        <w:t xml:space="preserve">impacted from agriculture. </w:t>
      </w:r>
    </w:p>
    <w:p w14:paraId="52753A9E" w14:textId="77777777" w:rsidR="00FE1B24" w:rsidRDefault="00FE1B24" w:rsidP="00B406C4">
      <w:pPr>
        <w:pStyle w:val="Heading3"/>
      </w:pPr>
      <w:bookmarkStart w:id="92" w:name="_Toc394475204"/>
      <w:r>
        <w:t>Cities and Towns</w:t>
      </w:r>
      <w:bookmarkEnd w:id="92"/>
      <w:r>
        <w:t xml:space="preserve"> </w:t>
      </w:r>
    </w:p>
    <w:p w14:paraId="09004DFD" w14:textId="77777777" w:rsidR="00062A1A" w:rsidRDefault="00062A1A" w:rsidP="007D156D">
      <w:pPr>
        <w:pStyle w:val="Heading4"/>
      </w:pPr>
      <w:r>
        <w:t>Colfax</w:t>
      </w:r>
    </w:p>
    <w:p w14:paraId="2612F163" w14:textId="45BA44FD" w:rsidR="00CF791E" w:rsidRPr="00CF791E" w:rsidRDefault="00062A1A" w:rsidP="00CF791E">
      <w:pPr>
        <w:pStyle w:val="Body"/>
      </w:pPr>
      <w:r>
        <w:t xml:space="preserve">In Colfax, Reaches 6, 7 and 8 of the South Fork Palouse River spanning from West Railroad Avenue to just after the river turns east, are entirely contained in a flume. </w:t>
      </w:r>
      <w:r w:rsidR="00B4227A">
        <w:t xml:space="preserve"> </w:t>
      </w:r>
      <w:r>
        <w:t xml:space="preserve">Restoring the natural channel through the city would yield great ecological benefit. </w:t>
      </w:r>
      <w:r w:rsidR="00B4227A">
        <w:t xml:space="preserve"> </w:t>
      </w:r>
      <w:r>
        <w:t xml:space="preserve">Outside of the flume, Reaches 5, 9, 3, and 1 are most degraded. </w:t>
      </w:r>
      <w:r w:rsidR="00B4227A">
        <w:t xml:space="preserve"> </w:t>
      </w:r>
      <w:r>
        <w:t xml:space="preserve">Restoration opportunities exist </w:t>
      </w:r>
      <w:r w:rsidR="00CF791E">
        <w:t xml:space="preserve">to reduce shoreline armoring, increase </w:t>
      </w:r>
      <w:r w:rsidR="00CF791E" w:rsidRPr="00CF791E">
        <w:t>native vegetation</w:t>
      </w:r>
      <w:r w:rsidR="00CF791E">
        <w:t xml:space="preserve"> cover</w:t>
      </w:r>
      <w:r w:rsidR="00CF791E" w:rsidRPr="00CF791E">
        <w:t xml:space="preserve">, and </w:t>
      </w:r>
      <w:r w:rsidR="00CF791E">
        <w:t>include educational materials such as</w:t>
      </w:r>
      <w:r w:rsidR="00CF791E" w:rsidRPr="00CF791E">
        <w:t xml:space="preserve"> interpretive nature and/or historical signs</w:t>
      </w:r>
      <w:r w:rsidR="00CF791E">
        <w:t>, as well as</w:t>
      </w:r>
      <w:r w:rsidR="00CF791E" w:rsidRPr="00CF791E">
        <w:t xml:space="preserve"> </w:t>
      </w:r>
      <w:r w:rsidR="00CF791E">
        <w:t>enhancing</w:t>
      </w:r>
      <w:r w:rsidR="00CF791E" w:rsidRPr="00CF791E">
        <w:t xml:space="preserve"> and maintain</w:t>
      </w:r>
      <w:r w:rsidR="00CF791E">
        <w:t>ing</w:t>
      </w:r>
      <w:r w:rsidR="00CF791E" w:rsidRPr="00CF791E">
        <w:t xml:space="preserve"> the </w:t>
      </w:r>
      <w:r w:rsidR="00CF791E">
        <w:t xml:space="preserve">areas mapped as associated wetland. </w:t>
      </w:r>
      <w:r w:rsidR="00B4227A">
        <w:t xml:space="preserve"> </w:t>
      </w:r>
      <w:r w:rsidR="00CF791E">
        <w:t xml:space="preserve">The city parks located in Reaches 3 and 5 provide good opportunities for such improvements. </w:t>
      </w:r>
    </w:p>
    <w:p w14:paraId="5694DF6C" w14:textId="5196ED1A" w:rsidR="00E70C51" w:rsidRDefault="00500C7D" w:rsidP="007D156D">
      <w:pPr>
        <w:pStyle w:val="Heading4"/>
      </w:pPr>
      <w:r>
        <w:t>Malden</w:t>
      </w:r>
    </w:p>
    <w:p w14:paraId="2EC1C5CE" w14:textId="2CA12578" w:rsidR="007B4C1B" w:rsidRPr="007B4C1B" w:rsidRDefault="00E450EB" w:rsidP="008E195B">
      <w:pPr>
        <w:pStyle w:val="Body"/>
      </w:pPr>
      <w:r>
        <w:t xml:space="preserve">The </w:t>
      </w:r>
      <w:r w:rsidR="007B4C1B" w:rsidRPr="007B4C1B">
        <w:t>John Wayne Pioneer Trail</w:t>
      </w:r>
      <w:r>
        <w:t xml:space="preserve"> runs through the Pine Creek shoreline in Malden, offering great</w:t>
      </w:r>
      <w:r w:rsidRPr="00E450EB">
        <w:t xml:space="preserve"> restoration potential for providing opportunities for public involvement and education.</w:t>
      </w:r>
    </w:p>
    <w:p w14:paraId="359FF201" w14:textId="77777777" w:rsidR="00062A1A" w:rsidRPr="00436410" w:rsidRDefault="00062A1A" w:rsidP="007D156D">
      <w:pPr>
        <w:pStyle w:val="Heading4"/>
      </w:pPr>
      <w:r w:rsidRPr="00436410">
        <w:t>Palouse</w:t>
      </w:r>
    </w:p>
    <w:p w14:paraId="412E9B3B" w14:textId="33BC7D46" w:rsidR="007B6A62" w:rsidRPr="00436410" w:rsidRDefault="007B6A62" w:rsidP="00436410">
      <w:pPr>
        <w:pStyle w:val="Body"/>
      </w:pPr>
      <w:r w:rsidRPr="007B6A62">
        <w:t xml:space="preserve">In </w:t>
      </w:r>
      <w:r>
        <w:t>the City of Palouse, Reach</w:t>
      </w:r>
      <w:r w:rsidRPr="007B6A62">
        <w:t xml:space="preserve"> </w:t>
      </w:r>
      <w:r>
        <w:t xml:space="preserve">2, which encompasses industrial development in the southwest portion of the </w:t>
      </w:r>
      <w:r w:rsidR="00B4227A">
        <w:t>C</w:t>
      </w:r>
      <w:r>
        <w:t>ity, and Reach 4</w:t>
      </w:r>
      <w:r w:rsidR="00B4227A">
        <w:t>,</w:t>
      </w:r>
      <w:r>
        <w:t xml:space="preserve"> which encompasses the commercial development primarily on the north side of the Palouse River, south of Main street between Highway 27 and South River Road, </w:t>
      </w:r>
      <w:r w:rsidR="00EE046D">
        <w:t xml:space="preserve">are the most modified of the City reaches and </w:t>
      </w:r>
      <w:r>
        <w:t>have the most potential for restoration</w:t>
      </w:r>
      <w:r w:rsidR="00EE046D">
        <w:t xml:space="preserve">. </w:t>
      </w:r>
      <w:r w:rsidR="00B4227A">
        <w:t xml:space="preserve"> </w:t>
      </w:r>
      <w:r w:rsidR="00436410">
        <w:t xml:space="preserve">Restoration opportunities include increasing the width and density of native riparian vegetation where feasible, </w:t>
      </w:r>
      <w:r w:rsidRPr="007B6A62">
        <w:t>includ</w:t>
      </w:r>
      <w:r w:rsidR="00436410">
        <w:t>ing</w:t>
      </w:r>
      <w:r w:rsidRPr="007B6A62">
        <w:t xml:space="preserve"> educational materials such as interpretive nature and/or historical signs</w:t>
      </w:r>
      <w:r w:rsidR="00436410">
        <w:t xml:space="preserve"> at public access or view points</w:t>
      </w:r>
      <w:r w:rsidRPr="007B6A62">
        <w:t xml:space="preserve">, </w:t>
      </w:r>
      <w:r w:rsidR="00436410">
        <w:t>and</w:t>
      </w:r>
      <w:r w:rsidRPr="007B6A62">
        <w:t xml:space="preserve"> enhancing the areas mapped as associated wetland. </w:t>
      </w:r>
    </w:p>
    <w:p w14:paraId="11F1EA46" w14:textId="77777777" w:rsidR="00062A1A" w:rsidRPr="005B1481" w:rsidRDefault="00062A1A" w:rsidP="007D156D">
      <w:pPr>
        <w:pStyle w:val="Heading4"/>
      </w:pPr>
      <w:r w:rsidRPr="005B1481">
        <w:lastRenderedPageBreak/>
        <w:t>Pullman</w:t>
      </w:r>
    </w:p>
    <w:p w14:paraId="33D882DE" w14:textId="6A9F8E89" w:rsidR="00E66722" w:rsidRPr="00B4227A" w:rsidRDefault="00C50F8D" w:rsidP="00B4227A">
      <w:pPr>
        <w:pStyle w:val="Body"/>
      </w:pPr>
      <w:r w:rsidRPr="00B4227A">
        <w:t xml:space="preserve">The Commercial/Business District reach (Reach 2) of the South Fork Palouse River, running through downtown Pullman from approximately NW State Street to NE Spring Street, was identified as the most degraded reach in the City. </w:t>
      </w:r>
      <w:r w:rsidR="00B4227A" w:rsidRPr="00B4227A">
        <w:t xml:space="preserve"> </w:t>
      </w:r>
      <w:r w:rsidR="00853372" w:rsidRPr="00B4227A">
        <w:t xml:space="preserve">Vegetation in the reach is mostly weedy herbaceous species, with a few shrubs and fewer trees. </w:t>
      </w:r>
      <w:r w:rsidR="00B4227A" w:rsidRPr="00B4227A">
        <w:t xml:space="preserve"> </w:t>
      </w:r>
      <w:r w:rsidRPr="00B4227A">
        <w:t xml:space="preserve">The Downtown Pullman River Walk </w:t>
      </w:r>
      <w:r w:rsidR="0098613C" w:rsidRPr="00B4227A">
        <w:t xml:space="preserve">(portion of the Bill </w:t>
      </w:r>
      <w:proofErr w:type="spellStart"/>
      <w:r w:rsidR="0098613C" w:rsidRPr="00B4227A">
        <w:t>Chipman</w:t>
      </w:r>
      <w:proofErr w:type="spellEnd"/>
      <w:r w:rsidR="0098613C" w:rsidRPr="00B4227A">
        <w:t xml:space="preserve"> Trail) </w:t>
      </w:r>
      <w:r w:rsidRPr="00B4227A">
        <w:t xml:space="preserve">runs through this reach and </w:t>
      </w:r>
      <w:r w:rsidR="00853372" w:rsidRPr="00B4227A">
        <w:t>o</w:t>
      </w:r>
      <w:r w:rsidR="005B1481" w:rsidRPr="00B4227A">
        <w:t xml:space="preserve">pportunities exist for </w:t>
      </w:r>
      <w:r w:rsidR="00853372" w:rsidRPr="00B4227A">
        <w:t xml:space="preserve">public involvement and education. </w:t>
      </w:r>
      <w:r w:rsidR="00B4227A" w:rsidRPr="00B4227A">
        <w:t xml:space="preserve"> </w:t>
      </w:r>
      <w:r w:rsidR="00E66722" w:rsidRPr="00B4227A">
        <w:t>While the hydrologic and habitat functional potential of this reach is limited as the channel is confined between vertical concrete walls in sections, and is in close proximity to busy downtown development, there is potential for including vegetation function and visual appeal through r</w:t>
      </w:r>
      <w:r w:rsidR="00853372" w:rsidRPr="00B4227A">
        <w:t>iparian planting</w:t>
      </w:r>
      <w:r w:rsidR="00E66722" w:rsidRPr="00B4227A">
        <w:t xml:space="preserve">s. </w:t>
      </w:r>
    </w:p>
    <w:p w14:paraId="16A9E668" w14:textId="77777777" w:rsidR="00B4227A" w:rsidRPr="00B4227A" w:rsidRDefault="0098613C" w:rsidP="00B4227A">
      <w:pPr>
        <w:pStyle w:val="Body"/>
      </w:pPr>
      <w:r w:rsidRPr="00B4227A">
        <w:t xml:space="preserve">The Palouse Conservation District and </w:t>
      </w:r>
      <w:r w:rsidR="00E66722" w:rsidRPr="00B4227A">
        <w:t>PCEI ha</w:t>
      </w:r>
      <w:r w:rsidRPr="00B4227A">
        <w:t>ve</w:t>
      </w:r>
      <w:r w:rsidR="00E66722" w:rsidRPr="00B4227A">
        <w:t xml:space="preserve"> do</w:t>
      </w:r>
      <w:r w:rsidR="00CF4B0A" w:rsidRPr="00B4227A">
        <w:t>ne</w:t>
      </w:r>
      <w:r w:rsidR="00E66722" w:rsidRPr="00B4227A">
        <w:t xml:space="preserve"> several </w:t>
      </w:r>
      <w:r w:rsidRPr="00B4227A">
        <w:t xml:space="preserve">volunteer </w:t>
      </w:r>
      <w:r w:rsidR="00E66722" w:rsidRPr="00B4227A">
        <w:t>restoration projects in the City of Pullman</w:t>
      </w:r>
      <w:r w:rsidRPr="00B4227A">
        <w:t xml:space="preserve">. </w:t>
      </w:r>
      <w:r w:rsidR="00B4227A" w:rsidRPr="00B4227A">
        <w:t xml:space="preserve"> </w:t>
      </w:r>
      <w:r w:rsidRPr="00B4227A">
        <w:t xml:space="preserve">In addition to annual stream cleanups, PCEI recently completed a planting project along a </w:t>
      </w:r>
      <w:r w:rsidR="00E66722" w:rsidRPr="00B4227A">
        <w:t>long stretch of the South Fork adjacent to the City Playfields in Reach 3</w:t>
      </w:r>
      <w:r w:rsidR="00853372" w:rsidRPr="00B4227A">
        <w:t>.</w:t>
      </w:r>
      <w:r w:rsidR="00B4227A" w:rsidRPr="00B4227A">
        <w:t xml:space="preserve"> </w:t>
      </w:r>
      <w:r w:rsidR="00853372" w:rsidRPr="00B4227A">
        <w:t xml:space="preserve"> </w:t>
      </w:r>
      <w:r w:rsidRPr="00B4227A">
        <w:t xml:space="preserve">Maintenance of past restoration projects is important to ensure their continued success. </w:t>
      </w:r>
      <w:r w:rsidR="00B4227A" w:rsidRPr="00B4227A">
        <w:t xml:space="preserve"> </w:t>
      </w:r>
    </w:p>
    <w:p w14:paraId="08B529EB" w14:textId="611EAAEA" w:rsidR="00062A1A" w:rsidRPr="00B4227A" w:rsidRDefault="0098613C" w:rsidP="00B4227A">
      <w:pPr>
        <w:pStyle w:val="Body"/>
      </w:pPr>
      <w:r w:rsidRPr="00B4227A">
        <w:t>O</w:t>
      </w:r>
      <w:r w:rsidR="00853372" w:rsidRPr="00B4227A">
        <w:t>pportunit</w:t>
      </w:r>
      <w:r w:rsidRPr="00B4227A">
        <w:t>ies also exist</w:t>
      </w:r>
      <w:r w:rsidR="00853372" w:rsidRPr="00B4227A">
        <w:t xml:space="preserve"> to </w:t>
      </w:r>
      <w:r w:rsidR="005B1481" w:rsidRPr="00B4227A">
        <w:t xml:space="preserve">partner with </w:t>
      </w:r>
      <w:r w:rsidR="00853372" w:rsidRPr="00B4227A">
        <w:t xml:space="preserve">local </w:t>
      </w:r>
      <w:r w:rsidR="00062A1A" w:rsidRPr="00B4227A">
        <w:t>Washington State University</w:t>
      </w:r>
      <w:r w:rsidR="005B1481" w:rsidRPr="00B4227A">
        <w:t xml:space="preserve"> </w:t>
      </w:r>
      <w:r w:rsidRPr="00B4227A">
        <w:t xml:space="preserve">students and </w:t>
      </w:r>
      <w:r w:rsidR="00853372" w:rsidRPr="00B4227A">
        <w:t xml:space="preserve">groups </w:t>
      </w:r>
      <w:r w:rsidR="005B1481" w:rsidRPr="00B4227A">
        <w:t>on enhancement projects</w:t>
      </w:r>
      <w:r w:rsidRPr="00B4227A">
        <w:t xml:space="preserve"> in the </w:t>
      </w:r>
      <w:r w:rsidR="00B4227A" w:rsidRPr="00B4227A">
        <w:t>C</w:t>
      </w:r>
      <w:r w:rsidRPr="00B4227A">
        <w:t>ity</w:t>
      </w:r>
      <w:r w:rsidR="00C50F8D" w:rsidRPr="00B4227A">
        <w:t>.</w:t>
      </w:r>
    </w:p>
    <w:p w14:paraId="6C9D349D" w14:textId="059E7BD7" w:rsidR="00B71CAA" w:rsidRPr="00F65DA0" w:rsidRDefault="00B71CAA" w:rsidP="007D156D">
      <w:pPr>
        <w:pStyle w:val="Heading4"/>
      </w:pPr>
      <w:r w:rsidRPr="00F65DA0">
        <w:t>Rosalia</w:t>
      </w:r>
    </w:p>
    <w:p w14:paraId="77C2EC7E" w14:textId="78BBE8E1" w:rsidR="00EE64CD" w:rsidRPr="00EE64CD" w:rsidRDefault="00F65DA0" w:rsidP="00EE64CD">
      <w:pPr>
        <w:pStyle w:val="Body"/>
        <w:tabs>
          <w:tab w:val="left" w:pos="2370"/>
        </w:tabs>
      </w:pPr>
      <w:r w:rsidRPr="00F65DA0">
        <w:t xml:space="preserve">The </w:t>
      </w:r>
      <w:r w:rsidR="00B71CAA" w:rsidRPr="00F65DA0">
        <w:t xml:space="preserve">Rosalia City Park </w:t>
      </w:r>
      <w:r w:rsidRPr="00F65DA0">
        <w:t xml:space="preserve">in </w:t>
      </w:r>
      <w:r w:rsidR="00B71CAA" w:rsidRPr="00F65DA0">
        <w:t>Reach 4</w:t>
      </w:r>
      <w:r w:rsidRPr="00F65DA0">
        <w:t xml:space="preserve"> </w:t>
      </w:r>
      <w:r w:rsidR="00EE64CD" w:rsidRPr="00F65DA0">
        <w:t>provides</w:t>
      </w:r>
      <w:r w:rsidRPr="00F65DA0">
        <w:t xml:space="preserve"> a good opportunity for restoration of the Pine Creek shorelines in the City.</w:t>
      </w:r>
      <w:r w:rsidRPr="00F65DA0">
        <w:rPr>
          <w:rFonts w:asciiTheme="minorHAnsi" w:eastAsiaTheme="minorEastAsia" w:hAnsiTheme="minorHAnsi" w:cstheme="minorBidi"/>
        </w:rPr>
        <w:t xml:space="preserve"> </w:t>
      </w:r>
      <w:r w:rsidR="00B4227A">
        <w:rPr>
          <w:rFonts w:asciiTheme="minorHAnsi" w:eastAsiaTheme="minorEastAsia" w:hAnsiTheme="minorHAnsi" w:cstheme="minorBidi"/>
        </w:rPr>
        <w:t xml:space="preserve"> </w:t>
      </w:r>
      <w:r w:rsidRPr="00F65DA0">
        <w:t>Few shrubs and trees are present in this reach and there is little riparian vegetation separating the channel from surrounding uses.</w:t>
      </w:r>
      <w:r w:rsidR="00B4227A">
        <w:t xml:space="preserve"> </w:t>
      </w:r>
      <w:r w:rsidR="00EE64CD" w:rsidRPr="00EE64CD">
        <w:rPr>
          <w:rFonts w:asciiTheme="minorHAnsi" w:eastAsiaTheme="minorEastAsia" w:hAnsiTheme="minorHAnsi" w:cstheme="minorBidi"/>
        </w:rPr>
        <w:t xml:space="preserve"> </w:t>
      </w:r>
      <w:r w:rsidR="00EE64CD">
        <w:t>E</w:t>
      </w:r>
      <w:r w:rsidR="00EE64CD" w:rsidRPr="00EE64CD">
        <w:t xml:space="preserve">xtensive floodplain and floodway is present in this area. </w:t>
      </w:r>
      <w:r w:rsidR="00B4227A">
        <w:t xml:space="preserve"> </w:t>
      </w:r>
      <w:r w:rsidR="00EE64CD" w:rsidRPr="00EE64CD">
        <w:t>Restoration opportunities include protecting connectivity to the floodway, increasing in-stream habitat features</w:t>
      </w:r>
      <w:r w:rsidR="00B4227A">
        <w:t>,</w:t>
      </w:r>
      <w:r w:rsidR="00EE64CD" w:rsidRPr="00EE64CD">
        <w:t xml:space="preserve"> and planting riparian </w:t>
      </w:r>
      <w:r w:rsidR="00EE64CD" w:rsidRPr="00B4227A">
        <w:t xml:space="preserve">vegetation. </w:t>
      </w:r>
      <w:r w:rsidR="00B4227A" w:rsidRPr="00B4227A">
        <w:t xml:space="preserve"> </w:t>
      </w:r>
      <w:r w:rsidR="00EE64CD" w:rsidRPr="00B4227A">
        <w:t>There is also</w:t>
      </w:r>
      <w:r w:rsidR="00EE64CD">
        <w:t xml:space="preserve"> the opportunity for </w:t>
      </w:r>
      <w:r w:rsidR="00EE64CD" w:rsidRPr="00EE64CD">
        <w:t>public involvement and education</w:t>
      </w:r>
      <w:r w:rsidR="00EE64CD">
        <w:t xml:space="preserve"> through the use of interpretive signs</w:t>
      </w:r>
      <w:r w:rsidR="00EE64CD" w:rsidRPr="00EE64CD">
        <w:t>.</w:t>
      </w:r>
    </w:p>
    <w:p w14:paraId="3D526385" w14:textId="77777777" w:rsidR="00A9746D" w:rsidRPr="00E821F3" w:rsidRDefault="00A9746D" w:rsidP="007D156D">
      <w:pPr>
        <w:pStyle w:val="Heading1"/>
      </w:pPr>
      <w:bookmarkStart w:id="93" w:name="_Toc394475205"/>
      <w:r w:rsidRPr="00E821F3">
        <w:t>Strategies to Achieve Local Restoration Goals</w:t>
      </w:r>
      <w:bookmarkEnd w:id="93"/>
    </w:p>
    <w:p w14:paraId="1CC0B172" w14:textId="28D8D926" w:rsidR="002D1FC4" w:rsidRPr="00E821F3" w:rsidRDefault="00A9746D" w:rsidP="000B12AB">
      <w:pPr>
        <w:pStyle w:val="Body"/>
      </w:pPr>
      <w:r w:rsidRPr="00E821F3">
        <w:t xml:space="preserve">This section discusses programmatic measures for </w:t>
      </w:r>
      <w:r w:rsidR="00E821F3" w:rsidRPr="00E821F3">
        <w:t xml:space="preserve">Whitman </w:t>
      </w:r>
      <w:r w:rsidR="00CD1175" w:rsidRPr="00E821F3">
        <w:t>County</w:t>
      </w:r>
      <w:r w:rsidR="009D6458">
        <w:t xml:space="preserve"> and</w:t>
      </w:r>
      <w:r w:rsidR="00DE5E90">
        <w:t xml:space="preserve"> the Cities </w:t>
      </w:r>
      <w:r w:rsidRPr="00E821F3">
        <w:t xml:space="preserve">designed to foster shoreline restoration and achieve a net improvement in shoreline ecological processes, functions, and habitats.  </w:t>
      </w:r>
      <w:r w:rsidR="00DE5E90">
        <w:t>The County</w:t>
      </w:r>
      <w:r w:rsidR="008938AF">
        <w:t xml:space="preserve"> and</w:t>
      </w:r>
      <w:r w:rsidR="00DE5E90">
        <w:t xml:space="preserve"> Cities are </w:t>
      </w:r>
      <w:r w:rsidR="00D160BA" w:rsidRPr="00E821F3">
        <w:t xml:space="preserve">constrained </w:t>
      </w:r>
      <w:r w:rsidR="00220D65" w:rsidRPr="00E821F3">
        <w:t xml:space="preserve">in </w:t>
      </w:r>
      <w:r w:rsidR="00DE5E90">
        <w:t>their</w:t>
      </w:r>
      <w:r w:rsidR="00D160BA" w:rsidRPr="00E821F3">
        <w:t xml:space="preserve"> ability to </w:t>
      </w:r>
      <w:r w:rsidR="00220D65" w:rsidRPr="00E821F3">
        <w:t>implement</w:t>
      </w:r>
      <w:r w:rsidRPr="00E821F3">
        <w:t xml:space="preserve"> restoration projects or programs</w:t>
      </w:r>
      <w:r w:rsidR="00220D65" w:rsidRPr="00E821F3">
        <w:t xml:space="preserve"> on </w:t>
      </w:r>
      <w:r w:rsidR="00DE5E90">
        <w:t xml:space="preserve">their </w:t>
      </w:r>
      <w:r w:rsidR="00220D65" w:rsidRPr="00E821F3">
        <w:t>own</w:t>
      </w:r>
      <w:r w:rsidR="003954D8" w:rsidRPr="00E821F3">
        <w:t xml:space="preserve"> by projected budget and staff limitations</w:t>
      </w:r>
      <w:r w:rsidRPr="00E821F3">
        <w:t>.  However, the SMP</w:t>
      </w:r>
      <w:r w:rsidR="00DE5E90">
        <w:t>s represent</w:t>
      </w:r>
      <w:r w:rsidRPr="00E821F3">
        <w:t xml:space="preserve"> an important vehicle for </w:t>
      </w:r>
      <w:r w:rsidRPr="00E821F3">
        <w:lastRenderedPageBreak/>
        <w:t xml:space="preserve">facilitating and </w:t>
      </w:r>
      <w:r w:rsidR="00220D65" w:rsidRPr="00E821F3">
        <w:t xml:space="preserve">guiding </w:t>
      </w:r>
      <w:r w:rsidRPr="00E821F3">
        <w:t xml:space="preserve">restoration projects and programs that </w:t>
      </w:r>
      <w:r w:rsidR="00220D65" w:rsidRPr="00E821F3">
        <w:t xml:space="preserve">can be </w:t>
      </w:r>
      <w:r w:rsidR="003954D8" w:rsidRPr="00E821F3">
        <w:t xml:space="preserve">implemented through </w:t>
      </w:r>
      <w:r w:rsidR="00220D65" w:rsidRPr="00E821F3">
        <w:t>partnerships with</w:t>
      </w:r>
      <w:r w:rsidRPr="00E821F3">
        <w:t xml:space="preserve"> private and/or non-profit entities.  </w:t>
      </w:r>
      <w:r w:rsidR="00220D65" w:rsidRPr="00E821F3">
        <w:t xml:space="preserve">The </w:t>
      </w:r>
      <w:r w:rsidR="00DE5E90">
        <w:t>local governments</w:t>
      </w:r>
      <w:r w:rsidR="00220D65" w:rsidRPr="00E821F3">
        <w:t xml:space="preserve"> can provide direction and leadership to assure that restoration designs meet the identified goals of the various plans.  </w:t>
      </w:r>
      <w:r w:rsidRPr="00E821F3">
        <w:t xml:space="preserve">The discussion of restoration mechanisms and strategies below highlights programmatic measures that the </w:t>
      </w:r>
      <w:r w:rsidR="00CD1175" w:rsidRPr="00E821F3">
        <w:t>County</w:t>
      </w:r>
      <w:r w:rsidR="008938AF">
        <w:t xml:space="preserve"> or</w:t>
      </w:r>
      <w:r w:rsidR="00DE5E90">
        <w:t xml:space="preserve"> Cities </w:t>
      </w:r>
      <w:r w:rsidRPr="00E821F3">
        <w:t>may potentially implement as part of the proposed SMP</w:t>
      </w:r>
      <w:r w:rsidR="00DE5E90">
        <w:t>s</w:t>
      </w:r>
      <w:r w:rsidRPr="00E821F3">
        <w:t xml:space="preserve">, as well as parallel activities that would be </w:t>
      </w:r>
      <w:r w:rsidR="00220D65" w:rsidRPr="00E821F3">
        <w:t xml:space="preserve">managed </w:t>
      </w:r>
      <w:r w:rsidRPr="00E821F3">
        <w:t>by other governmental and non-governmental organizations.</w:t>
      </w:r>
      <w:r w:rsidR="001A71BE" w:rsidRPr="00E821F3">
        <w:t xml:space="preserve">  </w:t>
      </w:r>
    </w:p>
    <w:p w14:paraId="27642ADF" w14:textId="77777777" w:rsidR="00F31395" w:rsidRPr="00E821F3" w:rsidRDefault="00F31395" w:rsidP="00307020">
      <w:pPr>
        <w:pStyle w:val="Heading2"/>
        <w:rPr>
          <w:rStyle w:val="defaultfont1"/>
          <w:rFonts w:ascii="Arial" w:hAnsi="Arial"/>
          <w:color w:val="000000"/>
          <w:sz w:val="26"/>
          <w:szCs w:val="26"/>
        </w:rPr>
      </w:pPr>
      <w:bookmarkStart w:id="94" w:name="_Toc394475206"/>
      <w:bookmarkStart w:id="95" w:name="_Toc246917671"/>
      <w:r w:rsidRPr="00E821F3">
        <w:rPr>
          <w:rStyle w:val="defaultfont1"/>
          <w:rFonts w:ascii="Arial" w:hAnsi="Arial"/>
          <w:color w:val="000000"/>
          <w:sz w:val="26"/>
          <w:szCs w:val="26"/>
        </w:rPr>
        <w:t>Funding Opportunities</w:t>
      </w:r>
      <w:bookmarkEnd w:id="94"/>
    </w:p>
    <w:p w14:paraId="48CD794A" w14:textId="686871AF" w:rsidR="008724DA" w:rsidRPr="00E821F3" w:rsidRDefault="00F31395" w:rsidP="002C06A2">
      <w:pPr>
        <w:pStyle w:val="Body"/>
        <w:rPr>
          <w:rStyle w:val="defaultfont1"/>
          <w:rFonts w:ascii="Palatino Linotype" w:hAnsi="Palatino Linotype"/>
          <w:color w:val="auto"/>
          <w:sz w:val="22"/>
          <w:szCs w:val="22"/>
        </w:rPr>
      </w:pPr>
      <w:r w:rsidRPr="00E821F3">
        <w:rPr>
          <w:rStyle w:val="defaultfont1"/>
          <w:rFonts w:ascii="Palatino Linotype" w:hAnsi="Palatino Linotype"/>
          <w:color w:val="auto"/>
          <w:sz w:val="22"/>
          <w:szCs w:val="22"/>
        </w:rPr>
        <w:t xml:space="preserve">Table </w:t>
      </w:r>
      <w:r w:rsidR="001B0B4D">
        <w:rPr>
          <w:rStyle w:val="defaultfont1"/>
          <w:rFonts w:ascii="Palatino Linotype" w:hAnsi="Palatino Linotype"/>
          <w:color w:val="auto"/>
          <w:sz w:val="22"/>
          <w:szCs w:val="22"/>
        </w:rPr>
        <w:t>3</w:t>
      </w:r>
      <w:r w:rsidR="00F623DD" w:rsidRPr="00E821F3">
        <w:rPr>
          <w:rStyle w:val="defaultfont1"/>
          <w:rFonts w:ascii="Palatino Linotype" w:hAnsi="Palatino Linotype"/>
          <w:color w:val="auto"/>
          <w:sz w:val="22"/>
          <w:szCs w:val="22"/>
        </w:rPr>
        <w:t xml:space="preserve"> </w:t>
      </w:r>
      <w:r w:rsidRPr="00E821F3">
        <w:rPr>
          <w:rStyle w:val="defaultfont1"/>
          <w:rFonts w:ascii="Palatino Linotype" w:hAnsi="Palatino Linotype"/>
          <w:color w:val="auto"/>
          <w:sz w:val="22"/>
          <w:szCs w:val="22"/>
        </w:rPr>
        <w:t>outlines potential funding sources for implementation of a variety of efforts that could improve shoreline ecological function.</w:t>
      </w:r>
    </w:p>
    <w:p w14:paraId="0DB2E247" w14:textId="79783B28" w:rsidR="00F31395" w:rsidRPr="00E821F3" w:rsidRDefault="00F31395" w:rsidP="003D62F1">
      <w:pPr>
        <w:pStyle w:val="Heading8"/>
      </w:pPr>
      <w:bookmarkStart w:id="96" w:name="_Toc231283705"/>
      <w:bookmarkStart w:id="97" w:name="_Toc394475217"/>
      <w:r w:rsidRPr="00E821F3">
        <w:t>Table</w:t>
      </w:r>
      <w:r w:rsidR="008C6164" w:rsidRPr="00E821F3">
        <w:t xml:space="preserve"> </w:t>
      </w:r>
      <w:r w:rsidR="001B0B4D">
        <w:t>3</w:t>
      </w:r>
      <w:r w:rsidRPr="00E821F3">
        <w:t>.</w:t>
      </w:r>
      <w:r w:rsidRPr="00E821F3">
        <w:tab/>
      </w:r>
      <w:r w:rsidR="002C06A2" w:rsidRPr="00E821F3">
        <w:t xml:space="preserve">Potential </w:t>
      </w:r>
      <w:r w:rsidRPr="00E821F3">
        <w:t>Funding for Restoration Projects, Programs and Plans.</w:t>
      </w:r>
      <w:bookmarkEnd w:id="96"/>
      <w:bookmarkEnd w:id="97"/>
    </w:p>
    <w:tbl>
      <w:tblPr>
        <w:tblW w:w="9648" w:type="dxa"/>
        <w:tblBorders>
          <w:insideH w:val="single" w:sz="4" w:space="0" w:color="auto"/>
          <w:insideV w:val="single" w:sz="4" w:space="0" w:color="auto"/>
        </w:tblBorders>
        <w:tblLayout w:type="fixed"/>
        <w:tblLook w:val="0600" w:firstRow="0" w:lastRow="0" w:firstColumn="0" w:lastColumn="0" w:noHBand="1" w:noVBand="1"/>
      </w:tblPr>
      <w:tblGrid>
        <w:gridCol w:w="2934"/>
        <w:gridCol w:w="5004"/>
        <w:gridCol w:w="1710"/>
      </w:tblGrid>
      <w:tr w:rsidR="002C06A2" w:rsidRPr="00EF2A0B" w14:paraId="048896C3" w14:textId="77777777" w:rsidTr="00131D27">
        <w:trPr>
          <w:cantSplit/>
          <w:trHeight w:val="429"/>
          <w:tblHeader/>
        </w:trPr>
        <w:tc>
          <w:tcPr>
            <w:tcW w:w="2934" w:type="dxa"/>
            <w:tcBorders>
              <w:top w:val="single" w:sz="12" w:space="0" w:color="auto"/>
              <w:bottom w:val="single" w:sz="12" w:space="0" w:color="auto"/>
            </w:tcBorders>
            <w:shd w:val="clear" w:color="auto" w:fill="D9D9D9"/>
            <w:vAlign w:val="center"/>
          </w:tcPr>
          <w:p w14:paraId="229F81D4" w14:textId="77777777" w:rsidR="002C06A2" w:rsidRPr="00EF2A0B" w:rsidRDefault="002C06A2" w:rsidP="002C06A2">
            <w:pPr>
              <w:keepNext/>
              <w:keepLines/>
              <w:rPr>
                <w:rFonts w:ascii="Arial" w:hAnsi="Arial"/>
                <w:b/>
                <w:sz w:val="20"/>
                <w:highlight w:val="lightGray"/>
              </w:rPr>
            </w:pPr>
            <w:r w:rsidRPr="00EF2A0B">
              <w:rPr>
                <w:rFonts w:ascii="Arial" w:hAnsi="Arial"/>
                <w:b/>
                <w:sz w:val="20"/>
                <w:highlight w:val="lightGray"/>
              </w:rPr>
              <w:t>Restoration Project/Program</w:t>
            </w:r>
          </w:p>
        </w:tc>
        <w:tc>
          <w:tcPr>
            <w:tcW w:w="5004" w:type="dxa"/>
            <w:tcBorders>
              <w:top w:val="single" w:sz="12" w:space="0" w:color="auto"/>
              <w:bottom w:val="single" w:sz="12" w:space="0" w:color="auto"/>
            </w:tcBorders>
            <w:shd w:val="clear" w:color="auto" w:fill="D9D9D9"/>
            <w:vAlign w:val="center"/>
          </w:tcPr>
          <w:p w14:paraId="5C447928" w14:textId="77777777" w:rsidR="002C06A2" w:rsidRPr="00EF2A0B" w:rsidRDefault="002C06A2" w:rsidP="002C06A2">
            <w:pPr>
              <w:keepNext/>
              <w:keepLines/>
              <w:rPr>
                <w:rFonts w:ascii="Arial" w:hAnsi="Arial"/>
                <w:b/>
                <w:sz w:val="20"/>
                <w:highlight w:val="lightGray"/>
              </w:rPr>
            </w:pPr>
            <w:r w:rsidRPr="00EF2A0B">
              <w:rPr>
                <w:rFonts w:ascii="Arial" w:hAnsi="Arial"/>
                <w:b/>
                <w:sz w:val="20"/>
                <w:highlight w:val="lightGray"/>
              </w:rPr>
              <w:t>Description</w:t>
            </w:r>
          </w:p>
        </w:tc>
        <w:tc>
          <w:tcPr>
            <w:tcW w:w="1710" w:type="dxa"/>
            <w:tcBorders>
              <w:top w:val="single" w:sz="12" w:space="0" w:color="auto"/>
              <w:bottom w:val="single" w:sz="12" w:space="0" w:color="auto"/>
            </w:tcBorders>
            <w:shd w:val="clear" w:color="auto" w:fill="D9D9D9"/>
            <w:vAlign w:val="center"/>
          </w:tcPr>
          <w:p w14:paraId="49E8D6E3" w14:textId="77777777" w:rsidR="002C06A2" w:rsidRPr="00EF2A0B" w:rsidRDefault="002C06A2" w:rsidP="002C06A2">
            <w:pPr>
              <w:keepNext/>
              <w:keepLines/>
              <w:rPr>
                <w:rFonts w:ascii="Arial" w:hAnsi="Arial"/>
                <w:b/>
                <w:sz w:val="20"/>
                <w:highlight w:val="lightGray"/>
              </w:rPr>
            </w:pPr>
            <w:r w:rsidRPr="00EF2A0B">
              <w:rPr>
                <w:rFonts w:ascii="Arial" w:hAnsi="Arial"/>
                <w:b/>
                <w:sz w:val="20"/>
                <w:highlight w:val="lightGray"/>
              </w:rPr>
              <w:t>Funding source/ Grant Administrator</w:t>
            </w:r>
          </w:p>
        </w:tc>
      </w:tr>
      <w:tr w:rsidR="00737BED" w:rsidRPr="00EF2A0B" w14:paraId="61010B12" w14:textId="77777777" w:rsidTr="006A06B9">
        <w:trPr>
          <w:cantSplit/>
        </w:trPr>
        <w:tc>
          <w:tcPr>
            <w:tcW w:w="2934" w:type="dxa"/>
            <w:tcBorders>
              <w:top w:val="single" w:sz="12" w:space="0" w:color="auto"/>
              <w:bottom w:val="single" w:sz="4" w:space="0" w:color="auto"/>
            </w:tcBorders>
            <w:shd w:val="clear" w:color="auto" w:fill="auto"/>
            <w:vAlign w:val="center"/>
          </w:tcPr>
          <w:p w14:paraId="070C7795" w14:textId="77777777" w:rsidR="00737BED" w:rsidRPr="00E821F3" w:rsidRDefault="00737BED" w:rsidP="00B03A18">
            <w:pPr>
              <w:pStyle w:val="Tablebody"/>
            </w:pPr>
            <w:r w:rsidRPr="00E821F3">
              <w:t xml:space="preserve">Watershed </w:t>
            </w:r>
            <w:r w:rsidRPr="00B03A18">
              <w:t>Planning</w:t>
            </w:r>
            <w:r w:rsidRPr="00E821F3">
              <w:t xml:space="preserve"> Act</w:t>
            </w:r>
          </w:p>
        </w:tc>
        <w:tc>
          <w:tcPr>
            <w:tcW w:w="5004" w:type="dxa"/>
            <w:tcBorders>
              <w:top w:val="single" w:sz="12" w:space="0" w:color="auto"/>
              <w:bottom w:val="single" w:sz="4" w:space="0" w:color="auto"/>
            </w:tcBorders>
            <w:shd w:val="clear" w:color="auto" w:fill="auto"/>
            <w:vAlign w:val="center"/>
          </w:tcPr>
          <w:p w14:paraId="04544036" w14:textId="77777777" w:rsidR="00737BED" w:rsidRPr="00E821F3" w:rsidRDefault="00737BED" w:rsidP="00AD539B">
            <w:pPr>
              <w:pStyle w:val="Tablebody"/>
            </w:pPr>
            <w:r w:rsidRPr="00E821F3">
              <w:t>Funding for local development of watershed plans for managing water resources and for protecting existing water rights.</w:t>
            </w:r>
          </w:p>
        </w:tc>
        <w:tc>
          <w:tcPr>
            <w:tcW w:w="1710" w:type="dxa"/>
            <w:vMerge w:val="restart"/>
            <w:tcBorders>
              <w:top w:val="single" w:sz="12" w:space="0" w:color="auto"/>
            </w:tcBorders>
            <w:shd w:val="clear" w:color="auto" w:fill="auto"/>
            <w:vAlign w:val="center"/>
          </w:tcPr>
          <w:p w14:paraId="2F300A1F" w14:textId="77777777" w:rsidR="00737BED" w:rsidRPr="00E821F3" w:rsidRDefault="00737BED" w:rsidP="00AD539B">
            <w:pPr>
              <w:pStyle w:val="Tablebody"/>
            </w:pPr>
            <w:r w:rsidRPr="00E821F3">
              <w:t>Washington Department of Ecology</w:t>
            </w:r>
          </w:p>
        </w:tc>
      </w:tr>
      <w:tr w:rsidR="00737BED" w:rsidRPr="00EF2A0B" w14:paraId="4A1A8214" w14:textId="77777777" w:rsidTr="006A06B9">
        <w:trPr>
          <w:cantSplit/>
        </w:trPr>
        <w:tc>
          <w:tcPr>
            <w:tcW w:w="2934" w:type="dxa"/>
            <w:tcBorders>
              <w:top w:val="single" w:sz="4" w:space="0" w:color="auto"/>
              <w:bottom w:val="single" w:sz="4" w:space="0" w:color="auto"/>
            </w:tcBorders>
            <w:shd w:val="clear" w:color="auto" w:fill="auto"/>
            <w:vAlign w:val="center"/>
          </w:tcPr>
          <w:p w14:paraId="00129A25" w14:textId="77777777" w:rsidR="00737BED" w:rsidRPr="00E821F3" w:rsidRDefault="00737BED" w:rsidP="00AD539B">
            <w:pPr>
              <w:pStyle w:val="Tablebody"/>
            </w:pPr>
            <w:r w:rsidRPr="00E821F3">
              <w:t>Centennial Clean Water Fund</w:t>
            </w:r>
          </w:p>
        </w:tc>
        <w:tc>
          <w:tcPr>
            <w:tcW w:w="5004" w:type="dxa"/>
            <w:tcBorders>
              <w:top w:val="single" w:sz="4" w:space="0" w:color="auto"/>
              <w:bottom w:val="single" w:sz="4" w:space="0" w:color="auto"/>
            </w:tcBorders>
            <w:shd w:val="clear" w:color="auto" w:fill="auto"/>
            <w:vAlign w:val="center"/>
          </w:tcPr>
          <w:p w14:paraId="64B0206E" w14:textId="77777777" w:rsidR="00737BED" w:rsidRPr="00E821F3" w:rsidRDefault="00737BED" w:rsidP="00AD539B">
            <w:pPr>
              <w:pStyle w:val="Tablebody"/>
            </w:pPr>
            <w:r w:rsidRPr="00E821F3">
              <w:t xml:space="preserve">Funds water quality infrastructure and projects to control non-point source pollution.  </w:t>
            </w:r>
          </w:p>
        </w:tc>
        <w:tc>
          <w:tcPr>
            <w:tcW w:w="1710" w:type="dxa"/>
            <w:vMerge/>
            <w:shd w:val="clear" w:color="auto" w:fill="auto"/>
            <w:vAlign w:val="center"/>
          </w:tcPr>
          <w:p w14:paraId="53D9157F" w14:textId="77777777" w:rsidR="00737BED" w:rsidRPr="00E821F3" w:rsidRDefault="00737BED" w:rsidP="00AD539B">
            <w:pPr>
              <w:pStyle w:val="Tablebody"/>
            </w:pPr>
          </w:p>
        </w:tc>
      </w:tr>
      <w:tr w:rsidR="00737BED" w:rsidRPr="00EF2A0B" w14:paraId="47649A3E" w14:textId="77777777" w:rsidTr="006A06B9">
        <w:trPr>
          <w:cantSplit/>
        </w:trPr>
        <w:tc>
          <w:tcPr>
            <w:tcW w:w="2934" w:type="dxa"/>
            <w:tcBorders>
              <w:top w:val="single" w:sz="4" w:space="0" w:color="auto"/>
              <w:bottom w:val="single" w:sz="4" w:space="0" w:color="auto"/>
            </w:tcBorders>
            <w:shd w:val="clear" w:color="auto" w:fill="auto"/>
            <w:vAlign w:val="center"/>
          </w:tcPr>
          <w:p w14:paraId="75FD040B" w14:textId="77777777" w:rsidR="00737BED" w:rsidRPr="00E821F3" w:rsidRDefault="00737BED" w:rsidP="00AD539B">
            <w:pPr>
              <w:pStyle w:val="Tablebody"/>
            </w:pPr>
            <w:r w:rsidRPr="00E821F3">
              <w:t xml:space="preserve">Section 319 </w:t>
            </w:r>
          </w:p>
        </w:tc>
        <w:tc>
          <w:tcPr>
            <w:tcW w:w="5004" w:type="dxa"/>
            <w:tcBorders>
              <w:top w:val="single" w:sz="4" w:space="0" w:color="auto"/>
              <w:bottom w:val="single" w:sz="4" w:space="0" w:color="auto"/>
            </w:tcBorders>
            <w:shd w:val="clear" w:color="auto" w:fill="auto"/>
            <w:vAlign w:val="center"/>
          </w:tcPr>
          <w:p w14:paraId="0690FE7B" w14:textId="77777777" w:rsidR="00737BED" w:rsidRPr="00E821F3" w:rsidRDefault="00737BED" w:rsidP="00AD539B">
            <w:pPr>
              <w:pStyle w:val="Tablebody"/>
            </w:pPr>
            <w:r w:rsidRPr="00E821F3">
              <w:t xml:space="preserve">Funds non-point source pollution control projects.  </w:t>
            </w:r>
          </w:p>
        </w:tc>
        <w:tc>
          <w:tcPr>
            <w:tcW w:w="1710" w:type="dxa"/>
            <w:vMerge/>
            <w:shd w:val="clear" w:color="auto" w:fill="auto"/>
            <w:vAlign w:val="center"/>
          </w:tcPr>
          <w:p w14:paraId="037F5821" w14:textId="77777777" w:rsidR="00737BED" w:rsidRPr="00E821F3" w:rsidRDefault="00737BED" w:rsidP="00AD539B">
            <w:pPr>
              <w:pStyle w:val="Tablebody"/>
            </w:pPr>
          </w:p>
        </w:tc>
      </w:tr>
      <w:tr w:rsidR="00737BED" w:rsidRPr="00EF2A0B" w14:paraId="5A3550CC" w14:textId="77777777" w:rsidTr="006A06B9">
        <w:trPr>
          <w:cantSplit/>
        </w:trPr>
        <w:tc>
          <w:tcPr>
            <w:tcW w:w="2934" w:type="dxa"/>
            <w:tcBorders>
              <w:top w:val="single" w:sz="4" w:space="0" w:color="auto"/>
              <w:bottom w:val="single" w:sz="4" w:space="0" w:color="auto"/>
            </w:tcBorders>
            <w:shd w:val="clear" w:color="auto" w:fill="auto"/>
            <w:vAlign w:val="center"/>
          </w:tcPr>
          <w:p w14:paraId="797E1576" w14:textId="77777777" w:rsidR="00737BED" w:rsidRPr="00E821F3" w:rsidRDefault="00737BED" w:rsidP="00AD539B">
            <w:pPr>
              <w:pStyle w:val="Tablebody"/>
            </w:pPr>
            <w:r w:rsidRPr="00E821F3">
              <w:t>Clean Water State Revolving Fund</w:t>
            </w:r>
          </w:p>
        </w:tc>
        <w:tc>
          <w:tcPr>
            <w:tcW w:w="5004" w:type="dxa"/>
            <w:tcBorders>
              <w:top w:val="single" w:sz="4" w:space="0" w:color="auto"/>
              <w:bottom w:val="single" w:sz="4" w:space="0" w:color="auto"/>
            </w:tcBorders>
            <w:shd w:val="clear" w:color="auto" w:fill="auto"/>
            <w:vAlign w:val="center"/>
          </w:tcPr>
          <w:p w14:paraId="750A4102" w14:textId="77777777" w:rsidR="00737BED" w:rsidRPr="00E821F3" w:rsidRDefault="00737BED" w:rsidP="00AD539B">
            <w:pPr>
              <w:pStyle w:val="Tablebody"/>
            </w:pPr>
            <w:r w:rsidRPr="00E821F3">
              <w:t>Provides low interest and forgivable principal loan funding for wastewater treatment construction projects, eligible nonpoint source pollution control projects, and eligible Green projects.</w:t>
            </w:r>
          </w:p>
        </w:tc>
        <w:tc>
          <w:tcPr>
            <w:tcW w:w="1710" w:type="dxa"/>
            <w:vMerge/>
            <w:tcBorders>
              <w:bottom w:val="single" w:sz="4" w:space="0" w:color="auto"/>
            </w:tcBorders>
            <w:shd w:val="clear" w:color="auto" w:fill="auto"/>
            <w:vAlign w:val="center"/>
          </w:tcPr>
          <w:p w14:paraId="256CCE5B" w14:textId="77777777" w:rsidR="00737BED" w:rsidRPr="00E821F3" w:rsidRDefault="00737BED" w:rsidP="00AD539B">
            <w:pPr>
              <w:pStyle w:val="Tablebody"/>
            </w:pPr>
          </w:p>
        </w:tc>
      </w:tr>
      <w:tr w:rsidR="00737BED" w:rsidRPr="00EF2A0B" w14:paraId="605FF823" w14:textId="77777777" w:rsidTr="00131D27">
        <w:trPr>
          <w:cantSplit/>
        </w:trPr>
        <w:tc>
          <w:tcPr>
            <w:tcW w:w="2934" w:type="dxa"/>
            <w:tcBorders>
              <w:top w:val="single" w:sz="4" w:space="0" w:color="auto"/>
              <w:bottom w:val="single" w:sz="4" w:space="0" w:color="auto"/>
            </w:tcBorders>
            <w:shd w:val="clear" w:color="auto" w:fill="auto"/>
            <w:vAlign w:val="center"/>
          </w:tcPr>
          <w:p w14:paraId="4A6996D9" w14:textId="77777777" w:rsidR="00737BED" w:rsidRPr="00E821F3" w:rsidRDefault="00737BED" w:rsidP="00AD539B">
            <w:pPr>
              <w:pStyle w:val="Tablebody"/>
            </w:pPr>
            <w:r w:rsidRPr="00E821F3">
              <w:t>Salmon Recovery Funding Board</w:t>
            </w:r>
          </w:p>
        </w:tc>
        <w:tc>
          <w:tcPr>
            <w:tcW w:w="5004" w:type="dxa"/>
            <w:tcBorders>
              <w:top w:val="single" w:sz="4" w:space="0" w:color="auto"/>
              <w:bottom w:val="single" w:sz="4" w:space="0" w:color="auto"/>
            </w:tcBorders>
            <w:shd w:val="clear" w:color="auto" w:fill="auto"/>
            <w:vAlign w:val="center"/>
          </w:tcPr>
          <w:p w14:paraId="4FCCDC85" w14:textId="77777777" w:rsidR="00737BED" w:rsidRPr="00E821F3" w:rsidRDefault="00737BED" w:rsidP="00AD539B">
            <w:pPr>
              <w:pStyle w:val="Tablebody"/>
            </w:pPr>
            <w:r w:rsidRPr="00E821F3">
              <w:t>Funds projects to protect or restore salmon habitat and assist in related activities.</w:t>
            </w:r>
          </w:p>
        </w:tc>
        <w:tc>
          <w:tcPr>
            <w:tcW w:w="1710" w:type="dxa"/>
            <w:vMerge w:val="restart"/>
            <w:tcBorders>
              <w:top w:val="single" w:sz="4" w:space="0" w:color="auto"/>
              <w:bottom w:val="single" w:sz="4" w:space="0" w:color="auto"/>
            </w:tcBorders>
            <w:shd w:val="clear" w:color="auto" w:fill="auto"/>
            <w:vAlign w:val="center"/>
          </w:tcPr>
          <w:p w14:paraId="0134C46B" w14:textId="77777777" w:rsidR="00737BED" w:rsidRPr="00E821F3" w:rsidRDefault="00737BED" w:rsidP="00AD539B">
            <w:pPr>
              <w:pStyle w:val="Tablebody"/>
            </w:pPr>
            <w:r w:rsidRPr="00E821F3">
              <w:t>Washington Recreation and Conservation Office</w:t>
            </w:r>
          </w:p>
        </w:tc>
      </w:tr>
      <w:tr w:rsidR="00737BED" w:rsidRPr="00EF2A0B" w14:paraId="11681E02" w14:textId="77777777" w:rsidTr="00131D27">
        <w:trPr>
          <w:cantSplit/>
        </w:trPr>
        <w:tc>
          <w:tcPr>
            <w:tcW w:w="2934" w:type="dxa"/>
            <w:tcBorders>
              <w:top w:val="single" w:sz="4" w:space="0" w:color="auto"/>
              <w:bottom w:val="single" w:sz="4" w:space="0" w:color="auto"/>
            </w:tcBorders>
            <w:shd w:val="clear" w:color="auto" w:fill="auto"/>
            <w:vAlign w:val="center"/>
          </w:tcPr>
          <w:p w14:paraId="5CBF4A8E" w14:textId="77777777" w:rsidR="00737BED" w:rsidRPr="00E821F3" w:rsidRDefault="00737BED" w:rsidP="00AD539B">
            <w:pPr>
              <w:pStyle w:val="Tablebody"/>
            </w:pPr>
            <w:r w:rsidRPr="00E821F3">
              <w:t>Aquatic Lands Enhancement Account</w:t>
            </w:r>
          </w:p>
        </w:tc>
        <w:tc>
          <w:tcPr>
            <w:tcW w:w="5004" w:type="dxa"/>
            <w:tcBorders>
              <w:top w:val="single" w:sz="4" w:space="0" w:color="auto"/>
              <w:bottom w:val="single" w:sz="4" w:space="0" w:color="auto"/>
            </w:tcBorders>
            <w:shd w:val="clear" w:color="auto" w:fill="auto"/>
            <w:vAlign w:val="center"/>
          </w:tcPr>
          <w:p w14:paraId="319C07D9" w14:textId="77777777" w:rsidR="00737BED" w:rsidRPr="00E821F3" w:rsidRDefault="00737BED" w:rsidP="00AD539B">
            <w:pPr>
              <w:pStyle w:val="Tablebody"/>
            </w:pPr>
            <w:r w:rsidRPr="00E821F3">
              <w:t xml:space="preserve">Funds the acquisition, improvement, or protection of aquatic lands for public purposes. </w:t>
            </w:r>
          </w:p>
        </w:tc>
        <w:tc>
          <w:tcPr>
            <w:tcW w:w="1710" w:type="dxa"/>
            <w:vMerge/>
            <w:tcBorders>
              <w:top w:val="single" w:sz="4" w:space="0" w:color="auto"/>
              <w:bottom w:val="single" w:sz="4" w:space="0" w:color="auto"/>
            </w:tcBorders>
            <w:shd w:val="clear" w:color="auto" w:fill="auto"/>
            <w:vAlign w:val="center"/>
          </w:tcPr>
          <w:p w14:paraId="49E5D6A4" w14:textId="77777777" w:rsidR="00737BED" w:rsidRPr="00E821F3" w:rsidRDefault="00737BED" w:rsidP="00AD539B">
            <w:pPr>
              <w:pStyle w:val="Tablebody"/>
            </w:pPr>
          </w:p>
        </w:tc>
      </w:tr>
      <w:tr w:rsidR="00737BED" w:rsidRPr="00EF2A0B" w14:paraId="48413701" w14:textId="77777777" w:rsidTr="00131D27">
        <w:trPr>
          <w:cantSplit/>
        </w:trPr>
        <w:tc>
          <w:tcPr>
            <w:tcW w:w="2934" w:type="dxa"/>
            <w:tcBorders>
              <w:top w:val="single" w:sz="4" w:space="0" w:color="auto"/>
              <w:bottom w:val="single" w:sz="4" w:space="0" w:color="auto"/>
            </w:tcBorders>
            <w:shd w:val="clear" w:color="auto" w:fill="auto"/>
            <w:vAlign w:val="center"/>
          </w:tcPr>
          <w:p w14:paraId="6253F0B1" w14:textId="77777777" w:rsidR="00737BED" w:rsidRPr="00E821F3" w:rsidRDefault="00737BED" w:rsidP="00AD539B">
            <w:pPr>
              <w:pStyle w:val="Tablebody"/>
            </w:pPr>
            <w:r w:rsidRPr="00E821F3">
              <w:t>Washington Wildlife Recreation Program</w:t>
            </w:r>
          </w:p>
        </w:tc>
        <w:tc>
          <w:tcPr>
            <w:tcW w:w="5004" w:type="dxa"/>
            <w:tcBorders>
              <w:top w:val="single" w:sz="4" w:space="0" w:color="auto"/>
              <w:bottom w:val="single" w:sz="4" w:space="0" w:color="auto"/>
            </w:tcBorders>
            <w:shd w:val="clear" w:color="auto" w:fill="auto"/>
            <w:vAlign w:val="center"/>
          </w:tcPr>
          <w:p w14:paraId="49459875" w14:textId="77777777" w:rsidR="00737BED" w:rsidRPr="00E821F3" w:rsidRDefault="00737BED" w:rsidP="00AD539B">
            <w:pPr>
              <w:pStyle w:val="Tablebody"/>
            </w:pPr>
            <w:r w:rsidRPr="00E821F3">
              <w:t>Funds a range of land protection and outdoor recreation, including park acquisition and development, habitat conservation, farmland preservation, and construction of outdoor recreation facilities.</w:t>
            </w:r>
          </w:p>
        </w:tc>
        <w:tc>
          <w:tcPr>
            <w:tcW w:w="1710" w:type="dxa"/>
            <w:vMerge/>
            <w:tcBorders>
              <w:top w:val="single" w:sz="4" w:space="0" w:color="auto"/>
              <w:bottom w:val="single" w:sz="4" w:space="0" w:color="auto"/>
            </w:tcBorders>
            <w:shd w:val="clear" w:color="auto" w:fill="auto"/>
            <w:vAlign w:val="center"/>
          </w:tcPr>
          <w:p w14:paraId="0DF69866" w14:textId="77777777" w:rsidR="00737BED" w:rsidRPr="00E821F3" w:rsidRDefault="00737BED" w:rsidP="00AD539B">
            <w:pPr>
              <w:pStyle w:val="Tablebody"/>
            </w:pPr>
          </w:p>
        </w:tc>
      </w:tr>
      <w:tr w:rsidR="00737BED" w:rsidRPr="00EF2A0B" w14:paraId="496EACE8" w14:textId="77777777" w:rsidTr="00131D27">
        <w:trPr>
          <w:cantSplit/>
        </w:trPr>
        <w:tc>
          <w:tcPr>
            <w:tcW w:w="2934" w:type="dxa"/>
            <w:tcBorders>
              <w:top w:val="single" w:sz="4" w:space="0" w:color="auto"/>
              <w:bottom w:val="single" w:sz="4" w:space="0" w:color="auto"/>
            </w:tcBorders>
            <w:shd w:val="clear" w:color="auto" w:fill="auto"/>
            <w:vAlign w:val="center"/>
          </w:tcPr>
          <w:p w14:paraId="08E7F2D0" w14:textId="77777777" w:rsidR="00737BED" w:rsidRPr="00E821F3" w:rsidRDefault="00737BED" w:rsidP="003104E8">
            <w:pPr>
              <w:pStyle w:val="Tablebody"/>
            </w:pPr>
            <w:r w:rsidRPr="00E821F3">
              <w:t xml:space="preserve">Partners for Fish and Wildlife </w:t>
            </w:r>
          </w:p>
        </w:tc>
        <w:tc>
          <w:tcPr>
            <w:tcW w:w="5004" w:type="dxa"/>
            <w:tcBorders>
              <w:top w:val="single" w:sz="4" w:space="0" w:color="auto"/>
              <w:bottom w:val="single" w:sz="4" w:space="0" w:color="auto"/>
            </w:tcBorders>
            <w:shd w:val="clear" w:color="auto" w:fill="auto"/>
            <w:vAlign w:val="center"/>
          </w:tcPr>
          <w:p w14:paraId="455ADA0C" w14:textId="77777777" w:rsidR="00737BED" w:rsidRPr="00E821F3" w:rsidRDefault="00737BED" w:rsidP="003104E8">
            <w:pPr>
              <w:pStyle w:val="Tablebody"/>
            </w:pPr>
            <w:r w:rsidRPr="00E821F3">
              <w:t>Provides technical and financial assistance to landowners to improve their property for targeted fish and wildlife species without a long-term easement contract.</w:t>
            </w:r>
          </w:p>
        </w:tc>
        <w:tc>
          <w:tcPr>
            <w:tcW w:w="1710" w:type="dxa"/>
            <w:vMerge w:val="restart"/>
            <w:tcBorders>
              <w:top w:val="single" w:sz="4" w:space="0" w:color="auto"/>
              <w:bottom w:val="single" w:sz="4" w:space="0" w:color="auto"/>
            </w:tcBorders>
            <w:shd w:val="clear" w:color="auto" w:fill="auto"/>
            <w:vAlign w:val="center"/>
          </w:tcPr>
          <w:p w14:paraId="496BD8F3" w14:textId="77777777" w:rsidR="00737BED" w:rsidRPr="00E821F3" w:rsidRDefault="00737BED" w:rsidP="00AD539B">
            <w:pPr>
              <w:pStyle w:val="Tablebody"/>
            </w:pPr>
            <w:r w:rsidRPr="00E821F3">
              <w:t>U.S. Fish and Wildlife Service</w:t>
            </w:r>
          </w:p>
        </w:tc>
      </w:tr>
      <w:tr w:rsidR="00737BED" w:rsidRPr="00EF2A0B" w14:paraId="42A12D49" w14:textId="77777777" w:rsidTr="00131D27">
        <w:trPr>
          <w:cantSplit/>
        </w:trPr>
        <w:tc>
          <w:tcPr>
            <w:tcW w:w="2934" w:type="dxa"/>
            <w:tcBorders>
              <w:top w:val="single" w:sz="4" w:space="0" w:color="auto"/>
              <w:bottom w:val="single" w:sz="4" w:space="0" w:color="auto"/>
            </w:tcBorders>
            <w:shd w:val="clear" w:color="auto" w:fill="auto"/>
            <w:vAlign w:val="center"/>
          </w:tcPr>
          <w:p w14:paraId="35EC16D3" w14:textId="77777777" w:rsidR="00737BED" w:rsidRPr="00E821F3" w:rsidRDefault="00737BED" w:rsidP="00AD539B">
            <w:pPr>
              <w:pStyle w:val="Tablebody"/>
            </w:pPr>
            <w:r w:rsidRPr="00E821F3">
              <w:t>Fisheries Restoration and Irrigation Mitigation Program</w:t>
            </w:r>
          </w:p>
        </w:tc>
        <w:tc>
          <w:tcPr>
            <w:tcW w:w="5004" w:type="dxa"/>
            <w:tcBorders>
              <w:top w:val="single" w:sz="4" w:space="0" w:color="auto"/>
              <w:bottom w:val="single" w:sz="4" w:space="0" w:color="auto"/>
            </w:tcBorders>
            <w:shd w:val="clear" w:color="auto" w:fill="auto"/>
            <w:vAlign w:val="center"/>
          </w:tcPr>
          <w:p w14:paraId="3D346EA0" w14:textId="77777777" w:rsidR="00737BED" w:rsidRPr="00E821F3" w:rsidRDefault="00737BED" w:rsidP="003104E8">
            <w:pPr>
              <w:pStyle w:val="Tablebody"/>
            </w:pPr>
            <w:r w:rsidRPr="00E821F3">
              <w:t>Funds governments and tribes to install fish screens and fish passage improvements associated with water diversions.</w:t>
            </w:r>
          </w:p>
        </w:tc>
        <w:tc>
          <w:tcPr>
            <w:tcW w:w="1710" w:type="dxa"/>
            <w:vMerge/>
            <w:tcBorders>
              <w:top w:val="single" w:sz="4" w:space="0" w:color="auto"/>
              <w:bottom w:val="single" w:sz="4" w:space="0" w:color="auto"/>
            </w:tcBorders>
            <w:shd w:val="clear" w:color="auto" w:fill="auto"/>
            <w:vAlign w:val="center"/>
          </w:tcPr>
          <w:p w14:paraId="1F84BF07" w14:textId="77777777" w:rsidR="00737BED" w:rsidRPr="00E821F3" w:rsidRDefault="00737BED" w:rsidP="00AD539B">
            <w:pPr>
              <w:pStyle w:val="Tablebody"/>
            </w:pPr>
          </w:p>
        </w:tc>
      </w:tr>
      <w:tr w:rsidR="00B04427" w:rsidRPr="00EF2A0B" w14:paraId="422C2A55" w14:textId="77777777" w:rsidTr="00131D27">
        <w:trPr>
          <w:cantSplit/>
        </w:trPr>
        <w:tc>
          <w:tcPr>
            <w:tcW w:w="2934" w:type="dxa"/>
            <w:tcBorders>
              <w:bottom w:val="single" w:sz="4" w:space="0" w:color="auto"/>
            </w:tcBorders>
            <w:shd w:val="clear" w:color="auto" w:fill="auto"/>
            <w:vAlign w:val="center"/>
          </w:tcPr>
          <w:p w14:paraId="3C5316C5" w14:textId="77777777" w:rsidR="00B04427" w:rsidRPr="00E821F3" w:rsidRDefault="00B04427" w:rsidP="00AD539B">
            <w:pPr>
              <w:pStyle w:val="Tablebody"/>
            </w:pPr>
            <w:r w:rsidRPr="00E821F3">
              <w:t>Wetlands Reserve Program</w:t>
            </w:r>
          </w:p>
        </w:tc>
        <w:tc>
          <w:tcPr>
            <w:tcW w:w="5004" w:type="dxa"/>
            <w:tcBorders>
              <w:bottom w:val="single" w:sz="4" w:space="0" w:color="auto"/>
            </w:tcBorders>
            <w:shd w:val="clear" w:color="auto" w:fill="auto"/>
            <w:vAlign w:val="center"/>
          </w:tcPr>
          <w:p w14:paraId="5A9D67D2" w14:textId="77777777" w:rsidR="00B04427" w:rsidRPr="00E821F3" w:rsidRDefault="00B04427" w:rsidP="00454252">
            <w:pPr>
              <w:pStyle w:val="Tablebody"/>
            </w:pPr>
            <w:r w:rsidRPr="00E821F3">
              <w:t xml:space="preserve">This program </w:t>
            </w:r>
            <w:r w:rsidR="00454252" w:rsidRPr="00E821F3">
              <w:t>provides technical support and will fund</w:t>
            </w:r>
            <w:r w:rsidRPr="00E821F3">
              <w:t xml:space="preserve"> riparian and wetland restoration</w:t>
            </w:r>
            <w:r w:rsidR="00454252" w:rsidRPr="00E821F3">
              <w:t xml:space="preserve"> in exchange for protection.</w:t>
            </w:r>
          </w:p>
        </w:tc>
        <w:tc>
          <w:tcPr>
            <w:tcW w:w="1710" w:type="dxa"/>
            <w:tcBorders>
              <w:bottom w:val="single" w:sz="4" w:space="0" w:color="auto"/>
            </w:tcBorders>
            <w:shd w:val="clear" w:color="auto" w:fill="auto"/>
            <w:vAlign w:val="center"/>
          </w:tcPr>
          <w:p w14:paraId="63A4BE7A" w14:textId="77777777" w:rsidR="00B04427" w:rsidRPr="00E821F3" w:rsidRDefault="00B04427" w:rsidP="00AD539B">
            <w:pPr>
              <w:pStyle w:val="Tablebody"/>
            </w:pPr>
            <w:r w:rsidRPr="00E821F3">
              <w:t>Natural Resources Conservation Service</w:t>
            </w:r>
          </w:p>
        </w:tc>
      </w:tr>
      <w:tr w:rsidR="00737BED" w:rsidRPr="00EF2A0B" w14:paraId="1C61FCE0" w14:textId="77777777" w:rsidTr="00131D27">
        <w:trPr>
          <w:cantSplit/>
        </w:trPr>
        <w:tc>
          <w:tcPr>
            <w:tcW w:w="2934" w:type="dxa"/>
            <w:tcBorders>
              <w:bottom w:val="single" w:sz="4" w:space="0" w:color="auto"/>
            </w:tcBorders>
            <w:shd w:val="clear" w:color="auto" w:fill="auto"/>
            <w:vAlign w:val="center"/>
          </w:tcPr>
          <w:p w14:paraId="3360DAD1" w14:textId="5F6C24F9" w:rsidR="00737BED" w:rsidRPr="00E821F3" w:rsidRDefault="00737BED" w:rsidP="003D62F1">
            <w:pPr>
              <w:pStyle w:val="Tablebody"/>
            </w:pPr>
            <w:r w:rsidRPr="00E821F3">
              <w:lastRenderedPageBreak/>
              <w:t>Conservation Reserve Enhancement Program</w:t>
            </w:r>
            <w:r w:rsidR="003D62F1">
              <w:t xml:space="preserve"> (CREP)</w:t>
            </w:r>
          </w:p>
        </w:tc>
        <w:tc>
          <w:tcPr>
            <w:tcW w:w="5004" w:type="dxa"/>
            <w:tcBorders>
              <w:bottom w:val="single" w:sz="4" w:space="0" w:color="auto"/>
            </w:tcBorders>
            <w:shd w:val="clear" w:color="auto" w:fill="auto"/>
            <w:vAlign w:val="center"/>
          </w:tcPr>
          <w:p w14:paraId="25B758E5" w14:textId="77777777" w:rsidR="00737BED" w:rsidRPr="00E821F3" w:rsidRDefault="00737BED" w:rsidP="00AD539B">
            <w:pPr>
              <w:pStyle w:val="Tablebody"/>
            </w:pPr>
            <w:r w:rsidRPr="00E821F3">
              <w:t xml:space="preserve">This program provides funds to farmers who maintain riparian buffers on on-site waterbodies.  The funds cover technical assistance, plant costs, and land “rental” fees.  </w:t>
            </w:r>
          </w:p>
        </w:tc>
        <w:tc>
          <w:tcPr>
            <w:tcW w:w="1710" w:type="dxa"/>
            <w:tcBorders>
              <w:bottom w:val="single" w:sz="4" w:space="0" w:color="auto"/>
            </w:tcBorders>
            <w:shd w:val="clear" w:color="auto" w:fill="auto"/>
            <w:vAlign w:val="center"/>
          </w:tcPr>
          <w:p w14:paraId="05DA2249" w14:textId="28CDA405" w:rsidR="00737BED" w:rsidRPr="00E821F3" w:rsidRDefault="00E821F3" w:rsidP="00AD539B">
            <w:pPr>
              <w:pStyle w:val="Tablebody"/>
            </w:pPr>
            <w:r w:rsidRPr="00E821F3">
              <w:t>Whitman County Farm Service Agency</w:t>
            </w:r>
          </w:p>
        </w:tc>
      </w:tr>
      <w:tr w:rsidR="00737BED" w:rsidRPr="00EF2A0B" w14:paraId="2B2A63F1" w14:textId="77777777" w:rsidTr="001455AF">
        <w:trPr>
          <w:cantSplit/>
        </w:trPr>
        <w:tc>
          <w:tcPr>
            <w:tcW w:w="2934" w:type="dxa"/>
            <w:tcBorders>
              <w:top w:val="single" w:sz="4" w:space="0" w:color="auto"/>
              <w:bottom w:val="single" w:sz="4" w:space="0" w:color="auto"/>
            </w:tcBorders>
            <w:shd w:val="clear" w:color="auto" w:fill="auto"/>
            <w:vAlign w:val="center"/>
          </w:tcPr>
          <w:p w14:paraId="1B7F2623" w14:textId="77777777" w:rsidR="00737BED" w:rsidRPr="002258B7" w:rsidRDefault="00737BED" w:rsidP="001455AF">
            <w:pPr>
              <w:pStyle w:val="Tablebody"/>
            </w:pPr>
            <w:r w:rsidRPr="002258B7">
              <w:t>Columbia Basin Water Transactions Program</w:t>
            </w:r>
          </w:p>
        </w:tc>
        <w:tc>
          <w:tcPr>
            <w:tcW w:w="5004" w:type="dxa"/>
            <w:tcBorders>
              <w:top w:val="single" w:sz="4" w:space="0" w:color="auto"/>
              <w:bottom w:val="single" w:sz="4" w:space="0" w:color="auto"/>
            </w:tcBorders>
            <w:shd w:val="clear" w:color="auto" w:fill="auto"/>
            <w:vAlign w:val="center"/>
          </w:tcPr>
          <w:p w14:paraId="77E6CE46" w14:textId="77777777" w:rsidR="00737BED" w:rsidRPr="002258B7" w:rsidRDefault="00737BED" w:rsidP="00AD539B">
            <w:pPr>
              <w:pStyle w:val="Tablebody"/>
            </w:pPr>
            <w:r w:rsidRPr="002258B7">
              <w:t xml:space="preserve">Funds permanent acquisitions, leases, investments in efficiency and other incentive-based approaches to assist landowners who wish to restore instream flows for habitat.  </w:t>
            </w:r>
          </w:p>
        </w:tc>
        <w:tc>
          <w:tcPr>
            <w:tcW w:w="1710" w:type="dxa"/>
            <w:tcBorders>
              <w:top w:val="single" w:sz="4" w:space="0" w:color="auto"/>
              <w:bottom w:val="single" w:sz="4" w:space="0" w:color="auto"/>
            </w:tcBorders>
            <w:shd w:val="clear" w:color="auto" w:fill="auto"/>
            <w:vAlign w:val="center"/>
          </w:tcPr>
          <w:p w14:paraId="6C845128" w14:textId="77777777" w:rsidR="00737BED" w:rsidRPr="002258B7" w:rsidRDefault="00737BED" w:rsidP="00AD539B">
            <w:pPr>
              <w:pStyle w:val="Tablebody"/>
            </w:pPr>
            <w:r w:rsidRPr="002258B7">
              <w:t>National Fish and Wildlife Foundation</w:t>
            </w:r>
          </w:p>
        </w:tc>
      </w:tr>
      <w:bookmarkEnd w:id="95"/>
    </w:tbl>
    <w:p w14:paraId="170EE7A6" w14:textId="77777777" w:rsidR="001455AF" w:rsidRDefault="001455AF" w:rsidP="00B03A18">
      <w:pPr>
        <w:pStyle w:val="Body"/>
      </w:pPr>
    </w:p>
    <w:p w14:paraId="4C58CAB9" w14:textId="42BC2E75" w:rsidR="00A9746D" w:rsidRPr="002258B7" w:rsidRDefault="00DD44BA" w:rsidP="00307020">
      <w:pPr>
        <w:pStyle w:val="Heading2"/>
      </w:pPr>
      <w:bookmarkStart w:id="98" w:name="_Toc394475207"/>
      <w:r w:rsidRPr="002258B7">
        <w:t>Planning</w:t>
      </w:r>
      <w:bookmarkEnd w:id="98"/>
    </w:p>
    <w:p w14:paraId="6C8A9AEA" w14:textId="4FA304A4" w:rsidR="00DE5E90" w:rsidRPr="00B03A18" w:rsidRDefault="00A9746D" w:rsidP="00B03A18">
      <w:pPr>
        <w:pStyle w:val="Body"/>
      </w:pPr>
      <w:r w:rsidRPr="00B03A18">
        <w:t xml:space="preserve">The </w:t>
      </w:r>
      <w:r w:rsidR="00CD1175" w:rsidRPr="00B03A18">
        <w:t>County</w:t>
      </w:r>
      <w:r w:rsidR="00B03A18">
        <w:t>, Cities and Town</w:t>
      </w:r>
      <w:r w:rsidR="00220D65" w:rsidRPr="00B03A18">
        <w:t xml:space="preserve"> </w:t>
      </w:r>
      <w:r w:rsidRPr="00B03A18">
        <w:t xml:space="preserve">could </w:t>
      </w:r>
      <w:r w:rsidR="00247749" w:rsidRPr="00B03A18">
        <w:t xml:space="preserve">incorporate </w:t>
      </w:r>
      <w:r w:rsidRPr="00B03A18">
        <w:t xml:space="preserve">shoreline restoration </w:t>
      </w:r>
      <w:r w:rsidR="00247749" w:rsidRPr="00B03A18">
        <w:t>goals and projects into</w:t>
      </w:r>
      <w:r w:rsidRPr="00B03A18">
        <w:t xml:space="preserve"> the</w:t>
      </w:r>
      <w:r w:rsidR="00B03A18">
        <w:t>ir</w:t>
      </w:r>
      <w:r w:rsidRPr="00B03A18">
        <w:t xml:space="preserve"> </w:t>
      </w:r>
      <w:r w:rsidR="002258B7" w:rsidRPr="00B03A18">
        <w:t>capital improvement plans</w:t>
      </w:r>
      <w:r w:rsidR="00DD44BA" w:rsidRPr="00B03A18">
        <w:t xml:space="preserve">, </w:t>
      </w:r>
      <w:r w:rsidR="002258B7" w:rsidRPr="00B03A18">
        <w:t>p</w:t>
      </w:r>
      <w:r w:rsidR="00503C4F" w:rsidRPr="00B03A18">
        <w:t xml:space="preserve">arks facility plans, </w:t>
      </w:r>
      <w:r w:rsidR="002258B7" w:rsidRPr="00B03A18">
        <w:t>and road plans</w:t>
      </w:r>
      <w:r w:rsidRPr="00B03A18">
        <w:t xml:space="preserve"> to facilitate implementation</w:t>
      </w:r>
      <w:r w:rsidR="00DD44BA" w:rsidRPr="00B03A18">
        <w:t xml:space="preserve"> of restoration within </w:t>
      </w:r>
      <w:r w:rsidR="00B03A18">
        <w:t>their respective jurisdictions and cooperatively with each other</w:t>
      </w:r>
      <w:r w:rsidRPr="00B03A18">
        <w:t xml:space="preserve">.  </w:t>
      </w:r>
      <w:r w:rsidR="00220D65" w:rsidRPr="00B03A18">
        <w:t>The</w:t>
      </w:r>
      <w:r w:rsidR="00B03A18">
        <w:t>y</w:t>
      </w:r>
      <w:r w:rsidR="00220D65" w:rsidRPr="00B03A18">
        <w:t xml:space="preserve"> could </w:t>
      </w:r>
      <w:r w:rsidR="00DD44BA" w:rsidRPr="00B03A18">
        <w:t xml:space="preserve">also </w:t>
      </w:r>
      <w:r w:rsidR="00220D65" w:rsidRPr="00B03A18">
        <w:t xml:space="preserve">review the various elements of previously </w:t>
      </w:r>
      <w:r w:rsidR="000041EA" w:rsidRPr="00B03A18">
        <w:t>adopt</w:t>
      </w:r>
      <w:r w:rsidR="00220D65" w:rsidRPr="00B03A18">
        <w:t xml:space="preserve">ed </w:t>
      </w:r>
      <w:r w:rsidR="000041EA" w:rsidRPr="00B03A18">
        <w:t>a</w:t>
      </w:r>
      <w:r w:rsidR="00220D65" w:rsidRPr="00B03A18">
        <w:t xml:space="preserve">nd </w:t>
      </w:r>
      <w:r w:rsidR="00737BED" w:rsidRPr="00B03A18">
        <w:t xml:space="preserve">proposed </w:t>
      </w:r>
      <w:r w:rsidR="00220D65" w:rsidRPr="00B03A18">
        <w:t>plans that apply to shoreline areas and develop a prioritize</w:t>
      </w:r>
      <w:r w:rsidR="00247749" w:rsidRPr="00B03A18">
        <w:t>d</w:t>
      </w:r>
      <w:r w:rsidR="00220D65" w:rsidRPr="00B03A18">
        <w:t xml:space="preserve"> </w:t>
      </w:r>
      <w:r w:rsidR="000041EA" w:rsidRPr="00B03A18">
        <w:t>list of projects</w:t>
      </w:r>
      <w:r w:rsidR="00220D65" w:rsidRPr="00B03A18">
        <w:t xml:space="preserve">. </w:t>
      </w:r>
    </w:p>
    <w:p w14:paraId="36C3B903" w14:textId="6CE1A59E" w:rsidR="00A9746D" w:rsidRPr="0066583C" w:rsidRDefault="00A9746D" w:rsidP="00307020">
      <w:pPr>
        <w:pStyle w:val="Heading2"/>
      </w:pPr>
      <w:bookmarkStart w:id="99" w:name="_Toc394475208"/>
      <w:bookmarkStart w:id="100" w:name="_Toc394475209"/>
      <w:bookmarkStart w:id="101" w:name="_Toc246917679"/>
      <w:bookmarkStart w:id="102" w:name="_Toc394475210"/>
      <w:bookmarkEnd w:id="99"/>
      <w:bookmarkEnd w:id="100"/>
      <w:r w:rsidRPr="0066583C">
        <w:t>Regional Coordination</w:t>
      </w:r>
      <w:bookmarkEnd w:id="101"/>
      <w:bookmarkEnd w:id="102"/>
    </w:p>
    <w:p w14:paraId="6DAC72F4" w14:textId="7A45D342" w:rsidR="0078624B" w:rsidRDefault="00A9746D" w:rsidP="0078624B">
      <w:pPr>
        <w:pStyle w:val="Body"/>
      </w:pPr>
      <w:r w:rsidRPr="00683974">
        <w:t xml:space="preserve">The </w:t>
      </w:r>
      <w:r w:rsidR="00CD1175" w:rsidRPr="00683974">
        <w:t>County</w:t>
      </w:r>
      <w:r w:rsidRPr="00683974">
        <w:t xml:space="preserve"> </w:t>
      </w:r>
      <w:r w:rsidR="00B27653">
        <w:t>should</w:t>
      </w:r>
      <w:r w:rsidRPr="00683974">
        <w:t xml:space="preserve"> continue its association and involvement with </w:t>
      </w:r>
      <w:r w:rsidR="00776D99" w:rsidRPr="00683974">
        <w:t xml:space="preserve">the </w:t>
      </w:r>
      <w:r w:rsidR="001D66A1">
        <w:t>local watershed planning units for WRIAs 34, 35 and 56, as well as the Snake River Salmon Recovery Board</w:t>
      </w:r>
      <w:r w:rsidR="003578B4" w:rsidRPr="002258B7">
        <w:t>.</w:t>
      </w:r>
      <w:r w:rsidR="00E34FD0" w:rsidRPr="002258B7">
        <w:t xml:space="preserve">  </w:t>
      </w:r>
      <w:bookmarkStart w:id="103" w:name="_Toc246917684"/>
    </w:p>
    <w:p w14:paraId="6EA975F2" w14:textId="566CA96F" w:rsidR="00B27653" w:rsidRDefault="00B27653" w:rsidP="00640E86">
      <w:pPr>
        <w:pStyle w:val="Body"/>
      </w:pPr>
      <w:r>
        <w:t>The Cities of Colfax, Pullman and Palouse and the Towns of Albion, Rosalia and Malden should</w:t>
      </w:r>
      <w:r w:rsidRPr="00B27653">
        <w:t xml:space="preserve"> continue </w:t>
      </w:r>
      <w:r>
        <w:t>their</w:t>
      </w:r>
      <w:r w:rsidRPr="00B27653">
        <w:t xml:space="preserve"> association and involvement with the local watershed planning </w:t>
      </w:r>
      <w:r>
        <w:t>for WRIA</w:t>
      </w:r>
      <w:r w:rsidRPr="00B27653">
        <w:t xml:space="preserve"> 34</w:t>
      </w:r>
      <w:r w:rsidR="00640E86">
        <w:t>.</w:t>
      </w:r>
      <w:r>
        <w:t xml:space="preserve"> </w:t>
      </w:r>
      <w:r w:rsidR="004B01B3">
        <w:t xml:space="preserve"> </w:t>
      </w:r>
      <w:r>
        <w:t xml:space="preserve">The City of </w:t>
      </w:r>
      <w:proofErr w:type="spellStart"/>
      <w:r>
        <w:t>Tekoa</w:t>
      </w:r>
      <w:proofErr w:type="spellEnd"/>
      <w:r>
        <w:t xml:space="preserve"> should continue </w:t>
      </w:r>
      <w:r w:rsidR="00640E86">
        <w:t xml:space="preserve">its </w:t>
      </w:r>
      <w:r>
        <w:t xml:space="preserve">association and </w:t>
      </w:r>
      <w:r w:rsidRPr="00B27653">
        <w:t xml:space="preserve">involvement with the </w:t>
      </w:r>
      <w:r>
        <w:t>WRIA</w:t>
      </w:r>
      <w:r w:rsidRPr="00B27653">
        <w:t xml:space="preserve"> 56</w:t>
      </w:r>
      <w:r>
        <w:t xml:space="preserve"> Planning Unit. </w:t>
      </w:r>
    </w:p>
    <w:p w14:paraId="6B952E26" w14:textId="79373A44" w:rsidR="00B27653" w:rsidRDefault="00640E86" w:rsidP="0078624B">
      <w:pPr>
        <w:pStyle w:val="Body"/>
      </w:pPr>
      <w:r w:rsidRPr="002258B7">
        <w:t xml:space="preserve">The </w:t>
      </w:r>
      <w:r>
        <w:t>Counties</w:t>
      </w:r>
      <w:r w:rsidR="008938AF">
        <w:t xml:space="preserve"> and</w:t>
      </w:r>
      <w:r>
        <w:t xml:space="preserve"> Cities</w:t>
      </w:r>
      <w:r w:rsidRPr="002258B7">
        <w:t xml:space="preserve"> may also look for other time</w:t>
      </w:r>
      <w:r w:rsidR="004B01B3">
        <w:t>-</w:t>
      </w:r>
      <w:r w:rsidRPr="002258B7">
        <w:t xml:space="preserve">sensitive opportunities for involvement in regional restoration planning and implementation.  </w:t>
      </w:r>
    </w:p>
    <w:p w14:paraId="6B248072" w14:textId="0BC2E63E" w:rsidR="004F562E" w:rsidRPr="002258B7" w:rsidRDefault="004F562E" w:rsidP="007D156D">
      <w:pPr>
        <w:pStyle w:val="Heading1"/>
        <w:rPr>
          <w:rStyle w:val="defaultfont1"/>
          <w:rFonts w:ascii="Arial" w:hAnsi="Arial"/>
          <w:color w:val="000000"/>
          <w:sz w:val="44"/>
          <w:szCs w:val="44"/>
        </w:rPr>
      </w:pPr>
      <w:r w:rsidRPr="002258B7">
        <w:rPr>
          <w:rStyle w:val="defaultfont1"/>
          <w:rFonts w:ascii="Arial" w:hAnsi="Arial"/>
          <w:color w:val="000000"/>
          <w:sz w:val="44"/>
          <w:szCs w:val="44"/>
        </w:rPr>
        <w:tab/>
      </w:r>
      <w:bookmarkStart w:id="104" w:name="_Toc394475211"/>
      <w:r w:rsidRPr="002258B7">
        <w:rPr>
          <w:rStyle w:val="defaultfont1"/>
          <w:rFonts w:ascii="Arial" w:hAnsi="Arial"/>
          <w:color w:val="000000"/>
          <w:sz w:val="44"/>
          <w:szCs w:val="44"/>
        </w:rPr>
        <w:t>Conclusion</w:t>
      </w:r>
      <w:bookmarkEnd w:id="104"/>
    </w:p>
    <w:p w14:paraId="726087FA" w14:textId="56C349CC" w:rsidR="004F562E" w:rsidRPr="002258B7" w:rsidRDefault="004F562E" w:rsidP="004F562E">
      <w:pPr>
        <w:pStyle w:val="Body"/>
      </w:pPr>
      <w:r w:rsidRPr="002258B7">
        <w:t xml:space="preserve">The </w:t>
      </w:r>
      <w:r w:rsidR="002258B7">
        <w:t>Whitman</w:t>
      </w:r>
      <w:r w:rsidRPr="002258B7">
        <w:t xml:space="preserve"> County Shoreline Restoration Plan builds on the goals and policies proposed in the Shoreline Master Program.  The Shoreline Restoration Plan provides an important non-regulatory component of the SMP to ensure that shoreline functions are </w:t>
      </w:r>
      <w:r w:rsidRPr="002258B7">
        <w:lastRenderedPageBreak/>
        <w:t xml:space="preserve">maintained or improved despite potential incremental losses that may occur </w:t>
      </w:r>
      <w:r w:rsidR="004B01B3">
        <w:t>even with implementation of</w:t>
      </w:r>
      <w:r w:rsidRPr="002258B7">
        <w:t xml:space="preserve"> SMP regulations and mitigation actions.  </w:t>
      </w:r>
    </w:p>
    <w:p w14:paraId="7C4D77AE" w14:textId="0FA7D45D" w:rsidR="004F562E" w:rsidRPr="002258B7" w:rsidRDefault="004F562E" w:rsidP="004F562E">
      <w:pPr>
        <w:pStyle w:val="Body"/>
      </w:pPr>
      <w:r w:rsidRPr="002258B7">
        <w:t xml:space="preserve">The Shoreline Restoration Plan draws on multiple past planning efforts </w:t>
      </w:r>
      <w:r w:rsidRPr="001D66A1">
        <w:t>to identify possible restoration projects and reach-based priorities, key partners in implementing shoreline restoration, and existing funding opportunities.  Many of the projects and strategies identified are focused on</w:t>
      </w:r>
      <w:r w:rsidR="001D66A1" w:rsidRPr="001D66A1">
        <w:t xml:space="preserve"> implementing best management practices for </w:t>
      </w:r>
      <w:r w:rsidR="001D66A1">
        <w:t xml:space="preserve">agricultural uses to improve water quality </w:t>
      </w:r>
      <w:r w:rsidR="001D66A1" w:rsidRPr="001D66A1">
        <w:t>and</w:t>
      </w:r>
      <w:r w:rsidRPr="001D66A1">
        <w:t xml:space="preserve"> restoring </w:t>
      </w:r>
      <w:r w:rsidR="001D66A1" w:rsidRPr="001D66A1">
        <w:t xml:space="preserve">riparian buffer zones. </w:t>
      </w:r>
      <w:r w:rsidR="00590A55">
        <w:t xml:space="preserve"> </w:t>
      </w:r>
      <w:r w:rsidRPr="001D66A1">
        <w:t>The S</w:t>
      </w:r>
      <w:r w:rsidRPr="002258B7">
        <w:t xml:space="preserve">horeline Restoration Plan represents a long-term vision for restoration that will be implemented over time, resulting in ongoing </w:t>
      </w:r>
      <w:r w:rsidR="00F623DD" w:rsidRPr="002258B7">
        <w:t>improvement to the functions and processes in the County’s shorelines.</w:t>
      </w:r>
    </w:p>
    <w:p w14:paraId="42F543C6" w14:textId="77777777" w:rsidR="00DB0360" w:rsidRPr="002258B7" w:rsidRDefault="00DB0360" w:rsidP="007D156D">
      <w:pPr>
        <w:pStyle w:val="Heading1"/>
        <w:rPr>
          <w:rStyle w:val="defaultfont1"/>
          <w:rFonts w:ascii="Arial" w:hAnsi="Arial"/>
          <w:color w:val="000000"/>
          <w:sz w:val="44"/>
        </w:rPr>
      </w:pPr>
      <w:r w:rsidRPr="002258B7">
        <w:rPr>
          <w:rStyle w:val="defaultfont1"/>
          <w:rFonts w:ascii="Arial" w:hAnsi="Arial"/>
          <w:color w:val="000000"/>
          <w:sz w:val="44"/>
        </w:rPr>
        <w:tab/>
      </w:r>
      <w:bookmarkStart w:id="105" w:name="_Toc394475212"/>
      <w:r w:rsidRPr="002258B7">
        <w:rPr>
          <w:rStyle w:val="defaultfont1"/>
          <w:rFonts w:ascii="Arial" w:hAnsi="Arial"/>
          <w:color w:val="000000"/>
          <w:sz w:val="44"/>
        </w:rPr>
        <w:t>Website Resources</w:t>
      </w:r>
      <w:bookmarkEnd w:id="105"/>
    </w:p>
    <w:p w14:paraId="5635DC9E" w14:textId="1421B4AC" w:rsidR="00454252" w:rsidRPr="002258B7" w:rsidRDefault="00454252" w:rsidP="00DB0360">
      <w:pPr>
        <w:pStyle w:val="Body"/>
      </w:pPr>
      <w:r w:rsidRPr="002258B7">
        <w:t>The following is a sampling of helpful web resources</w:t>
      </w:r>
      <w:r w:rsidR="00B71CAA">
        <w:t>.</w:t>
      </w:r>
    </w:p>
    <w:p w14:paraId="6AFC8482" w14:textId="77777777" w:rsidR="002C43B1" w:rsidRDefault="002C43B1" w:rsidP="0015582B">
      <w:pPr>
        <w:pStyle w:val="Bullet"/>
      </w:pPr>
      <w:r>
        <w:t>Conservation Districts</w:t>
      </w:r>
    </w:p>
    <w:p w14:paraId="747465E9" w14:textId="77777777" w:rsidR="002C43B1" w:rsidRDefault="002C43B1" w:rsidP="00070D00">
      <w:pPr>
        <w:pStyle w:val="BulletIndent"/>
      </w:pPr>
      <w:r>
        <w:t xml:space="preserve">Palouse Conservation District:: </w:t>
      </w:r>
      <w:hyperlink r:id="rId29" w:history="1">
        <w:r w:rsidRPr="00E20E82">
          <w:rPr>
            <w:rStyle w:val="Hyperlink"/>
          </w:rPr>
          <w:t>http://www.palousecd.org/default.htm</w:t>
        </w:r>
      </w:hyperlink>
      <w:r>
        <w:t xml:space="preserve"> </w:t>
      </w:r>
    </w:p>
    <w:p w14:paraId="3076910F" w14:textId="77777777" w:rsidR="002C43B1" w:rsidRDefault="002C43B1" w:rsidP="00070D00">
      <w:pPr>
        <w:pStyle w:val="BulletIndent"/>
      </w:pPr>
      <w:r>
        <w:t xml:space="preserve">Palouse Rock Lake Conservation District: </w:t>
      </w:r>
      <w:hyperlink r:id="rId30" w:history="1">
        <w:r w:rsidRPr="00E20E82">
          <w:rPr>
            <w:rStyle w:val="Hyperlink"/>
          </w:rPr>
          <w:t>http://www.prlcd.org/</w:t>
        </w:r>
      </w:hyperlink>
      <w:r>
        <w:t xml:space="preserve"> </w:t>
      </w:r>
    </w:p>
    <w:p w14:paraId="4FA7B833" w14:textId="77777777" w:rsidR="002C43B1" w:rsidRDefault="002C43B1" w:rsidP="00070D00">
      <w:pPr>
        <w:pStyle w:val="BulletIndent"/>
      </w:pPr>
      <w:r>
        <w:t xml:space="preserve">Whitman Conservation District: </w:t>
      </w:r>
      <w:hyperlink r:id="rId31" w:history="1">
        <w:r w:rsidRPr="00E20E82">
          <w:rPr>
            <w:rStyle w:val="Hyperlink"/>
          </w:rPr>
          <w:t>http://www.whitmancd.org/</w:t>
        </w:r>
      </w:hyperlink>
      <w:r>
        <w:t xml:space="preserve"> </w:t>
      </w:r>
    </w:p>
    <w:p w14:paraId="70526EDE" w14:textId="77777777" w:rsidR="002C43B1" w:rsidRDefault="002C43B1" w:rsidP="00070D00">
      <w:pPr>
        <w:pStyle w:val="BulletIndent"/>
      </w:pPr>
      <w:r>
        <w:t xml:space="preserve">Pine Creek Conservation District: </w:t>
      </w:r>
      <w:hyperlink r:id="rId32" w:history="1">
        <w:r w:rsidRPr="00E20E82">
          <w:rPr>
            <w:rStyle w:val="Hyperlink"/>
          </w:rPr>
          <w:t>http://www.pinecreekcd.com/</w:t>
        </w:r>
      </w:hyperlink>
      <w:r>
        <w:t xml:space="preserve"> </w:t>
      </w:r>
    </w:p>
    <w:p w14:paraId="25741B88" w14:textId="77777777" w:rsidR="002C43B1" w:rsidRDefault="002C43B1" w:rsidP="0015582B">
      <w:pPr>
        <w:pStyle w:val="Bullet"/>
      </w:pPr>
      <w:r>
        <w:t xml:space="preserve">Washington State Conservation Commission CREP Program: </w:t>
      </w:r>
      <w:hyperlink r:id="rId33" w:history="1">
        <w:r w:rsidRPr="00E20E82">
          <w:rPr>
            <w:rStyle w:val="Hyperlink"/>
          </w:rPr>
          <w:t>http://scc.wa.gov/crep/</w:t>
        </w:r>
      </w:hyperlink>
      <w:r>
        <w:t xml:space="preserve"> </w:t>
      </w:r>
    </w:p>
    <w:p w14:paraId="725104FF" w14:textId="77777777" w:rsidR="002C43B1" w:rsidRPr="00532DE3" w:rsidRDefault="002C43B1" w:rsidP="0015582B">
      <w:pPr>
        <w:pStyle w:val="Bullet"/>
      </w:pPr>
      <w:r>
        <w:t>Palouse-</w:t>
      </w:r>
      <w:r w:rsidRPr="00532DE3">
        <w:t xml:space="preserve">Clearwater Environmental Institute: </w:t>
      </w:r>
      <w:hyperlink r:id="rId34" w:history="1">
        <w:r w:rsidRPr="00532DE3">
          <w:rPr>
            <w:rStyle w:val="Hyperlink"/>
          </w:rPr>
          <w:t>http://www.pcei.org/</w:t>
        </w:r>
      </w:hyperlink>
      <w:r w:rsidRPr="00532DE3">
        <w:t xml:space="preserve"> </w:t>
      </w:r>
    </w:p>
    <w:p w14:paraId="2939AD9D" w14:textId="77777777" w:rsidR="002C43B1" w:rsidRPr="00532DE3" w:rsidRDefault="002C43B1" w:rsidP="0015582B">
      <w:pPr>
        <w:pStyle w:val="Bullet"/>
      </w:pPr>
      <w:r w:rsidRPr="00532DE3">
        <w:t xml:space="preserve">Natural Resources Conservation Service Agricultural Conservation Easement Program (ACEP): </w:t>
      </w:r>
      <w:hyperlink r:id="rId35" w:history="1">
        <w:r w:rsidRPr="00532DE3">
          <w:rPr>
            <w:rStyle w:val="Hyperlink"/>
          </w:rPr>
          <w:t>http://www.nrcs.usda.gov/wps/portal/nrcs/detail/national/programs/easements/acep/?cid=stelprdb1242695</w:t>
        </w:r>
      </w:hyperlink>
      <w:r w:rsidRPr="00532DE3">
        <w:t xml:space="preserve"> </w:t>
      </w:r>
    </w:p>
    <w:p w14:paraId="24C626FF" w14:textId="77777777" w:rsidR="002C43B1" w:rsidRPr="00532DE3" w:rsidRDefault="002C43B1" w:rsidP="0015582B">
      <w:pPr>
        <w:pStyle w:val="Bullet"/>
      </w:pPr>
      <w:r w:rsidRPr="00532DE3">
        <w:t xml:space="preserve">Native plant landscaping guides: </w:t>
      </w:r>
      <w:hyperlink r:id="rId36" w:history="1">
        <w:r w:rsidRPr="00532DE3">
          <w:rPr>
            <w:rStyle w:val="Hyperlink"/>
          </w:rPr>
          <w:t>http://www.nwcb.wa.gov/publications/Eastern_Garden_Wise.pdf</w:t>
        </w:r>
      </w:hyperlink>
      <w:r w:rsidRPr="00532DE3">
        <w:t xml:space="preserve"> and </w:t>
      </w:r>
      <w:hyperlink r:id="rId37" w:history="1">
        <w:r w:rsidRPr="00532DE3">
          <w:rPr>
            <w:rStyle w:val="Hyperlink"/>
          </w:rPr>
          <w:t>http://www.palouseprairie.org/ppflandscaping.html</w:t>
        </w:r>
      </w:hyperlink>
      <w:r w:rsidRPr="00532DE3">
        <w:t xml:space="preserve"> </w:t>
      </w:r>
    </w:p>
    <w:p w14:paraId="60D2B8A3" w14:textId="77777777" w:rsidR="002C43B1" w:rsidRPr="00532DE3" w:rsidRDefault="002C43B1" w:rsidP="0015582B">
      <w:pPr>
        <w:pStyle w:val="Bullet"/>
      </w:pPr>
      <w:r w:rsidRPr="00532DE3">
        <w:t xml:space="preserve">Backyard wildlife sanctuary certification: </w:t>
      </w:r>
      <w:hyperlink r:id="rId38" w:history="1">
        <w:r w:rsidRPr="00532DE3">
          <w:rPr>
            <w:rStyle w:val="Hyperlink"/>
          </w:rPr>
          <w:t>http://wdfw.wa.gov/living/backyard/</w:t>
        </w:r>
      </w:hyperlink>
      <w:r w:rsidRPr="00532DE3">
        <w:t xml:space="preserve"> </w:t>
      </w:r>
    </w:p>
    <w:p w14:paraId="3C77BA78" w14:textId="77777777" w:rsidR="002C43B1" w:rsidRPr="00532DE3" w:rsidRDefault="002C43B1" w:rsidP="0015582B">
      <w:pPr>
        <w:pStyle w:val="Bullet"/>
      </w:pPr>
      <w:r w:rsidRPr="00532DE3">
        <w:lastRenderedPageBreak/>
        <w:t xml:space="preserve">Landscape design for wildlife: </w:t>
      </w:r>
      <w:hyperlink r:id="rId39" w:history="1">
        <w:r w:rsidRPr="00532DE3">
          <w:rPr>
            <w:rStyle w:val="Hyperlink"/>
          </w:rPr>
          <w:t>http://wdfw.wa.gov/living/landscaping/index.html</w:t>
        </w:r>
      </w:hyperlink>
      <w:r w:rsidRPr="00532DE3">
        <w:t xml:space="preserve"> </w:t>
      </w:r>
    </w:p>
    <w:p w14:paraId="23E1B220" w14:textId="1B147E1C" w:rsidR="00532DE3" w:rsidRPr="00532DE3" w:rsidRDefault="002C43B1" w:rsidP="0015582B">
      <w:pPr>
        <w:pStyle w:val="Bullet"/>
      </w:pPr>
      <w:r w:rsidRPr="00532DE3">
        <w:t xml:space="preserve">Guide to noxious weeds – identification and removal: </w:t>
      </w:r>
      <w:hyperlink r:id="rId40" w:history="1">
        <w:r w:rsidRPr="00532DE3">
          <w:rPr>
            <w:rStyle w:val="Hyperlink"/>
          </w:rPr>
          <w:t>http://www.nwcb.wa.gov/publications/EasternFieldGuide2009.pdf</w:t>
        </w:r>
      </w:hyperlink>
      <w:r w:rsidRPr="00532DE3">
        <w:t xml:space="preserve"> </w:t>
      </w:r>
    </w:p>
    <w:p w14:paraId="53D8107A" w14:textId="5F57DA28" w:rsidR="00087D05" w:rsidRPr="002C43B1" w:rsidRDefault="00087D05" w:rsidP="0015582B">
      <w:pPr>
        <w:pStyle w:val="Bullet"/>
        <w:rPr>
          <w:highlight w:val="lightGray"/>
        </w:rPr>
      </w:pPr>
      <w:r w:rsidRPr="002C43B1">
        <w:rPr>
          <w:highlight w:val="lightGray"/>
        </w:rPr>
        <w:br w:type="page"/>
      </w:r>
    </w:p>
    <w:p w14:paraId="2A7A830E" w14:textId="4FFCDBD6" w:rsidR="00A9746D" w:rsidRPr="002258B7" w:rsidRDefault="00A9746D" w:rsidP="007D156D">
      <w:pPr>
        <w:pStyle w:val="Heading1"/>
        <w:rPr>
          <w:rStyle w:val="defaultfont1"/>
          <w:rFonts w:ascii="Arial" w:hAnsi="Arial"/>
          <w:color w:val="000000"/>
          <w:sz w:val="44"/>
          <w:szCs w:val="32"/>
        </w:rPr>
      </w:pPr>
      <w:bookmarkStart w:id="106" w:name="_Toc394475213"/>
      <w:r w:rsidRPr="002258B7">
        <w:rPr>
          <w:rStyle w:val="defaultfont1"/>
          <w:rFonts w:ascii="Arial" w:hAnsi="Arial"/>
          <w:color w:val="000000"/>
          <w:sz w:val="44"/>
          <w:szCs w:val="32"/>
        </w:rPr>
        <w:lastRenderedPageBreak/>
        <w:t>References</w:t>
      </w:r>
      <w:bookmarkEnd w:id="103"/>
      <w:bookmarkEnd w:id="106"/>
    </w:p>
    <w:p w14:paraId="2425479F" w14:textId="77777777" w:rsidR="00755CBC" w:rsidRPr="00355E4B" w:rsidRDefault="00755CBC" w:rsidP="00755CBC">
      <w:pPr>
        <w:pStyle w:val="NormalWeb"/>
        <w:ind w:left="480" w:hanging="480"/>
        <w:divId w:val="587350440"/>
        <w:rPr>
          <w:rFonts w:ascii="Palatino Linotype" w:hAnsi="Palatino Linotype"/>
          <w:sz w:val="22"/>
          <w:szCs w:val="22"/>
        </w:rPr>
      </w:pPr>
      <w:r w:rsidRPr="00355E4B">
        <w:rPr>
          <w:rFonts w:ascii="Palatino Linotype" w:hAnsi="Palatino Linotype"/>
          <w:sz w:val="22"/>
          <w:szCs w:val="22"/>
        </w:rPr>
        <w:t>City of Colfax. 2007. Colfax, Washington Comprehensive Plan – The Future of Colfax. January 2007.</w:t>
      </w:r>
    </w:p>
    <w:p w14:paraId="6C9A734B" w14:textId="377B65E7" w:rsidR="00755CBC" w:rsidRDefault="00755CBC" w:rsidP="00755CBC">
      <w:pPr>
        <w:pStyle w:val="NormalWeb"/>
        <w:ind w:left="480" w:hanging="480"/>
        <w:divId w:val="587350440"/>
        <w:rPr>
          <w:rFonts w:ascii="Palatino Linotype" w:hAnsi="Palatino Linotype"/>
          <w:sz w:val="22"/>
          <w:szCs w:val="22"/>
        </w:rPr>
      </w:pPr>
      <w:r>
        <w:rPr>
          <w:rFonts w:ascii="Palatino Linotype" w:hAnsi="Palatino Linotype"/>
          <w:sz w:val="22"/>
          <w:szCs w:val="22"/>
        </w:rPr>
        <w:t xml:space="preserve">City of Palouse. 1997. </w:t>
      </w:r>
      <w:r w:rsidRPr="00355E4B">
        <w:rPr>
          <w:rFonts w:ascii="Palatino Linotype" w:hAnsi="Palatino Linotype"/>
          <w:sz w:val="22"/>
          <w:szCs w:val="22"/>
        </w:rPr>
        <w:t>City of Palouse Comprehensive Plan</w:t>
      </w:r>
    </w:p>
    <w:p w14:paraId="45396BCA" w14:textId="14011B0C" w:rsidR="00755CBC" w:rsidRPr="00355E4B" w:rsidRDefault="00755CBC" w:rsidP="00755CBC">
      <w:pPr>
        <w:pStyle w:val="NormalWeb"/>
        <w:ind w:left="480" w:hanging="480"/>
        <w:divId w:val="587350440"/>
        <w:rPr>
          <w:rFonts w:ascii="Palatino Linotype" w:hAnsi="Palatino Linotype"/>
          <w:sz w:val="22"/>
          <w:szCs w:val="22"/>
        </w:rPr>
      </w:pPr>
      <w:r w:rsidRPr="00355E4B">
        <w:rPr>
          <w:rFonts w:ascii="Palatino Linotype" w:hAnsi="Palatino Linotype"/>
          <w:sz w:val="22"/>
          <w:szCs w:val="22"/>
        </w:rPr>
        <w:t>City of Palouse. 2014. City of Palouse Comprehensive Plan. 2014</w:t>
      </w:r>
      <w:r>
        <w:rPr>
          <w:rFonts w:ascii="Palatino Linotype" w:hAnsi="Palatino Linotype"/>
          <w:sz w:val="22"/>
          <w:szCs w:val="22"/>
        </w:rPr>
        <w:t xml:space="preserve"> Revision</w:t>
      </w:r>
      <w:r w:rsidRPr="00355E4B">
        <w:rPr>
          <w:rFonts w:ascii="Palatino Linotype" w:hAnsi="Palatino Linotype"/>
          <w:sz w:val="22"/>
          <w:szCs w:val="22"/>
        </w:rPr>
        <w:t>.</w:t>
      </w:r>
    </w:p>
    <w:p w14:paraId="46E8F3BB" w14:textId="77777777" w:rsidR="00755CBC" w:rsidRPr="00355E4B" w:rsidRDefault="00755CBC" w:rsidP="00755CBC">
      <w:pPr>
        <w:pStyle w:val="NormalWeb"/>
        <w:ind w:left="480" w:hanging="480"/>
        <w:divId w:val="587350440"/>
        <w:rPr>
          <w:rFonts w:ascii="Palatino Linotype" w:hAnsi="Palatino Linotype"/>
          <w:sz w:val="22"/>
          <w:szCs w:val="22"/>
        </w:rPr>
      </w:pPr>
      <w:r w:rsidRPr="00355E4B">
        <w:rPr>
          <w:rFonts w:ascii="Palatino Linotype" w:hAnsi="Palatino Linotype"/>
          <w:sz w:val="22"/>
          <w:szCs w:val="22"/>
        </w:rPr>
        <w:t>City of Pullman.  2014.  Parks &amp; Recreation 2014-2018 Five Year Plan.</w:t>
      </w:r>
    </w:p>
    <w:p w14:paraId="71DB347B" w14:textId="77777777" w:rsidR="00755CBC" w:rsidRPr="00355E4B" w:rsidRDefault="00755CBC" w:rsidP="00755CBC">
      <w:pPr>
        <w:pStyle w:val="NormalWeb"/>
        <w:ind w:left="480" w:hanging="480"/>
        <w:divId w:val="587350440"/>
        <w:rPr>
          <w:rFonts w:ascii="Palatino Linotype" w:hAnsi="Palatino Linotype"/>
          <w:sz w:val="22"/>
          <w:szCs w:val="22"/>
          <w:highlight w:val="lightGray"/>
        </w:rPr>
      </w:pPr>
      <w:r w:rsidRPr="00355E4B">
        <w:rPr>
          <w:rFonts w:ascii="Palatino Linotype" w:hAnsi="Palatino Linotype"/>
          <w:sz w:val="22"/>
          <w:szCs w:val="22"/>
        </w:rPr>
        <w:t>City of Pullman.  1999. Comprehensive Plan for the City of Pullman.</w:t>
      </w:r>
    </w:p>
    <w:p w14:paraId="26CBD410" w14:textId="42B2D6E7" w:rsidR="00B615A8" w:rsidRPr="00B615A8" w:rsidRDefault="000D3E4A">
      <w:pPr>
        <w:pStyle w:val="NormalWeb"/>
        <w:ind w:left="480" w:hanging="480"/>
        <w:divId w:val="1124232856"/>
        <w:rPr>
          <w:rFonts w:ascii="Palatino Linotype" w:eastAsiaTheme="minorEastAsia" w:hAnsi="Palatino Linotype"/>
          <w:noProof/>
          <w:sz w:val="22"/>
        </w:rPr>
      </w:pPr>
      <w:r>
        <w:rPr>
          <w:highlight w:val="lightGray"/>
        </w:rPr>
        <w:fldChar w:fldCharType="begin" w:fldLock="1"/>
      </w:r>
      <w:r>
        <w:rPr>
          <w:highlight w:val="lightGray"/>
        </w:rPr>
        <w:instrText xml:space="preserve">ADDIN Mendeley Bibliography CSL_BIBLIOGRAPHY </w:instrText>
      </w:r>
      <w:r>
        <w:rPr>
          <w:highlight w:val="lightGray"/>
        </w:rPr>
        <w:fldChar w:fldCharType="separate"/>
      </w:r>
      <w:r w:rsidR="00B615A8" w:rsidRPr="00B615A8">
        <w:rPr>
          <w:rFonts w:ascii="Palatino Linotype" w:hAnsi="Palatino Linotype"/>
          <w:noProof/>
          <w:sz w:val="22"/>
        </w:rPr>
        <w:t>Golder Associates, Inc, and D. E. 2009. WRIA 34 Palouse Watershed Detailed Implementation Plan. http://www.palousecd.org/Content/Assets/WRIA34/DIP/WRIA34_DIP_TEXT_022009.pdf. Accessed April 24, 2014.</w:t>
      </w:r>
    </w:p>
    <w:p w14:paraId="74932201" w14:textId="4F978123" w:rsidR="00B615A8" w:rsidRP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HDR and EES. 2007. Palouse Watershed Plan.</w:t>
      </w:r>
    </w:p>
    <w:p w14:paraId="4B8C8968" w14:textId="77777777" w:rsidR="00B615A8" w:rsidRP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Higgins, J. L. 2003. Determination of upstream boundary points on southeastern Washington streams and rivers under the requirement of the Shoreline Management Act of 1971. U.S. Geological Survey Water-Resources Investigations Report 03-4042:18.</w:t>
      </w:r>
    </w:p>
    <w:p w14:paraId="69803D29" w14:textId="77777777" w:rsidR="00B615A8" w:rsidRP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Kuttel, M. 2002. Salmonid Habitat Limiting Factors Water Resource Inventory Areas 33 (Lower) and 35 (Middle) Snake Watersheds, and Lower Six Miles of the Palouse. Washington State Conservation Commission.</w:t>
      </w:r>
    </w:p>
    <w:p w14:paraId="77B73AB0" w14:textId="7E416B72" w:rsid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Palouse-Clearwater Institute. 2014. Palouse-Clearwater In</w:t>
      </w:r>
      <w:r w:rsidR="00D21091">
        <w:rPr>
          <w:rFonts w:ascii="Palatino Linotype" w:hAnsi="Palatino Linotype"/>
          <w:noProof/>
          <w:sz w:val="22"/>
        </w:rPr>
        <w:t xml:space="preserve">stitute. http://www.pcei.org/. </w:t>
      </w:r>
    </w:p>
    <w:p w14:paraId="4A5ED044" w14:textId="77777777" w:rsidR="004A238C" w:rsidRPr="004A238C" w:rsidRDefault="004A238C" w:rsidP="004A238C">
      <w:pPr>
        <w:pStyle w:val="NormalWeb"/>
        <w:ind w:left="480" w:hanging="480"/>
        <w:divId w:val="1124232856"/>
        <w:rPr>
          <w:rFonts w:ascii="Palatino Linotype" w:hAnsi="Palatino Linotype"/>
          <w:bCs/>
          <w:noProof/>
          <w:sz w:val="22"/>
        </w:rPr>
      </w:pPr>
      <w:r w:rsidRPr="004A238C">
        <w:rPr>
          <w:rFonts w:ascii="Palatino Linotype" w:hAnsi="Palatino Linotype"/>
          <w:bCs/>
          <w:noProof/>
          <w:sz w:val="22"/>
        </w:rPr>
        <w:t>Port of Whitman County.  2010. Comprehensive Plan 2010-2015. Colfax, WA.</w:t>
      </w:r>
    </w:p>
    <w:p w14:paraId="4B536840" w14:textId="3516C1F5" w:rsidR="00B615A8" w:rsidRP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Resource Planning Unlimited, I</w:t>
      </w:r>
      <w:r w:rsidR="00872BE1">
        <w:rPr>
          <w:rFonts w:ascii="Palatino Linotype" w:hAnsi="Palatino Linotype"/>
          <w:noProof/>
          <w:sz w:val="22"/>
        </w:rPr>
        <w:t>nc</w:t>
      </w:r>
      <w:r w:rsidRPr="00B615A8">
        <w:rPr>
          <w:rFonts w:ascii="Palatino Linotype" w:hAnsi="Palatino Linotype"/>
          <w:noProof/>
          <w:sz w:val="22"/>
        </w:rPr>
        <w:t>. 2002a. North Fork Palouse River Watershed Characterization</w:t>
      </w:r>
      <w:r w:rsidR="00872BE1">
        <w:rPr>
          <w:rFonts w:ascii="Palatino Linotype" w:hAnsi="Palatino Linotype"/>
          <w:noProof/>
          <w:sz w:val="22"/>
        </w:rPr>
        <w:t xml:space="preserve"> </w:t>
      </w:r>
      <w:r w:rsidRPr="00B615A8">
        <w:rPr>
          <w:rFonts w:ascii="Palatino Linotype" w:hAnsi="Palatino Linotype"/>
          <w:noProof/>
          <w:sz w:val="22"/>
        </w:rPr>
        <w:t>(January).</w:t>
      </w:r>
    </w:p>
    <w:p w14:paraId="59D331E5" w14:textId="52FCFCB9" w:rsidR="00B615A8" w:rsidRP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Resource Planning Unlimited, I</w:t>
      </w:r>
      <w:r w:rsidR="00872BE1">
        <w:rPr>
          <w:rFonts w:ascii="Palatino Linotype" w:hAnsi="Palatino Linotype"/>
          <w:noProof/>
          <w:sz w:val="22"/>
        </w:rPr>
        <w:t>nc</w:t>
      </w:r>
      <w:r w:rsidRPr="00B615A8">
        <w:rPr>
          <w:rFonts w:ascii="Palatino Linotype" w:hAnsi="Palatino Linotype"/>
          <w:noProof/>
          <w:sz w:val="22"/>
        </w:rPr>
        <w:t>. 2002b. North Fork Palouse River Water Quality Improvement Plan</w:t>
      </w:r>
      <w:r w:rsidR="00872BE1">
        <w:rPr>
          <w:rFonts w:ascii="Palatino Linotype" w:hAnsi="Palatino Linotype"/>
          <w:noProof/>
          <w:sz w:val="22"/>
        </w:rPr>
        <w:t xml:space="preserve"> </w:t>
      </w:r>
      <w:r w:rsidRPr="00B615A8">
        <w:rPr>
          <w:rFonts w:ascii="Palatino Linotype" w:hAnsi="Palatino Linotype"/>
          <w:noProof/>
          <w:sz w:val="22"/>
        </w:rPr>
        <w:t>(September).</w:t>
      </w:r>
    </w:p>
    <w:p w14:paraId="162E0572" w14:textId="77777777" w:rsidR="00B615A8" w:rsidRP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Snake River Salmon Recovery Board. 2011. Snake River Salmon Recovery Plan for Southeast Washington.</w:t>
      </w:r>
    </w:p>
    <w:p w14:paraId="7E93A56D" w14:textId="77777777" w:rsidR="00B615A8" w:rsidRP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Spokane County Conservation District (SCCD). 2005. The Hangman ( Latah ) Creek Water Resources Management Plan.</w:t>
      </w:r>
    </w:p>
    <w:p w14:paraId="013E3D97" w14:textId="77777777" w:rsidR="00B615A8" w:rsidRP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lastRenderedPageBreak/>
        <w:t>The Watershed Company and Berk. 2014. Draft Shoreline Analysis Report for Shorelines in Whitman County; the Cities of Colfax, Palouse, Pullman and Tekoa; and the Towns of Albion, Malden and Rosalia.</w:t>
      </w:r>
    </w:p>
    <w:p w14:paraId="4BCD680D" w14:textId="42226A9F" w:rsidR="00B615A8" w:rsidRP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Washington State Department of Ecology. 2006. North Fork Palouse River Fecal Coliform Total Maximum Daily Load</w:t>
      </w:r>
      <w:r w:rsidR="00872BE1">
        <w:rPr>
          <w:rFonts w:ascii="Palatino Linotype" w:hAnsi="Palatino Linotype"/>
          <w:noProof/>
          <w:sz w:val="22"/>
        </w:rPr>
        <w:t>: Water Quality Implementation Plan</w:t>
      </w:r>
      <w:r w:rsidRPr="00B615A8">
        <w:rPr>
          <w:rFonts w:ascii="Palatino Linotype" w:hAnsi="Palatino Linotype"/>
          <w:noProof/>
          <w:sz w:val="22"/>
        </w:rPr>
        <w:t>.</w:t>
      </w:r>
      <w:r w:rsidR="009A70E6">
        <w:rPr>
          <w:rFonts w:ascii="Palatino Linotype" w:hAnsi="Palatino Linotype"/>
          <w:noProof/>
          <w:sz w:val="22"/>
        </w:rPr>
        <w:t xml:space="preserve"> </w:t>
      </w:r>
      <w:r w:rsidR="009A70E6">
        <w:rPr>
          <w:rFonts w:ascii="Palatino Linotype" w:hAnsi="Palatino Linotype"/>
          <w:noProof/>
          <w:sz w:val="22"/>
        </w:rPr>
        <w:t>Ecol</w:t>
      </w:r>
      <w:r w:rsidR="009A70E6" w:rsidRPr="000B6BBE">
        <w:rPr>
          <w:rFonts w:ascii="Palatino Linotype" w:hAnsi="Palatino Linotype"/>
          <w:noProof/>
          <w:sz w:val="22"/>
          <w:szCs w:val="22"/>
        </w:rPr>
        <w:t xml:space="preserve">ogy Publication No. </w:t>
      </w:r>
      <w:r w:rsidR="009A70E6" w:rsidRPr="000B6BBE">
        <w:rPr>
          <w:rFonts w:ascii="Palatino Linotype" w:hAnsi="Palatino Linotype"/>
          <w:color w:val="000000"/>
          <w:sz w:val="22"/>
          <w:szCs w:val="22"/>
          <w:shd w:val="clear" w:color="auto" w:fill="FFFFFF"/>
        </w:rPr>
        <w:t>0</w:t>
      </w:r>
      <w:r w:rsidR="009A70E6">
        <w:rPr>
          <w:rFonts w:ascii="Palatino Linotype" w:hAnsi="Palatino Linotype"/>
          <w:color w:val="000000"/>
          <w:sz w:val="22"/>
          <w:szCs w:val="22"/>
          <w:shd w:val="clear" w:color="auto" w:fill="FFFFFF"/>
        </w:rPr>
        <w:t>6</w:t>
      </w:r>
      <w:r w:rsidR="009A70E6" w:rsidRPr="000B6BBE">
        <w:rPr>
          <w:rFonts w:ascii="Palatino Linotype" w:hAnsi="Palatino Linotype"/>
          <w:color w:val="000000"/>
          <w:sz w:val="22"/>
          <w:szCs w:val="22"/>
          <w:shd w:val="clear" w:color="auto" w:fill="FFFFFF"/>
        </w:rPr>
        <w:t>-</w:t>
      </w:r>
      <w:r w:rsidR="009A70E6">
        <w:rPr>
          <w:rFonts w:ascii="Palatino Linotype" w:hAnsi="Palatino Linotype"/>
          <w:color w:val="000000"/>
          <w:sz w:val="22"/>
          <w:szCs w:val="22"/>
          <w:shd w:val="clear" w:color="auto" w:fill="FFFFFF"/>
        </w:rPr>
        <w:t>10</w:t>
      </w:r>
      <w:r w:rsidR="009A70E6" w:rsidRPr="000B6BBE">
        <w:rPr>
          <w:rFonts w:ascii="Palatino Linotype" w:hAnsi="Palatino Linotype"/>
          <w:color w:val="000000"/>
          <w:sz w:val="22"/>
          <w:szCs w:val="22"/>
          <w:shd w:val="clear" w:color="auto" w:fill="FFFFFF"/>
        </w:rPr>
        <w:t>-</w:t>
      </w:r>
      <w:r w:rsidR="009A70E6">
        <w:rPr>
          <w:rFonts w:ascii="Palatino Linotype" w:hAnsi="Palatino Linotype"/>
          <w:color w:val="000000"/>
          <w:sz w:val="22"/>
          <w:szCs w:val="22"/>
          <w:shd w:val="clear" w:color="auto" w:fill="FFFFFF"/>
        </w:rPr>
        <w:t>028</w:t>
      </w:r>
      <w:r w:rsidR="009A70E6">
        <w:rPr>
          <w:rFonts w:ascii="Palatino Linotype" w:hAnsi="Palatino Linotype"/>
          <w:color w:val="000000"/>
          <w:sz w:val="22"/>
          <w:szCs w:val="22"/>
          <w:shd w:val="clear" w:color="auto" w:fill="FFFFFF"/>
        </w:rPr>
        <w:t>.</w:t>
      </w:r>
    </w:p>
    <w:p w14:paraId="221D9C48" w14:textId="41CB4621" w:rsidR="00B615A8" w:rsidRP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Washington State Department of Ecology. 2007. Palouse River Chlorinated Pesticide and PCB Total Maximum Daily Load</w:t>
      </w:r>
      <w:r w:rsidR="003B1B86">
        <w:rPr>
          <w:rFonts w:ascii="Palatino Linotype" w:hAnsi="Palatino Linotype"/>
          <w:noProof/>
          <w:sz w:val="22"/>
        </w:rPr>
        <w:t>:</w:t>
      </w:r>
      <w:r w:rsidRPr="00B615A8">
        <w:rPr>
          <w:rFonts w:ascii="Palatino Linotype" w:hAnsi="Palatino Linotype"/>
          <w:noProof/>
          <w:sz w:val="22"/>
        </w:rPr>
        <w:t xml:space="preserve"> Water Quality Improvement Report and</w:t>
      </w:r>
      <w:r w:rsidR="00872BE1">
        <w:rPr>
          <w:rFonts w:ascii="Palatino Linotype" w:hAnsi="Palatino Linotype"/>
          <w:noProof/>
          <w:sz w:val="22"/>
        </w:rPr>
        <w:t xml:space="preserve"> </w:t>
      </w:r>
      <w:r w:rsidR="00872BE1">
        <w:rPr>
          <w:rFonts w:ascii="Palatino Linotype" w:hAnsi="Palatino Linotype"/>
          <w:noProof/>
          <w:sz w:val="22"/>
        </w:rPr>
        <w:t>Implementation Plan</w:t>
      </w:r>
      <w:r w:rsidRPr="00B615A8">
        <w:rPr>
          <w:rFonts w:ascii="Palatino Linotype" w:hAnsi="Palatino Linotype"/>
          <w:noProof/>
          <w:sz w:val="22"/>
        </w:rPr>
        <w:t>.</w:t>
      </w:r>
      <w:r w:rsidR="003B1B86">
        <w:rPr>
          <w:rFonts w:ascii="Palatino Linotype" w:hAnsi="Palatino Linotype"/>
          <w:noProof/>
          <w:sz w:val="22"/>
        </w:rPr>
        <w:t xml:space="preserve"> </w:t>
      </w:r>
      <w:r w:rsidR="003B1B86">
        <w:rPr>
          <w:rFonts w:ascii="Palatino Linotype" w:hAnsi="Palatino Linotype"/>
          <w:noProof/>
          <w:sz w:val="22"/>
        </w:rPr>
        <w:t>Ecol</w:t>
      </w:r>
      <w:r w:rsidR="003B1B86" w:rsidRPr="000B6BBE">
        <w:rPr>
          <w:rFonts w:ascii="Palatino Linotype" w:hAnsi="Palatino Linotype"/>
          <w:noProof/>
          <w:sz w:val="22"/>
          <w:szCs w:val="22"/>
        </w:rPr>
        <w:t xml:space="preserve">ogy Publication No. </w:t>
      </w:r>
      <w:r w:rsidR="003B1B86" w:rsidRPr="000B6BBE">
        <w:rPr>
          <w:rFonts w:ascii="Palatino Linotype" w:hAnsi="Palatino Linotype"/>
          <w:color w:val="000000"/>
          <w:sz w:val="22"/>
          <w:szCs w:val="22"/>
          <w:shd w:val="clear" w:color="auto" w:fill="FFFFFF"/>
        </w:rPr>
        <w:t>07-03-018</w:t>
      </w:r>
      <w:r w:rsidR="00610393">
        <w:rPr>
          <w:rFonts w:ascii="Palatino Linotype" w:hAnsi="Palatino Linotype"/>
          <w:color w:val="000000"/>
          <w:sz w:val="22"/>
          <w:szCs w:val="22"/>
          <w:shd w:val="clear" w:color="auto" w:fill="FFFFFF"/>
        </w:rPr>
        <w:t>.</w:t>
      </w:r>
    </w:p>
    <w:p w14:paraId="65014820" w14:textId="401BB2E7" w:rsidR="00B615A8" w:rsidRP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Washington State Department of Ecology. 2010. Shoreline Master Program Handbook.</w:t>
      </w:r>
    </w:p>
    <w:p w14:paraId="7D38E8E2" w14:textId="085BBBFE" w:rsidR="00B615A8" w:rsidRP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Washington State Department of Ecology. 2011a. Hangman (Latah) Creek Watershed Fecal Coliform Bacteria, Temperature, and Turbidity Total Maximum Daily Load</w:t>
      </w:r>
      <w:r w:rsidR="009A70E6">
        <w:rPr>
          <w:rFonts w:ascii="Palatino Linotype" w:hAnsi="Palatino Linotype"/>
          <w:noProof/>
          <w:sz w:val="22"/>
        </w:rPr>
        <w:t>:</w:t>
      </w:r>
      <w:r w:rsidRPr="00B615A8">
        <w:rPr>
          <w:rFonts w:ascii="Palatino Linotype" w:hAnsi="Palatino Linotype"/>
          <w:noProof/>
          <w:sz w:val="22"/>
        </w:rPr>
        <w:t xml:space="preserve"> Water Quality Implementation Plan.</w:t>
      </w:r>
      <w:r w:rsidR="001F34E1">
        <w:rPr>
          <w:rFonts w:ascii="Palatino Linotype" w:hAnsi="Palatino Linotype"/>
          <w:noProof/>
          <w:sz w:val="22"/>
        </w:rPr>
        <w:t xml:space="preserve"> </w:t>
      </w:r>
      <w:r w:rsidR="001F34E1">
        <w:rPr>
          <w:rFonts w:ascii="Palatino Linotype" w:hAnsi="Palatino Linotype"/>
          <w:noProof/>
          <w:sz w:val="22"/>
        </w:rPr>
        <w:t>Ecology Publication No. 11-10-012.</w:t>
      </w:r>
    </w:p>
    <w:p w14:paraId="0B4B3093" w14:textId="458C6BB1" w:rsidR="00B615A8" w:rsidRP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Washington State Department of Ecology. 2011b. South Fork Palouse River Watershed Fecal Coliform Bacteria Total Maximum Daily Load</w:t>
      </w:r>
      <w:r w:rsidR="003B1B86">
        <w:rPr>
          <w:rFonts w:ascii="Palatino Linotype" w:hAnsi="Palatino Linotype"/>
          <w:noProof/>
          <w:sz w:val="22"/>
        </w:rPr>
        <w:t>:</w:t>
      </w:r>
      <w:r w:rsidRPr="00B615A8">
        <w:rPr>
          <w:rFonts w:ascii="Palatino Linotype" w:hAnsi="Palatino Linotype"/>
          <w:noProof/>
          <w:sz w:val="22"/>
        </w:rPr>
        <w:t xml:space="preserve"> Water Quality Implementation Plan.</w:t>
      </w:r>
      <w:r w:rsidR="003B1B86">
        <w:rPr>
          <w:rFonts w:ascii="Palatino Linotype" w:hAnsi="Palatino Linotype"/>
          <w:noProof/>
          <w:sz w:val="22"/>
        </w:rPr>
        <w:t xml:space="preserve"> </w:t>
      </w:r>
      <w:r w:rsidR="003B1B86" w:rsidRPr="00B40E2F">
        <w:rPr>
          <w:rFonts w:ascii="Palatino Linotype" w:hAnsi="Palatino Linotype"/>
          <w:noProof/>
          <w:sz w:val="22"/>
          <w:szCs w:val="22"/>
        </w:rPr>
        <w:t xml:space="preserve">Ecology Publication No. </w:t>
      </w:r>
      <w:r w:rsidR="003B1B86" w:rsidRPr="00B40E2F">
        <w:rPr>
          <w:rFonts w:ascii="Palatino Linotype" w:hAnsi="Palatino Linotype"/>
          <w:color w:val="000000"/>
          <w:sz w:val="22"/>
          <w:szCs w:val="22"/>
          <w:shd w:val="clear" w:color="auto" w:fill="FFFFFF"/>
        </w:rPr>
        <w:t>11-10-074</w:t>
      </w:r>
      <w:r w:rsidR="003B1B86">
        <w:rPr>
          <w:rFonts w:ascii="Palatino Linotype" w:hAnsi="Palatino Linotype"/>
          <w:color w:val="000000"/>
          <w:sz w:val="22"/>
          <w:szCs w:val="22"/>
          <w:shd w:val="clear" w:color="auto" w:fill="FFFFFF"/>
        </w:rPr>
        <w:t>.</w:t>
      </w:r>
    </w:p>
    <w:p w14:paraId="5E931E4A" w14:textId="7069B508" w:rsidR="00B615A8" w:rsidRP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Washington State Department of Ecology. 2013. Palouse River Temperature Total Maximum Daily Load</w:t>
      </w:r>
      <w:r w:rsidR="009A70E6">
        <w:rPr>
          <w:rFonts w:ascii="Palatino Linotype" w:hAnsi="Palatino Linotype"/>
          <w:noProof/>
          <w:sz w:val="22"/>
        </w:rPr>
        <w:t>:</w:t>
      </w:r>
      <w:r w:rsidRPr="00B615A8">
        <w:rPr>
          <w:rFonts w:ascii="Palatino Linotype" w:hAnsi="Palatino Linotype"/>
          <w:noProof/>
          <w:sz w:val="22"/>
        </w:rPr>
        <w:t xml:space="preserve"> Water Quality Improvement Report and Implementation Plan.</w:t>
      </w:r>
      <w:r w:rsidR="009A70E6">
        <w:rPr>
          <w:rFonts w:ascii="Palatino Linotype" w:hAnsi="Palatino Linotype"/>
          <w:noProof/>
          <w:sz w:val="22"/>
        </w:rPr>
        <w:t xml:space="preserve"> </w:t>
      </w:r>
      <w:r w:rsidR="009A70E6" w:rsidRPr="000B6BBE">
        <w:rPr>
          <w:rFonts w:ascii="Palatino Linotype" w:hAnsi="Palatino Linotype"/>
          <w:noProof/>
          <w:sz w:val="22"/>
          <w:szCs w:val="22"/>
        </w:rPr>
        <w:t xml:space="preserve">Ecology Publication No. </w:t>
      </w:r>
      <w:r w:rsidR="009A70E6" w:rsidRPr="000B6BBE">
        <w:rPr>
          <w:rFonts w:ascii="Palatino Linotype" w:hAnsi="Palatino Linotype"/>
          <w:color w:val="000000"/>
          <w:sz w:val="22"/>
          <w:szCs w:val="22"/>
          <w:shd w:val="clear" w:color="auto" w:fill="FFFFFF"/>
        </w:rPr>
        <w:t>13-10-020</w:t>
      </w:r>
      <w:r w:rsidR="009A70E6">
        <w:rPr>
          <w:rFonts w:ascii="Palatino Linotype" w:hAnsi="Palatino Linotype"/>
          <w:color w:val="000000"/>
          <w:sz w:val="22"/>
          <w:szCs w:val="22"/>
          <w:shd w:val="clear" w:color="auto" w:fill="FFFFFF"/>
        </w:rPr>
        <w:t>.</w:t>
      </w:r>
    </w:p>
    <w:p w14:paraId="4CFDE123" w14:textId="7B9141B0" w:rsidR="00B615A8" w:rsidRDefault="00B615A8">
      <w:pPr>
        <w:pStyle w:val="NormalWeb"/>
        <w:ind w:left="480" w:hanging="480"/>
        <w:divId w:val="1124232856"/>
        <w:rPr>
          <w:rFonts w:ascii="Palatino Linotype" w:hAnsi="Palatino Linotype"/>
          <w:noProof/>
          <w:sz w:val="22"/>
        </w:rPr>
      </w:pPr>
      <w:r w:rsidRPr="00B615A8">
        <w:rPr>
          <w:rFonts w:ascii="Palatino Linotype" w:hAnsi="Palatino Linotype"/>
          <w:noProof/>
          <w:sz w:val="22"/>
        </w:rPr>
        <w:t>Washington State Department of Ecology. 2014. Water Quality Improvement Project Palouse River Mainstem. http://www.ecy.wa.gov/programs/wq/tmdl/</w:t>
      </w:r>
      <w:r w:rsidR="00872BE1">
        <w:rPr>
          <w:rFonts w:ascii="Palatino Linotype" w:hAnsi="Palatino Linotype"/>
          <w:noProof/>
          <w:sz w:val="22"/>
        </w:rPr>
        <w:t xml:space="preserve">palouse/palouse_mainstem.html. </w:t>
      </w:r>
    </w:p>
    <w:p w14:paraId="4DBDFC2D" w14:textId="0F82E035" w:rsidR="00F51076" w:rsidRPr="00B615A8" w:rsidRDefault="00F51076">
      <w:pPr>
        <w:pStyle w:val="NormalWeb"/>
        <w:ind w:left="480" w:hanging="480"/>
        <w:divId w:val="1124232856"/>
        <w:rPr>
          <w:rFonts w:ascii="Palatino Linotype" w:hAnsi="Palatino Linotype"/>
          <w:noProof/>
          <w:sz w:val="22"/>
        </w:rPr>
      </w:pPr>
      <w:r>
        <w:rPr>
          <w:rFonts w:ascii="Palatino Linotype" w:hAnsi="Palatino Linotype"/>
          <w:noProof/>
          <w:sz w:val="22"/>
        </w:rPr>
        <w:t xml:space="preserve">Washington State Parks and Recreation Commission. 2000. Iron Horse State Park and the John Wayne Pioneer Trail Management Plan. </w:t>
      </w:r>
    </w:p>
    <w:p w14:paraId="059FE77D" w14:textId="01AAB871" w:rsidR="004A238C" w:rsidRPr="004A238C" w:rsidRDefault="000D3E4A" w:rsidP="004A238C">
      <w:pPr>
        <w:pStyle w:val="Reference"/>
      </w:pPr>
      <w:r>
        <w:rPr>
          <w:highlight w:val="lightGray"/>
        </w:rPr>
        <w:fldChar w:fldCharType="end"/>
      </w:r>
      <w:r w:rsidR="004A238C">
        <w:t xml:space="preserve">Whitman County. 2004. Whitman County Parks and Recreation Comprehensive Plan. </w:t>
      </w:r>
    </w:p>
    <w:p w14:paraId="5971EEA0" w14:textId="57E68E28" w:rsidR="000D3E4A" w:rsidRDefault="004A238C" w:rsidP="004A238C">
      <w:pPr>
        <w:pStyle w:val="Reference"/>
      </w:pPr>
      <w:r>
        <w:t xml:space="preserve">Whitman County. 2010. Whitman County Comprehensive Plan. </w:t>
      </w:r>
    </w:p>
    <w:sectPr w:rsidR="000D3E4A" w:rsidSect="00307020">
      <w:headerReference w:type="even" r:id="rId41"/>
      <w:headerReference w:type="default" r:id="rId42"/>
      <w:footerReference w:type="default" r:id="rId43"/>
      <w:headerReference w:type="first" r:id="rId44"/>
      <w:pgSz w:w="12240" w:h="15840" w:code="1"/>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E9C3C4" w14:textId="77777777" w:rsidR="006E30DA" w:rsidRDefault="006E30DA">
      <w:r>
        <w:separator/>
      </w:r>
    </w:p>
  </w:endnote>
  <w:endnote w:type="continuationSeparator" w:id="0">
    <w:p w14:paraId="0C197C9B" w14:textId="77777777" w:rsidR="006E30DA" w:rsidRDefault="006E30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GJLGIN+TimesNewRoman">
    <w:altName w:val="Times New Roman"/>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Black">
    <w:panose1 w:val="020B0A04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PCMOO C+ Times">
    <w:altName w:val="Times New Roman"/>
    <w:panose1 w:val="00000000000000000000"/>
    <w:charset w:val="00"/>
    <w:family w:val="roman"/>
    <w:notTrueType/>
    <w:pitch w:val="default"/>
    <w:sig w:usb0="00000003" w:usb1="00000000" w:usb2="00000000" w:usb3="00000000" w:csb0="00000001" w:csb1="00000000"/>
  </w:font>
  <w:font w:name="Arial Bold">
    <w:panose1 w:val="00000000000000000000"/>
    <w:charset w:val="00"/>
    <w:family w:val="roman"/>
    <w:notTrueType/>
    <w:pitch w:val="default"/>
  </w:font>
  <w:font w:name="Palatino-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337757" w14:textId="77777777" w:rsidR="006E30DA" w:rsidRDefault="006E30DA" w:rsidP="00E51C42">
    <w:pPr>
      <w:pStyle w:val="Footer"/>
      <w:jc w:val="right"/>
    </w:pPr>
    <w:fldSimple w:instr=" STYLEREF  &quot;TitlePage ReportType&quot;  \* MERGEFORMAT ">
      <w:r w:rsidRPr="005D35FD">
        <w:rPr>
          <w:b/>
          <w:bCs/>
          <w:noProof/>
        </w:rPr>
        <w:t>Shoreline Restoration Plan</w:t>
      </w:r>
    </w:fldSimple>
    <w:r>
      <w:t xml:space="preserve"> - </w:t>
    </w:r>
    <w:r>
      <w:fldChar w:fldCharType="begin"/>
    </w:r>
    <w:r>
      <w:instrText xml:space="preserve"> PAGE  \* ROMAN  \* MERGEFORMAT </w:instrText>
    </w:r>
    <w:r>
      <w:fldChar w:fldCharType="separate"/>
    </w:r>
    <w:r>
      <w:rPr>
        <w:noProof/>
      </w:rPr>
      <w:t>II</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9EB08" w14:textId="77777777" w:rsidR="006E30DA" w:rsidRDefault="006E30DA" w:rsidP="00E51C42">
    <w:pPr>
      <w:pStyle w:val="Footer"/>
      <w:jc w:val="center"/>
    </w:pPr>
    <w:r>
      <w:rPr>
        <w:noProof/>
      </w:rPr>
      <w:drawing>
        <wp:anchor distT="0" distB="0" distL="114300" distR="114300" simplePos="0" relativeHeight="251657728" behindDoc="0" locked="0" layoutInCell="1" allowOverlap="1" wp14:anchorId="34AA2AD7" wp14:editId="7F3A3F43">
          <wp:simplePos x="0" y="0"/>
          <wp:positionH relativeFrom="column">
            <wp:posOffset>2514600</wp:posOffset>
          </wp:positionH>
          <wp:positionV relativeFrom="paragraph">
            <wp:posOffset>0</wp:posOffset>
          </wp:positionV>
          <wp:extent cx="571500" cy="57150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1500" cy="571500"/>
                  </a:xfrm>
                  <a:prstGeom prst="rect">
                    <a:avLst/>
                  </a:prstGeom>
                  <a:noFill/>
                </pic:spPr>
              </pic:pic>
            </a:graphicData>
          </a:graphic>
          <wp14:sizeRelH relativeFrom="page">
            <wp14:pctWidth>0</wp14:pctWidth>
          </wp14:sizeRelH>
          <wp14:sizeRelV relativeFrom="page">
            <wp14:pctHeight>0</wp14:pctHeight>
          </wp14:sizeRelV>
        </wp:anchor>
      </w:drawing>
    </w:r>
  </w:p>
  <w:p w14:paraId="455A7CC1" w14:textId="77777777" w:rsidR="006E30DA" w:rsidRPr="00DE4F7C" w:rsidRDefault="006E30DA" w:rsidP="00E51C42">
    <w:pPr>
      <w:pStyle w:val="Footer"/>
      <w:jc w:val="center"/>
      <w:rPr>
        <w:color w:val="C0C0C0"/>
      </w:rPr>
    </w:pPr>
    <w:r w:rsidRPr="00DE4F7C">
      <w:rPr>
        <w:color w:val="C0C0C0"/>
      </w:rPr>
      <w:t>Printed on 30% recycled paper.</w:t>
    </w:r>
    <w:r>
      <w:rPr>
        <w:color w:val="C0C0C0"/>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1A8ADA" w14:textId="77777777" w:rsidR="006E30DA" w:rsidRPr="000064A2" w:rsidRDefault="006E30DA" w:rsidP="000064A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C5D096" w14:textId="77777777" w:rsidR="006E30DA" w:rsidRPr="00DF54F1" w:rsidRDefault="006E30DA">
    <w:pPr>
      <w:pStyle w:val="Footer"/>
      <w:rPr>
        <w:sz w:val="20"/>
      </w:rPr>
    </w:pPr>
    <w:r w:rsidRPr="00DF54F1">
      <w:rPr>
        <w:rFonts w:ascii="Arial" w:hAnsi="Arial" w:cs="Arial"/>
        <w:sz w:val="20"/>
      </w:rPr>
      <w:fldChar w:fldCharType="begin"/>
    </w:r>
    <w:r w:rsidRPr="00DF54F1">
      <w:rPr>
        <w:rFonts w:ascii="Arial" w:hAnsi="Arial" w:cs="Arial"/>
        <w:sz w:val="20"/>
      </w:rPr>
      <w:instrText xml:space="preserve"> PAGE   \* MERGEFORMAT </w:instrText>
    </w:r>
    <w:r w:rsidRPr="00DF54F1">
      <w:rPr>
        <w:rFonts w:ascii="Arial" w:hAnsi="Arial" w:cs="Arial"/>
        <w:sz w:val="20"/>
      </w:rPr>
      <w:fldChar w:fldCharType="separate"/>
    </w:r>
    <w:r w:rsidR="000958FE">
      <w:rPr>
        <w:rFonts w:ascii="Arial" w:hAnsi="Arial" w:cs="Arial"/>
        <w:noProof/>
        <w:sz w:val="20"/>
      </w:rPr>
      <w:t>8</w:t>
    </w:r>
    <w:r w:rsidRPr="00DF54F1">
      <w:rPr>
        <w:rFonts w:ascii="Arial" w:hAnsi="Arial" w:cs="Arial"/>
        <w:sz w:val="2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75B780" w14:textId="77777777" w:rsidR="006E30DA" w:rsidRPr="000064A2" w:rsidRDefault="006E30DA" w:rsidP="00A36B9C">
    <w:pPr>
      <w:pStyle w:val="Footer"/>
      <w:jc w:val="right"/>
    </w:pPr>
    <w:r w:rsidRPr="00893167">
      <w:rPr>
        <w:rFonts w:ascii="Arial" w:hAnsi="Arial" w:cs="Arial"/>
        <w:sz w:val="22"/>
        <w:szCs w:val="22"/>
      </w:rPr>
      <w:fldChar w:fldCharType="begin"/>
    </w:r>
    <w:r w:rsidRPr="00893167">
      <w:rPr>
        <w:rFonts w:ascii="Arial" w:hAnsi="Arial" w:cs="Arial"/>
        <w:sz w:val="22"/>
        <w:szCs w:val="22"/>
      </w:rPr>
      <w:instrText xml:space="preserve"> PAGE   \* MERGEFORMAT </w:instrText>
    </w:r>
    <w:r w:rsidRPr="00893167">
      <w:rPr>
        <w:rFonts w:ascii="Arial" w:hAnsi="Arial" w:cs="Arial"/>
        <w:sz w:val="22"/>
        <w:szCs w:val="22"/>
      </w:rPr>
      <w:fldChar w:fldCharType="separate"/>
    </w:r>
    <w:r w:rsidR="000958FE">
      <w:rPr>
        <w:rFonts w:ascii="Arial" w:hAnsi="Arial" w:cs="Arial"/>
        <w:noProof/>
        <w:sz w:val="22"/>
        <w:szCs w:val="22"/>
      </w:rPr>
      <w:t>i</w:t>
    </w:r>
    <w:r w:rsidRPr="00893167">
      <w:rPr>
        <w:rFonts w:ascii="Arial" w:hAnsi="Arial" w:cs="Arial"/>
        <w:sz w:val="22"/>
        <w:szCs w:val="22"/>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52BAC8" w14:textId="77777777" w:rsidR="006E30DA" w:rsidRPr="00553376" w:rsidRDefault="006E30DA" w:rsidP="005B3DF0">
    <w:pPr>
      <w:pStyle w:val="Footer"/>
      <w:jc w:val="right"/>
      <w:rPr>
        <w:szCs w:val="22"/>
      </w:rPr>
    </w:pPr>
    <w:r w:rsidRPr="003B2EF5">
      <w:rPr>
        <w:rFonts w:ascii="Arial" w:hAnsi="Arial" w:cs="Arial"/>
        <w:sz w:val="20"/>
      </w:rPr>
      <w:fldChar w:fldCharType="begin"/>
    </w:r>
    <w:r w:rsidRPr="003B2EF5">
      <w:rPr>
        <w:rFonts w:ascii="Arial" w:hAnsi="Arial" w:cs="Arial"/>
        <w:sz w:val="20"/>
      </w:rPr>
      <w:instrText xml:space="preserve"> PAGE   \* MERGEFORMAT </w:instrText>
    </w:r>
    <w:r w:rsidRPr="003B2EF5">
      <w:rPr>
        <w:rFonts w:ascii="Arial" w:hAnsi="Arial" w:cs="Arial"/>
        <w:sz w:val="20"/>
      </w:rPr>
      <w:fldChar w:fldCharType="separate"/>
    </w:r>
    <w:r w:rsidR="000958FE">
      <w:rPr>
        <w:rFonts w:ascii="Arial" w:hAnsi="Arial" w:cs="Arial"/>
        <w:noProof/>
        <w:sz w:val="20"/>
      </w:rPr>
      <w:t>7</w:t>
    </w:r>
    <w:r w:rsidRPr="003B2EF5">
      <w:rPr>
        <w:rFonts w:ascii="Arial" w:hAnsi="Arial" w:cs="Arial"/>
        <w:noProof/>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DF2465" w14:textId="77777777" w:rsidR="006E30DA" w:rsidRDefault="006E30DA">
      <w:r>
        <w:separator/>
      </w:r>
    </w:p>
  </w:footnote>
  <w:footnote w:type="continuationSeparator" w:id="0">
    <w:p w14:paraId="698ECB27" w14:textId="77777777" w:rsidR="006E30DA" w:rsidRDefault="006E30DA">
      <w:r>
        <w:continuationSeparator/>
      </w:r>
    </w:p>
  </w:footnote>
  <w:footnote w:id="1">
    <w:p w14:paraId="7899E047" w14:textId="77777777" w:rsidR="006E30DA" w:rsidRDefault="006E30DA">
      <w:pPr>
        <w:pStyle w:val="FootnoteText"/>
        <w:tabs>
          <w:tab w:val="clear" w:pos="187"/>
          <w:tab w:val="left" w:pos="720"/>
        </w:tabs>
        <w:ind w:left="720" w:firstLine="0"/>
        <w:rPr>
          <w:rFonts w:ascii="Palatino Linotype" w:hAnsi="Palatino Linotype"/>
        </w:rPr>
      </w:pPr>
      <w:r>
        <w:rPr>
          <w:rStyle w:val="FootnoteReference"/>
          <w:rFonts w:ascii="Palatino Linotype" w:hAnsi="Palatino Linotype"/>
        </w:rPr>
        <w:footnoteRef/>
      </w:r>
      <w:r>
        <w:rPr>
          <w:rFonts w:ascii="Palatino Linotype" w:hAnsi="Palatino Linotype"/>
        </w:rPr>
        <w:t xml:space="preserve"> The Shoreline Master Program Guidelines were prepared by the Washington Department of Ecology and codified as WAC 173-26.  The Guidelines </w:t>
      </w:r>
      <w:r>
        <w:rPr>
          <w:rFonts w:ascii="Palatino Linotype" w:hAnsi="Palatino Linotype" w:cs="Arial"/>
        </w:rPr>
        <w:t xml:space="preserve">translate the broad policies of the Shoreline Management Act (RCW 90.58.020) into standards for regulation of shoreline uses.  See </w:t>
      </w:r>
      <w:hyperlink r:id="rId1" w:history="1">
        <w:r>
          <w:rPr>
            <w:rStyle w:val="Hyperlink"/>
            <w:rFonts w:ascii="Palatino Linotype" w:hAnsi="Palatino Linotype" w:cs="Arial"/>
          </w:rPr>
          <w:t>http://www.ecy.wa.gov/programs/sea/sma/guidelines/index.html</w:t>
        </w:r>
      </w:hyperlink>
      <w:r>
        <w:rPr>
          <w:rFonts w:ascii="Palatino Linotype" w:hAnsi="Palatino Linotype" w:cs="Arial"/>
        </w:rPr>
        <w:t xml:space="preserve"> for more backgroun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500E04" w14:textId="77777777" w:rsidR="006E30DA" w:rsidRDefault="006E30D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1778" w14:textId="77777777" w:rsidR="006E30DA" w:rsidRDefault="006E30D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394B06" w14:textId="77777777" w:rsidR="006E30DA" w:rsidRDefault="006E30D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075598" w14:textId="77777777" w:rsidR="006E30DA" w:rsidRDefault="006E30D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37EACA" w14:textId="77777777" w:rsidR="006E30DA" w:rsidRDefault="006E30D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3587C" w14:textId="77777777" w:rsidR="006E30DA" w:rsidRDefault="006E30D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A9B69E" w14:textId="3EE571EA" w:rsidR="006E30DA" w:rsidRDefault="006E30DA">
    <w:pPr>
      <w:pStyle w:val="Header"/>
    </w:pPr>
    <w:r>
      <w:rPr>
        <w:rFonts w:ascii="Arial" w:hAnsi="Arial" w:cs="Arial"/>
        <w:sz w:val="18"/>
        <w:szCs w:val="18"/>
      </w:rPr>
      <w:t>Whitman</w:t>
    </w:r>
    <w:r w:rsidRPr="00F46A59">
      <w:rPr>
        <w:rFonts w:ascii="Arial" w:hAnsi="Arial" w:cs="Arial"/>
        <w:sz w:val="18"/>
        <w:szCs w:val="18"/>
      </w:rPr>
      <w:t xml:space="preserve"> County </w:t>
    </w:r>
    <w:r>
      <w:rPr>
        <w:rFonts w:ascii="Arial" w:hAnsi="Arial" w:cs="Arial"/>
        <w:sz w:val="18"/>
        <w:szCs w:val="18"/>
      </w:rPr>
      <w:t xml:space="preserve">Coalition </w:t>
    </w:r>
    <w:r w:rsidRPr="00F46A59">
      <w:rPr>
        <w:rFonts w:ascii="Arial" w:hAnsi="Arial" w:cs="Arial"/>
        <w:sz w:val="18"/>
        <w:szCs w:val="18"/>
      </w:rPr>
      <w:t xml:space="preserve">Shoreline </w:t>
    </w:r>
    <w:r>
      <w:rPr>
        <w:rFonts w:ascii="Arial" w:hAnsi="Arial" w:cs="Arial"/>
        <w:sz w:val="18"/>
        <w:szCs w:val="18"/>
      </w:rPr>
      <w:t>Restoration Plan</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5DD69" w14:textId="77777777" w:rsidR="006E30DA" w:rsidRDefault="006E30DA" w:rsidP="005B3DF0">
    <w:pPr>
      <w:pStyle w:val="HeaderRight"/>
    </w:pPr>
    <w:r>
      <w:rPr>
        <w:noProof/>
      </w:rPr>
      <w:t xml:space="preserve"> </w:t>
    </w:r>
    <w:r>
      <w:t>The Watershed Company</w:t>
    </w:r>
  </w:p>
  <w:p w14:paraId="324BC4E9" w14:textId="77777777" w:rsidR="006E30DA" w:rsidRDefault="006E30DA" w:rsidP="005B3DF0">
    <w:pPr>
      <w:pStyle w:val="HeaderRight"/>
    </w:pPr>
    <w:r>
      <w:t>July 2014</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D7FA06" w14:textId="77777777" w:rsidR="006E30DA" w:rsidRDefault="006E30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83CDB5E"/>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BFE3D96"/>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CBF02D02"/>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1236E3B2"/>
    <w:lvl w:ilvl="0">
      <w:start w:val="1"/>
      <w:numFmt w:val="decimal"/>
      <w:pStyle w:val="ListNumber2"/>
      <w:lvlText w:val="%1."/>
      <w:lvlJc w:val="left"/>
      <w:pPr>
        <w:tabs>
          <w:tab w:val="num" w:pos="720"/>
        </w:tabs>
        <w:ind w:left="720" w:hanging="360"/>
      </w:pPr>
    </w:lvl>
  </w:abstractNum>
  <w:abstractNum w:abstractNumId="4">
    <w:nsid w:val="FFFFFF80"/>
    <w:multiLevelType w:val="singleLevel"/>
    <w:tmpl w:val="50985A0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745AA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4C10948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3B8CBF0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6B5AB8B8"/>
    <w:lvl w:ilvl="0">
      <w:start w:val="1"/>
      <w:numFmt w:val="decimal"/>
      <w:pStyle w:val="ListNumber"/>
      <w:lvlText w:val="%1."/>
      <w:lvlJc w:val="left"/>
      <w:pPr>
        <w:tabs>
          <w:tab w:val="num" w:pos="360"/>
        </w:tabs>
        <w:ind w:left="360" w:hanging="360"/>
      </w:pPr>
    </w:lvl>
  </w:abstractNum>
  <w:abstractNum w:abstractNumId="9">
    <w:nsid w:val="FFFFFF89"/>
    <w:multiLevelType w:val="singleLevel"/>
    <w:tmpl w:val="6A28DD5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D1B7D8F"/>
    <w:multiLevelType w:val="multilevel"/>
    <w:tmpl w:val="A670A0E8"/>
    <w:lvl w:ilvl="0">
      <w:start w:val="1"/>
      <w:numFmt w:val="decimal"/>
      <w:lvlText w:val="%1"/>
      <w:lvlJc w:val="left"/>
      <w:pPr>
        <w:ind w:left="720" w:hanging="360"/>
      </w:pPr>
      <w:rPr>
        <w:rFonts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nsid w:val="1D422766"/>
    <w:multiLevelType w:val="hybridMultilevel"/>
    <w:tmpl w:val="9C029B02"/>
    <w:lvl w:ilvl="0" w:tplc="3A54240A">
      <w:start w:val="1"/>
      <w:numFmt w:val="bullet"/>
      <w:pStyle w:val="Bullet"/>
      <w:lvlText w:val=""/>
      <w:lvlJc w:val="left"/>
      <w:pPr>
        <w:tabs>
          <w:tab w:val="num" w:pos="722"/>
        </w:tabs>
        <w:ind w:left="722" w:hanging="360"/>
      </w:pPr>
      <w:rPr>
        <w:rFonts w:ascii="Symbol" w:hAnsi="Symbol" w:hint="default"/>
        <w:sz w:val="20"/>
      </w:rPr>
    </w:lvl>
    <w:lvl w:ilvl="1" w:tplc="04090001">
      <w:start w:val="1"/>
      <w:numFmt w:val="bullet"/>
      <w:lvlText w:val=""/>
      <w:lvlJc w:val="left"/>
      <w:pPr>
        <w:tabs>
          <w:tab w:val="num" w:pos="1442"/>
        </w:tabs>
        <w:ind w:left="1442" w:hanging="360"/>
      </w:pPr>
      <w:rPr>
        <w:rFonts w:ascii="Symbol" w:hAnsi="Symbol" w:hint="default"/>
      </w:rPr>
    </w:lvl>
    <w:lvl w:ilvl="2" w:tplc="04090005" w:tentative="1">
      <w:start w:val="1"/>
      <w:numFmt w:val="bullet"/>
      <w:lvlText w:val=""/>
      <w:lvlJc w:val="left"/>
      <w:pPr>
        <w:ind w:left="2162" w:hanging="360"/>
      </w:pPr>
      <w:rPr>
        <w:rFonts w:ascii="Wingdings" w:hAnsi="Wingdings" w:hint="default"/>
      </w:rPr>
    </w:lvl>
    <w:lvl w:ilvl="3" w:tplc="04090001" w:tentative="1">
      <w:start w:val="1"/>
      <w:numFmt w:val="bullet"/>
      <w:lvlText w:val=""/>
      <w:lvlJc w:val="left"/>
      <w:pPr>
        <w:ind w:left="2882" w:hanging="360"/>
      </w:pPr>
      <w:rPr>
        <w:rFonts w:ascii="Symbol" w:hAnsi="Symbol" w:hint="default"/>
      </w:rPr>
    </w:lvl>
    <w:lvl w:ilvl="4" w:tplc="04090003" w:tentative="1">
      <w:start w:val="1"/>
      <w:numFmt w:val="bullet"/>
      <w:lvlText w:val="o"/>
      <w:lvlJc w:val="left"/>
      <w:pPr>
        <w:ind w:left="3602" w:hanging="360"/>
      </w:pPr>
      <w:rPr>
        <w:rFonts w:ascii="Courier New" w:hAnsi="Courier New" w:cs="Courier New" w:hint="default"/>
      </w:rPr>
    </w:lvl>
    <w:lvl w:ilvl="5" w:tplc="04090005" w:tentative="1">
      <w:start w:val="1"/>
      <w:numFmt w:val="bullet"/>
      <w:lvlText w:val=""/>
      <w:lvlJc w:val="left"/>
      <w:pPr>
        <w:ind w:left="4322" w:hanging="360"/>
      </w:pPr>
      <w:rPr>
        <w:rFonts w:ascii="Wingdings" w:hAnsi="Wingdings" w:hint="default"/>
      </w:rPr>
    </w:lvl>
    <w:lvl w:ilvl="6" w:tplc="04090001" w:tentative="1">
      <w:start w:val="1"/>
      <w:numFmt w:val="bullet"/>
      <w:lvlText w:val=""/>
      <w:lvlJc w:val="left"/>
      <w:pPr>
        <w:ind w:left="5042" w:hanging="360"/>
      </w:pPr>
      <w:rPr>
        <w:rFonts w:ascii="Symbol" w:hAnsi="Symbol" w:hint="default"/>
      </w:rPr>
    </w:lvl>
    <w:lvl w:ilvl="7" w:tplc="04090003" w:tentative="1">
      <w:start w:val="1"/>
      <w:numFmt w:val="bullet"/>
      <w:lvlText w:val="o"/>
      <w:lvlJc w:val="left"/>
      <w:pPr>
        <w:ind w:left="5762" w:hanging="360"/>
      </w:pPr>
      <w:rPr>
        <w:rFonts w:ascii="Courier New" w:hAnsi="Courier New" w:cs="Courier New" w:hint="default"/>
      </w:rPr>
    </w:lvl>
    <w:lvl w:ilvl="8" w:tplc="04090005" w:tentative="1">
      <w:start w:val="1"/>
      <w:numFmt w:val="bullet"/>
      <w:lvlText w:val=""/>
      <w:lvlJc w:val="left"/>
      <w:pPr>
        <w:ind w:left="6482" w:hanging="360"/>
      </w:pPr>
      <w:rPr>
        <w:rFonts w:ascii="Wingdings" w:hAnsi="Wingdings" w:hint="default"/>
      </w:rPr>
    </w:lvl>
  </w:abstractNum>
  <w:abstractNum w:abstractNumId="12">
    <w:nsid w:val="2F365A1C"/>
    <w:multiLevelType w:val="hybridMultilevel"/>
    <w:tmpl w:val="295AEDEC"/>
    <w:lvl w:ilvl="0" w:tplc="04090001">
      <w:start w:val="1"/>
      <w:numFmt w:val="bullet"/>
      <w:pStyle w:val="list-1"/>
      <w:lvlText w:val=""/>
      <w:lvlJc w:val="left"/>
      <w:pPr>
        <w:tabs>
          <w:tab w:val="num" w:pos="432"/>
        </w:tabs>
        <w:ind w:left="432" w:hanging="360"/>
      </w:pPr>
      <w:rPr>
        <w:rFonts w:ascii="Symbol" w:hAnsi="Symbol" w:cs="Symbol" w:hint="default"/>
        <w:color w:val="auto"/>
        <w:sz w:val="20"/>
        <w:szCs w:val="2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3">
    <w:nsid w:val="36D00D78"/>
    <w:multiLevelType w:val="hybridMultilevel"/>
    <w:tmpl w:val="D7C655CC"/>
    <w:lvl w:ilvl="0" w:tplc="6D140BF8">
      <w:start w:val="1"/>
      <w:numFmt w:val="lowerRoman"/>
      <w:lvlText w:val="(%1)"/>
      <w:lvlJc w:val="left"/>
      <w:pPr>
        <w:ind w:left="108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4">
    <w:nsid w:val="37031E36"/>
    <w:multiLevelType w:val="hybridMultilevel"/>
    <w:tmpl w:val="F0627258"/>
    <w:lvl w:ilvl="0" w:tplc="0409000F">
      <w:start w:val="1"/>
      <w:numFmt w:val="decimal"/>
      <w:lvlText w:val="%1."/>
      <w:lvlJc w:val="left"/>
      <w:pPr>
        <w:ind w:left="1440" w:hanging="360"/>
      </w:pPr>
    </w:lvl>
    <w:lvl w:ilvl="1" w:tplc="173A6B30">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90C2594"/>
    <w:multiLevelType w:val="hybridMultilevel"/>
    <w:tmpl w:val="A1863822"/>
    <w:lvl w:ilvl="0" w:tplc="866C76BC">
      <w:start w:val="1"/>
      <w:numFmt w:val="bullet"/>
      <w:pStyle w:val="BulletList"/>
      <w:lvlText w:val=""/>
      <w:lvlJc w:val="left"/>
      <w:pPr>
        <w:tabs>
          <w:tab w:val="num" w:pos="1584"/>
        </w:tabs>
        <w:ind w:left="1440" w:firstLine="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A2F204A"/>
    <w:multiLevelType w:val="hybridMultilevel"/>
    <w:tmpl w:val="8C3078BE"/>
    <w:lvl w:ilvl="0" w:tplc="ED22DEF8">
      <w:start w:val="1"/>
      <w:numFmt w:val="bullet"/>
      <w:pStyle w:val="TableBullet"/>
      <w:lvlText w:val=""/>
      <w:lvlJc w:val="left"/>
      <w:pPr>
        <w:tabs>
          <w:tab w:val="num" w:pos="432"/>
        </w:tabs>
        <w:ind w:left="288" w:hanging="216"/>
      </w:pPr>
      <w:rPr>
        <w:rFonts w:ascii="Symbol" w:hAnsi="Symbol" w:hint="default"/>
        <w:color w:val="auto"/>
        <w:sz w:val="20"/>
      </w:rPr>
    </w:lvl>
    <w:lvl w:ilvl="1" w:tplc="8ED4DED6" w:tentative="1">
      <w:start w:val="1"/>
      <w:numFmt w:val="bullet"/>
      <w:lvlText w:val="o"/>
      <w:lvlJc w:val="left"/>
      <w:pPr>
        <w:tabs>
          <w:tab w:val="num" w:pos="1440"/>
        </w:tabs>
        <w:ind w:left="1440" w:hanging="360"/>
      </w:pPr>
      <w:rPr>
        <w:rFonts w:ascii="Courier New" w:hAnsi="Courier New" w:hint="default"/>
      </w:rPr>
    </w:lvl>
    <w:lvl w:ilvl="2" w:tplc="48929518" w:tentative="1">
      <w:start w:val="1"/>
      <w:numFmt w:val="bullet"/>
      <w:lvlText w:val=""/>
      <w:lvlJc w:val="left"/>
      <w:pPr>
        <w:tabs>
          <w:tab w:val="num" w:pos="2160"/>
        </w:tabs>
        <w:ind w:left="2160" w:hanging="360"/>
      </w:pPr>
      <w:rPr>
        <w:rFonts w:ascii="Wingdings" w:hAnsi="Wingdings" w:hint="default"/>
      </w:rPr>
    </w:lvl>
    <w:lvl w:ilvl="3" w:tplc="41F4A614" w:tentative="1">
      <w:start w:val="1"/>
      <w:numFmt w:val="bullet"/>
      <w:lvlText w:val=""/>
      <w:lvlJc w:val="left"/>
      <w:pPr>
        <w:tabs>
          <w:tab w:val="num" w:pos="2880"/>
        </w:tabs>
        <w:ind w:left="2880" w:hanging="360"/>
      </w:pPr>
      <w:rPr>
        <w:rFonts w:ascii="Symbol" w:hAnsi="Symbol" w:hint="default"/>
      </w:rPr>
    </w:lvl>
    <w:lvl w:ilvl="4" w:tplc="C518A950" w:tentative="1">
      <w:start w:val="1"/>
      <w:numFmt w:val="bullet"/>
      <w:lvlText w:val="o"/>
      <w:lvlJc w:val="left"/>
      <w:pPr>
        <w:tabs>
          <w:tab w:val="num" w:pos="3600"/>
        </w:tabs>
        <w:ind w:left="3600" w:hanging="360"/>
      </w:pPr>
      <w:rPr>
        <w:rFonts w:ascii="Courier New" w:hAnsi="Courier New" w:hint="default"/>
      </w:rPr>
    </w:lvl>
    <w:lvl w:ilvl="5" w:tplc="E7A2D25E" w:tentative="1">
      <w:start w:val="1"/>
      <w:numFmt w:val="bullet"/>
      <w:lvlText w:val=""/>
      <w:lvlJc w:val="left"/>
      <w:pPr>
        <w:tabs>
          <w:tab w:val="num" w:pos="4320"/>
        </w:tabs>
        <w:ind w:left="4320" w:hanging="360"/>
      </w:pPr>
      <w:rPr>
        <w:rFonts w:ascii="Wingdings" w:hAnsi="Wingdings" w:hint="default"/>
      </w:rPr>
    </w:lvl>
    <w:lvl w:ilvl="6" w:tplc="E47644B4" w:tentative="1">
      <w:start w:val="1"/>
      <w:numFmt w:val="bullet"/>
      <w:lvlText w:val=""/>
      <w:lvlJc w:val="left"/>
      <w:pPr>
        <w:tabs>
          <w:tab w:val="num" w:pos="5040"/>
        </w:tabs>
        <w:ind w:left="5040" w:hanging="360"/>
      </w:pPr>
      <w:rPr>
        <w:rFonts w:ascii="Symbol" w:hAnsi="Symbol" w:hint="default"/>
      </w:rPr>
    </w:lvl>
    <w:lvl w:ilvl="7" w:tplc="1F5A41AC">
      <w:start w:val="1"/>
      <w:numFmt w:val="bullet"/>
      <w:pStyle w:val="TableBullet"/>
      <w:lvlText w:val="o"/>
      <w:lvlJc w:val="left"/>
      <w:pPr>
        <w:tabs>
          <w:tab w:val="num" w:pos="5760"/>
        </w:tabs>
        <w:ind w:left="5760" w:hanging="360"/>
      </w:pPr>
      <w:rPr>
        <w:rFonts w:ascii="Courier New" w:hAnsi="Courier New" w:hint="default"/>
      </w:rPr>
    </w:lvl>
    <w:lvl w:ilvl="8" w:tplc="B2E44876" w:tentative="1">
      <w:start w:val="1"/>
      <w:numFmt w:val="bullet"/>
      <w:lvlText w:val=""/>
      <w:lvlJc w:val="left"/>
      <w:pPr>
        <w:tabs>
          <w:tab w:val="num" w:pos="6480"/>
        </w:tabs>
        <w:ind w:left="6480" w:hanging="360"/>
      </w:pPr>
      <w:rPr>
        <w:rFonts w:ascii="Wingdings" w:hAnsi="Wingdings" w:hint="default"/>
      </w:rPr>
    </w:lvl>
  </w:abstractNum>
  <w:abstractNum w:abstractNumId="17">
    <w:nsid w:val="4DDE7137"/>
    <w:multiLevelType w:val="hybridMultilevel"/>
    <w:tmpl w:val="1A8A9E38"/>
    <w:lvl w:ilvl="0" w:tplc="4D0047A4">
      <w:start w:val="1"/>
      <w:numFmt w:val="bullet"/>
      <w:pStyle w:val="BulletIndent"/>
      <w:lvlText w:val="⁻"/>
      <w:lvlJc w:val="left"/>
      <w:pPr>
        <w:ind w:left="1441" w:hanging="360"/>
      </w:pPr>
      <w:rPr>
        <w:rFonts w:ascii="Calibri" w:hAnsi="Calibri" w:hint="default"/>
        <w:sz w:val="20"/>
        <w:szCs w:val="20"/>
      </w:rPr>
    </w:lvl>
    <w:lvl w:ilvl="1" w:tplc="04090003" w:tentative="1">
      <w:start w:val="1"/>
      <w:numFmt w:val="bullet"/>
      <w:lvlText w:val="o"/>
      <w:lvlJc w:val="left"/>
      <w:pPr>
        <w:ind w:left="2161" w:hanging="360"/>
      </w:pPr>
      <w:rPr>
        <w:rFonts w:ascii="Courier New" w:hAnsi="Courier New" w:cs="Courier New" w:hint="default"/>
      </w:rPr>
    </w:lvl>
    <w:lvl w:ilvl="2" w:tplc="04090005" w:tentative="1">
      <w:start w:val="1"/>
      <w:numFmt w:val="bullet"/>
      <w:lvlText w:val=""/>
      <w:lvlJc w:val="left"/>
      <w:pPr>
        <w:ind w:left="2881" w:hanging="360"/>
      </w:pPr>
      <w:rPr>
        <w:rFonts w:ascii="Wingdings" w:hAnsi="Wingdings" w:hint="default"/>
      </w:rPr>
    </w:lvl>
    <w:lvl w:ilvl="3" w:tplc="04090001" w:tentative="1">
      <w:start w:val="1"/>
      <w:numFmt w:val="bullet"/>
      <w:lvlText w:val=""/>
      <w:lvlJc w:val="left"/>
      <w:pPr>
        <w:ind w:left="3601" w:hanging="360"/>
      </w:pPr>
      <w:rPr>
        <w:rFonts w:ascii="Symbol" w:hAnsi="Symbol" w:hint="default"/>
      </w:rPr>
    </w:lvl>
    <w:lvl w:ilvl="4" w:tplc="04090003" w:tentative="1">
      <w:start w:val="1"/>
      <w:numFmt w:val="bullet"/>
      <w:lvlText w:val="o"/>
      <w:lvlJc w:val="left"/>
      <w:pPr>
        <w:ind w:left="4321" w:hanging="360"/>
      </w:pPr>
      <w:rPr>
        <w:rFonts w:ascii="Courier New" w:hAnsi="Courier New" w:cs="Courier New" w:hint="default"/>
      </w:rPr>
    </w:lvl>
    <w:lvl w:ilvl="5" w:tplc="04090005" w:tentative="1">
      <w:start w:val="1"/>
      <w:numFmt w:val="bullet"/>
      <w:lvlText w:val=""/>
      <w:lvlJc w:val="left"/>
      <w:pPr>
        <w:ind w:left="5041" w:hanging="360"/>
      </w:pPr>
      <w:rPr>
        <w:rFonts w:ascii="Wingdings" w:hAnsi="Wingdings" w:hint="default"/>
      </w:rPr>
    </w:lvl>
    <w:lvl w:ilvl="6" w:tplc="04090001" w:tentative="1">
      <w:start w:val="1"/>
      <w:numFmt w:val="bullet"/>
      <w:lvlText w:val=""/>
      <w:lvlJc w:val="left"/>
      <w:pPr>
        <w:ind w:left="5761" w:hanging="360"/>
      </w:pPr>
      <w:rPr>
        <w:rFonts w:ascii="Symbol" w:hAnsi="Symbol" w:hint="default"/>
      </w:rPr>
    </w:lvl>
    <w:lvl w:ilvl="7" w:tplc="04090003" w:tentative="1">
      <w:start w:val="1"/>
      <w:numFmt w:val="bullet"/>
      <w:lvlText w:val="o"/>
      <w:lvlJc w:val="left"/>
      <w:pPr>
        <w:ind w:left="6481" w:hanging="360"/>
      </w:pPr>
      <w:rPr>
        <w:rFonts w:ascii="Courier New" w:hAnsi="Courier New" w:cs="Courier New" w:hint="default"/>
      </w:rPr>
    </w:lvl>
    <w:lvl w:ilvl="8" w:tplc="04090005" w:tentative="1">
      <w:start w:val="1"/>
      <w:numFmt w:val="bullet"/>
      <w:lvlText w:val=""/>
      <w:lvlJc w:val="left"/>
      <w:pPr>
        <w:ind w:left="7201" w:hanging="360"/>
      </w:pPr>
      <w:rPr>
        <w:rFonts w:ascii="Wingdings" w:hAnsi="Wingdings" w:hint="default"/>
      </w:rPr>
    </w:lvl>
  </w:abstractNum>
  <w:abstractNum w:abstractNumId="18">
    <w:nsid w:val="551E390F"/>
    <w:multiLevelType w:val="hybridMultilevel"/>
    <w:tmpl w:val="5F28F860"/>
    <w:lvl w:ilvl="0" w:tplc="6F547336">
      <w:start w:val="1"/>
      <w:numFmt w:val="bullet"/>
      <w:lvlText w:val=""/>
      <w:lvlJc w:val="left"/>
      <w:pPr>
        <w:tabs>
          <w:tab w:val="num" w:pos="720"/>
        </w:tabs>
        <w:ind w:left="720" w:hanging="360"/>
      </w:pPr>
      <w:rPr>
        <w:rFonts w:ascii="Symbol" w:hAnsi="Symbol" w:hint="default"/>
        <w:sz w:val="20"/>
      </w:rPr>
    </w:lvl>
    <w:lvl w:ilvl="1" w:tplc="283ABDA8">
      <w:start w:val="1"/>
      <w:numFmt w:val="bullet"/>
      <w:lvlText w:val="⁻"/>
      <w:lvlJc w:val="left"/>
      <w:pPr>
        <w:tabs>
          <w:tab w:val="num" w:pos="1440"/>
        </w:tabs>
        <w:ind w:left="1440" w:hanging="360"/>
      </w:pPr>
      <w:rPr>
        <w:rFonts w:ascii="Calibri" w:hAnsi="Calibri" w:hint="default"/>
        <w:sz w:val="20"/>
        <w:szCs w:val="2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A4F60E9"/>
    <w:multiLevelType w:val="hybridMultilevel"/>
    <w:tmpl w:val="61545408"/>
    <w:lvl w:ilvl="0" w:tplc="7EB44C02">
      <w:numFmt w:val="bullet"/>
      <w:lvlText w:val="•"/>
      <w:lvlJc w:val="left"/>
      <w:pPr>
        <w:ind w:left="2880" w:hanging="720"/>
      </w:pPr>
      <w:rPr>
        <w:rFonts w:ascii="Palatino Linotype" w:eastAsia="Times New Roman" w:hAnsi="Palatino Linotype"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61152FF9"/>
    <w:multiLevelType w:val="hybridMultilevel"/>
    <w:tmpl w:val="B25AB35C"/>
    <w:lvl w:ilvl="0" w:tplc="814E1F52">
      <w:start w:val="1"/>
      <w:numFmt w:val="bullet"/>
      <w:pStyle w:val="Bulletindent0"/>
      <w:lvlText w:val=""/>
      <w:lvlJc w:val="left"/>
      <w:pPr>
        <w:tabs>
          <w:tab w:val="num" w:pos="792"/>
        </w:tabs>
        <w:ind w:left="648" w:hanging="216"/>
      </w:pPr>
      <w:rPr>
        <w:rFonts w:ascii="Symbol" w:hAnsi="Symbol" w:hint="default"/>
        <w:color w:val="auto"/>
        <w:sz w:val="20"/>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1">
    <w:nsid w:val="627E57C6"/>
    <w:multiLevelType w:val="hybridMultilevel"/>
    <w:tmpl w:val="3A00A14C"/>
    <w:lvl w:ilvl="0" w:tplc="3E048B86">
      <w:start w:val="1"/>
      <w:numFmt w:val="decimal"/>
      <w:pStyle w:val="BodyNumListReport"/>
      <w:lvlText w:val="%1."/>
      <w:lvlJc w:val="left"/>
      <w:pPr>
        <w:tabs>
          <w:tab w:val="num" w:pos="2160"/>
        </w:tabs>
        <w:ind w:left="1800" w:hanging="360"/>
      </w:pPr>
      <w:rPr>
        <w:rFonts w:hint="default"/>
      </w:rPr>
    </w:lvl>
    <w:lvl w:ilvl="1" w:tplc="BBE0F0AA">
      <w:start w:val="1"/>
      <w:numFmt w:val="decimal"/>
      <w:lvlText w:val="%2."/>
      <w:lvlJc w:val="left"/>
      <w:pPr>
        <w:tabs>
          <w:tab w:val="num" w:pos="1296"/>
        </w:tabs>
        <w:ind w:left="1080" w:firstLine="0"/>
      </w:pPr>
      <w:rPr>
        <w:rFonts w:hint="default"/>
      </w:rPr>
    </w:lvl>
    <w:lvl w:ilvl="2" w:tplc="775C9492">
      <w:start w:val="4"/>
      <w:numFmt w:val="decimal"/>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6C082CD4"/>
    <w:multiLevelType w:val="hybridMultilevel"/>
    <w:tmpl w:val="DDD4C970"/>
    <w:lvl w:ilvl="0" w:tplc="4920BBE8">
      <w:start w:val="1"/>
      <w:numFmt w:val="decimal"/>
      <w:pStyle w:val="Goal"/>
      <w:lvlText w:val="SMP-G%1."/>
      <w:lvlJc w:val="left"/>
      <w:pPr>
        <w:ind w:left="990" w:hanging="360"/>
      </w:pPr>
      <w:rPr>
        <w:rFonts w:ascii="Calibri" w:hAnsi="Calibri" w:hint="default"/>
        <w:b w:val="0"/>
        <w:i w:val="0"/>
        <w:color w:val="auto"/>
        <w:sz w:val="28"/>
        <w:szCs w:val="3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D703FB3"/>
    <w:multiLevelType w:val="hybridMultilevel"/>
    <w:tmpl w:val="B81EF36E"/>
    <w:lvl w:ilvl="0" w:tplc="B0D440DA">
      <w:start w:val="1"/>
      <w:numFmt w:val="decimal"/>
      <w:pStyle w:val="Policy"/>
      <w:lvlText w:val="SMP-P%1"/>
      <w:lvlJc w:val="left"/>
      <w:pPr>
        <w:ind w:left="540" w:hanging="360"/>
      </w:pPr>
      <w:rPr>
        <w:rFonts w:ascii="Microsoft Sans Serif" w:hAnsi="Microsoft Sans Serif" w:hint="default"/>
        <w:b w:val="0"/>
        <w:i w:val="0"/>
        <w:color w:val="auto"/>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4">
    <w:nsid w:val="70763B56"/>
    <w:multiLevelType w:val="multilevel"/>
    <w:tmpl w:val="6E50603E"/>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val="0"/>
        <w:bCs w:val="0"/>
        <w:i w:val="0"/>
        <w:iCs w:val="0"/>
        <w:caps w:val="0"/>
        <w:smallCaps w:val="0"/>
        <w:strike w:val="0"/>
        <w:dstrike w:val="0"/>
        <w:vanish w:val="0"/>
        <w:spacing w:val="0"/>
        <w:kern w:val="0"/>
        <w:position w:val="0"/>
        <w:u w:val="none"/>
        <w:vertAlign w:val="baseline"/>
        <w:em w:val="no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0"/>
  </w:num>
  <w:num w:numId="2">
    <w:abstractNumId w:val="1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21"/>
  </w:num>
  <w:num w:numId="14">
    <w:abstractNumId w:val="15"/>
  </w:num>
  <w:num w:numId="15">
    <w:abstractNumId w:val="12"/>
  </w:num>
  <w:num w:numId="16">
    <w:abstractNumId w:val="23"/>
  </w:num>
  <w:num w:numId="17">
    <w:abstractNumId w:val="22"/>
  </w:num>
  <w:num w:numId="18">
    <w:abstractNumId w:val="19"/>
  </w:num>
  <w:num w:numId="19">
    <w:abstractNumId w:val="13"/>
  </w:num>
  <w:num w:numId="20">
    <w:abstractNumId w:val="14"/>
  </w:num>
  <w:num w:numId="21">
    <w:abstractNumId w:val="10"/>
  </w:num>
  <w:num w:numId="22">
    <w:abstractNumId w:val="16"/>
  </w:num>
  <w:num w:numId="23">
    <w:abstractNumId w:val="24"/>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num>
  <w:num w:numId="26">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8"/>
  <w:activeWritingStyle w:appName="MSWord" w:lang="en-US" w:vendorID="64" w:dllVersion="131077" w:nlCheck="1" w:checkStyle="1"/>
  <w:activeWritingStyle w:appName="MSWord" w:lang="en-US" w:vendorID="64" w:dllVersion="131078" w:nlCheck="1" w:checkStyle="1"/>
  <w:proofState w:spelling="clean" w:grammar="clean"/>
  <w:doNotTrackFormatting/>
  <w:defaultTabStop w:val="0"/>
  <w:evenAndOddHeaders/>
  <w:drawingGridHorizontalSpacing w:val="130"/>
  <w:drawingGridVerticalSpacing w:val="245"/>
  <w:displayHorizontalDrawingGridEvery w:val="0"/>
  <w:noPunctuationKerning/>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011D"/>
    <w:rsid w:val="00000D71"/>
    <w:rsid w:val="000024BA"/>
    <w:rsid w:val="000041EA"/>
    <w:rsid w:val="00004F7A"/>
    <w:rsid w:val="000053A1"/>
    <w:rsid w:val="000061EB"/>
    <w:rsid w:val="000064A2"/>
    <w:rsid w:val="000107E3"/>
    <w:rsid w:val="00010D68"/>
    <w:rsid w:val="0001177F"/>
    <w:rsid w:val="0001241A"/>
    <w:rsid w:val="0001690D"/>
    <w:rsid w:val="00016A67"/>
    <w:rsid w:val="000213DF"/>
    <w:rsid w:val="0002304B"/>
    <w:rsid w:val="00025C8F"/>
    <w:rsid w:val="00030E26"/>
    <w:rsid w:val="00032B5D"/>
    <w:rsid w:val="00033087"/>
    <w:rsid w:val="00040886"/>
    <w:rsid w:val="00041E24"/>
    <w:rsid w:val="00043D9D"/>
    <w:rsid w:val="00043E24"/>
    <w:rsid w:val="00047E81"/>
    <w:rsid w:val="00050008"/>
    <w:rsid w:val="000520B5"/>
    <w:rsid w:val="00053285"/>
    <w:rsid w:val="00054766"/>
    <w:rsid w:val="00055974"/>
    <w:rsid w:val="00057C73"/>
    <w:rsid w:val="00062A1A"/>
    <w:rsid w:val="00063CDF"/>
    <w:rsid w:val="0006491E"/>
    <w:rsid w:val="00065E4F"/>
    <w:rsid w:val="00066211"/>
    <w:rsid w:val="0006676B"/>
    <w:rsid w:val="00067360"/>
    <w:rsid w:val="00070D00"/>
    <w:rsid w:val="00074E73"/>
    <w:rsid w:val="00077A1B"/>
    <w:rsid w:val="00081949"/>
    <w:rsid w:val="0008210E"/>
    <w:rsid w:val="00083D37"/>
    <w:rsid w:val="000856EB"/>
    <w:rsid w:val="00087B2F"/>
    <w:rsid w:val="00087C3D"/>
    <w:rsid w:val="00087D05"/>
    <w:rsid w:val="000907D1"/>
    <w:rsid w:val="00090BC6"/>
    <w:rsid w:val="00091D61"/>
    <w:rsid w:val="00093EA9"/>
    <w:rsid w:val="00095842"/>
    <w:rsid w:val="000958FE"/>
    <w:rsid w:val="000A0ACB"/>
    <w:rsid w:val="000A3C25"/>
    <w:rsid w:val="000A3E57"/>
    <w:rsid w:val="000A651A"/>
    <w:rsid w:val="000B0E06"/>
    <w:rsid w:val="000B12AB"/>
    <w:rsid w:val="000B1E8E"/>
    <w:rsid w:val="000B268A"/>
    <w:rsid w:val="000B34E0"/>
    <w:rsid w:val="000B36B2"/>
    <w:rsid w:val="000B3C9C"/>
    <w:rsid w:val="000B45BE"/>
    <w:rsid w:val="000B4A3F"/>
    <w:rsid w:val="000B6BE6"/>
    <w:rsid w:val="000C2390"/>
    <w:rsid w:val="000C243C"/>
    <w:rsid w:val="000C3B29"/>
    <w:rsid w:val="000C41DA"/>
    <w:rsid w:val="000C7435"/>
    <w:rsid w:val="000D202F"/>
    <w:rsid w:val="000D2473"/>
    <w:rsid w:val="000D326B"/>
    <w:rsid w:val="000D3A3B"/>
    <w:rsid w:val="000D3E4A"/>
    <w:rsid w:val="000D4D68"/>
    <w:rsid w:val="000D5146"/>
    <w:rsid w:val="000D7B20"/>
    <w:rsid w:val="000D7F30"/>
    <w:rsid w:val="000E0B3E"/>
    <w:rsid w:val="000E1114"/>
    <w:rsid w:val="000E1BB0"/>
    <w:rsid w:val="000E2D68"/>
    <w:rsid w:val="000E3ECE"/>
    <w:rsid w:val="000E417C"/>
    <w:rsid w:val="000E6A9B"/>
    <w:rsid w:val="000E7DF7"/>
    <w:rsid w:val="000F41FB"/>
    <w:rsid w:val="001006B6"/>
    <w:rsid w:val="001025BA"/>
    <w:rsid w:val="0010301B"/>
    <w:rsid w:val="001037FA"/>
    <w:rsid w:val="00113AA2"/>
    <w:rsid w:val="0011555F"/>
    <w:rsid w:val="0011611A"/>
    <w:rsid w:val="0011642F"/>
    <w:rsid w:val="00120303"/>
    <w:rsid w:val="001217E5"/>
    <w:rsid w:val="00123ECD"/>
    <w:rsid w:val="00124702"/>
    <w:rsid w:val="00124F76"/>
    <w:rsid w:val="00125635"/>
    <w:rsid w:val="00125FC4"/>
    <w:rsid w:val="001266FD"/>
    <w:rsid w:val="0013128A"/>
    <w:rsid w:val="00131D27"/>
    <w:rsid w:val="00131FDE"/>
    <w:rsid w:val="0013237A"/>
    <w:rsid w:val="0013295E"/>
    <w:rsid w:val="0013357B"/>
    <w:rsid w:val="0013500E"/>
    <w:rsid w:val="0013660D"/>
    <w:rsid w:val="00140ECF"/>
    <w:rsid w:val="00141BD5"/>
    <w:rsid w:val="00142777"/>
    <w:rsid w:val="00142BDF"/>
    <w:rsid w:val="00143160"/>
    <w:rsid w:val="00143AF1"/>
    <w:rsid w:val="0014424C"/>
    <w:rsid w:val="001455AF"/>
    <w:rsid w:val="00145BA8"/>
    <w:rsid w:val="00146CED"/>
    <w:rsid w:val="00151AD1"/>
    <w:rsid w:val="00153C5F"/>
    <w:rsid w:val="0015582B"/>
    <w:rsid w:val="0015782F"/>
    <w:rsid w:val="001619B6"/>
    <w:rsid w:val="0016278A"/>
    <w:rsid w:val="00163303"/>
    <w:rsid w:val="001634C4"/>
    <w:rsid w:val="00164752"/>
    <w:rsid w:val="0016634D"/>
    <w:rsid w:val="001664C8"/>
    <w:rsid w:val="00166E44"/>
    <w:rsid w:val="00170C9D"/>
    <w:rsid w:val="00170FCF"/>
    <w:rsid w:val="00173EF4"/>
    <w:rsid w:val="00174FAD"/>
    <w:rsid w:val="001754DA"/>
    <w:rsid w:val="00176322"/>
    <w:rsid w:val="001808F5"/>
    <w:rsid w:val="00180F8C"/>
    <w:rsid w:val="00181A6B"/>
    <w:rsid w:val="0018405E"/>
    <w:rsid w:val="00184DF4"/>
    <w:rsid w:val="001850CC"/>
    <w:rsid w:val="00185566"/>
    <w:rsid w:val="00185840"/>
    <w:rsid w:val="00186E4A"/>
    <w:rsid w:val="00190D11"/>
    <w:rsid w:val="001910C1"/>
    <w:rsid w:val="00191507"/>
    <w:rsid w:val="00194FFD"/>
    <w:rsid w:val="0019506C"/>
    <w:rsid w:val="00196961"/>
    <w:rsid w:val="00197983"/>
    <w:rsid w:val="001A05F0"/>
    <w:rsid w:val="001A119D"/>
    <w:rsid w:val="001A2754"/>
    <w:rsid w:val="001A3529"/>
    <w:rsid w:val="001A38CE"/>
    <w:rsid w:val="001A4214"/>
    <w:rsid w:val="001A5737"/>
    <w:rsid w:val="001A5C5C"/>
    <w:rsid w:val="001A692D"/>
    <w:rsid w:val="001A71BE"/>
    <w:rsid w:val="001B0B4D"/>
    <w:rsid w:val="001B0E90"/>
    <w:rsid w:val="001B1A25"/>
    <w:rsid w:val="001B3220"/>
    <w:rsid w:val="001B36E8"/>
    <w:rsid w:val="001B4005"/>
    <w:rsid w:val="001B4488"/>
    <w:rsid w:val="001B639F"/>
    <w:rsid w:val="001B7231"/>
    <w:rsid w:val="001C0415"/>
    <w:rsid w:val="001C3FC5"/>
    <w:rsid w:val="001C47A0"/>
    <w:rsid w:val="001C63DB"/>
    <w:rsid w:val="001D10FA"/>
    <w:rsid w:val="001D1A1C"/>
    <w:rsid w:val="001D28CD"/>
    <w:rsid w:val="001D2A53"/>
    <w:rsid w:val="001D38F4"/>
    <w:rsid w:val="001D44A1"/>
    <w:rsid w:val="001D5023"/>
    <w:rsid w:val="001D5F41"/>
    <w:rsid w:val="001D66A1"/>
    <w:rsid w:val="001D7F3F"/>
    <w:rsid w:val="001E1F00"/>
    <w:rsid w:val="001E55CB"/>
    <w:rsid w:val="001E5825"/>
    <w:rsid w:val="001E6E46"/>
    <w:rsid w:val="001F0BD4"/>
    <w:rsid w:val="001F285C"/>
    <w:rsid w:val="001F2ADD"/>
    <w:rsid w:val="001F2E28"/>
    <w:rsid w:val="001F316A"/>
    <w:rsid w:val="001F34E1"/>
    <w:rsid w:val="001F5D6E"/>
    <w:rsid w:val="001F60C2"/>
    <w:rsid w:val="002020F7"/>
    <w:rsid w:val="002029AF"/>
    <w:rsid w:val="00203CCC"/>
    <w:rsid w:val="00203D14"/>
    <w:rsid w:val="0020500C"/>
    <w:rsid w:val="00205597"/>
    <w:rsid w:val="00206A29"/>
    <w:rsid w:val="00207576"/>
    <w:rsid w:val="00210453"/>
    <w:rsid w:val="00210C8C"/>
    <w:rsid w:val="002118E8"/>
    <w:rsid w:val="002162FA"/>
    <w:rsid w:val="00220C29"/>
    <w:rsid w:val="00220D65"/>
    <w:rsid w:val="002227B4"/>
    <w:rsid w:val="00223B87"/>
    <w:rsid w:val="002258B7"/>
    <w:rsid w:val="002261B2"/>
    <w:rsid w:val="002261D1"/>
    <w:rsid w:val="00226202"/>
    <w:rsid w:val="00231B87"/>
    <w:rsid w:val="0023233F"/>
    <w:rsid w:val="00232A2C"/>
    <w:rsid w:val="0023330F"/>
    <w:rsid w:val="00236FD4"/>
    <w:rsid w:val="002402BF"/>
    <w:rsid w:val="0024083B"/>
    <w:rsid w:val="00240EEE"/>
    <w:rsid w:val="00241D56"/>
    <w:rsid w:val="00243C84"/>
    <w:rsid w:val="0024622D"/>
    <w:rsid w:val="002467C6"/>
    <w:rsid w:val="00247749"/>
    <w:rsid w:val="0025211B"/>
    <w:rsid w:val="0025385B"/>
    <w:rsid w:val="00257FF8"/>
    <w:rsid w:val="002611B5"/>
    <w:rsid w:val="0026242B"/>
    <w:rsid w:val="00262AC8"/>
    <w:rsid w:val="002638BF"/>
    <w:rsid w:val="00266C81"/>
    <w:rsid w:val="002674A2"/>
    <w:rsid w:val="002705A9"/>
    <w:rsid w:val="00271401"/>
    <w:rsid w:val="00271EEF"/>
    <w:rsid w:val="0027453B"/>
    <w:rsid w:val="002751C8"/>
    <w:rsid w:val="00277292"/>
    <w:rsid w:val="0027753A"/>
    <w:rsid w:val="00281956"/>
    <w:rsid w:val="0028283D"/>
    <w:rsid w:val="00283C79"/>
    <w:rsid w:val="00283E66"/>
    <w:rsid w:val="00284598"/>
    <w:rsid w:val="00284617"/>
    <w:rsid w:val="002867CB"/>
    <w:rsid w:val="00286C02"/>
    <w:rsid w:val="00291745"/>
    <w:rsid w:val="002A047C"/>
    <w:rsid w:val="002A4053"/>
    <w:rsid w:val="002A48CC"/>
    <w:rsid w:val="002A6258"/>
    <w:rsid w:val="002A6E01"/>
    <w:rsid w:val="002A7CFA"/>
    <w:rsid w:val="002B1AEB"/>
    <w:rsid w:val="002B3D04"/>
    <w:rsid w:val="002B46C8"/>
    <w:rsid w:val="002B63E4"/>
    <w:rsid w:val="002B73FF"/>
    <w:rsid w:val="002C06A2"/>
    <w:rsid w:val="002C0ADB"/>
    <w:rsid w:val="002C2AD8"/>
    <w:rsid w:val="002C3799"/>
    <w:rsid w:val="002C43B1"/>
    <w:rsid w:val="002C7E7A"/>
    <w:rsid w:val="002D1FC4"/>
    <w:rsid w:val="002D298D"/>
    <w:rsid w:val="002D2991"/>
    <w:rsid w:val="002D6213"/>
    <w:rsid w:val="002D6AD1"/>
    <w:rsid w:val="002D6F6D"/>
    <w:rsid w:val="002D7C92"/>
    <w:rsid w:val="002E006F"/>
    <w:rsid w:val="002E0B01"/>
    <w:rsid w:val="002E1452"/>
    <w:rsid w:val="002E453B"/>
    <w:rsid w:val="002E47C7"/>
    <w:rsid w:val="002E78BF"/>
    <w:rsid w:val="002E7E02"/>
    <w:rsid w:val="002E7EF7"/>
    <w:rsid w:val="002F08B3"/>
    <w:rsid w:val="002F1600"/>
    <w:rsid w:val="002F2CA2"/>
    <w:rsid w:val="002F36B9"/>
    <w:rsid w:val="002F3D16"/>
    <w:rsid w:val="002F3F1C"/>
    <w:rsid w:val="002F5F0F"/>
    <w:rsid w:val="002F77CE"/>
    <w:rsid w:val="002F7CAB"/>
    <w:rsid w:val="003022AB"/>
    <w:rsid w:val="0030291B"/>
    <w:rsid w:val="0030545A"/>
    <w:rsid w:val="00305539"/>
    <w:rsid w:val="0030557D"/>
    <w:rsid w:val="00307020"/>
    <w:rsid w:val="00307882"/>
    <w:rsid w:val="003104E8"/>
    <w:rsid w:val="00313650"/>
    <w:rsid w:val="003143D6"/>
    <w:rsid w:val="00314A4C"/>
    <w:rsid w:val="003165B5"/>
    <w:rsid w:val="00316770"/>
    <w:rsid w:val="00316D45"/>
    <w:rsid w:val="00320282"/>
    <w:rsid w:val="00321C09"/>
    <w:rsid w:val="003271B1"/>
    <w:rsid w:val="003271FF"/>
    <w:rsid w:val="0032785E"/>
    <w:rsid w:val="0033004C"/>
    <w:rsid w:val="00330A92"/>
    <w:rsid w:val="00332091"/>
    <w:rsid w:val="00332AAE"/>
    <w:rsid w:val="00334AE4"/>
    <w:rsid w:val="00334B1F"/>
    <w:rsid w:val="00335533"/>
    <w:rsid w:val="00344496"/>
    <w:rsid w:val="0034625F"/>
    <w:rsid w:val="00347397"/>
    <w:rsid w:val="00351A3B"/>
    <w:rsid w:val="00353B36"/>
    <w:rsid w:val="00353E89"/>
    <w:rsid w:val="0035461D"/>
    <w:rsid w:val="00354BAF"/>
    <w:rsid w:val="003578B4"/>
    <w:rsid w:val="00360B30"/>
    <w:rsid w:val="00362226"/>
    <w:rsid w:val="00363251"/>
    <w:rsid w:val="003641F9"/>
    <w:rsid w:val="00365F44"/>
    <w:rsid w:val="00371140"/>
    <w:rsid w:val="00371575"/>
    <w:rsid w:val="00371A15"/>
    <w:rsid w:val="00377402"/>
    <w:rsid w:val="00381B01"/>
    <w:rsid w:val="0038253B"/>
    <w:rsid w:val="00382952"/>
    <w:rsid w:val="0038352D"/>
    <w:rsid w:val="003862EA"/>
    <w:rsid w:val="0038718E"/>
    <w:rsid w:val="00392EDF"/>
    <w:rsid w:val="00393A4F"/>
    <w:rsid w:val="003943E7"/>
    <w:rsid w:val="003954D8"/>
    <w:rsid w:val="00395F74"/>
    <w:rsid w:val="003A1821"/>
    <w:rsid w:val="003A19D4"/>
    <w:rsid w:val="003A1EAB"/>
    <w:rsid w:val="003A54A7"/>
    <w:rsid w:val="003A64A8"/>
    <w:rsid w:val="003B1B86"/>
    <w:rsid w:val="003B2099"/>
    <w:rsid w:val="003B2C3D"/>
    <w:rsid w:val="003B2EF5"/>
    <w:rsid w:val="003B4FBE"/>
    <w:rsid w:val="003B5FE2"/>
    <w:rsid w:val="003B6053"/>
    <w:rsid w:val="003B6319"/>
    <w:rsid w:val="003C0161"/>
    <w:rsid w:val="003C0DFB"/>
    <w:rsid w:val="003C281D"/>
    <w:rsid w:val="003C29DC"/>
    <w:rsid w:val="003C417A"/>
    <w:rsid w:val="003C7EBD"/>
    <w:rsid w:val="003D1732"/>
    <w:rsid w:val="003D2C9D"/>
    <w:rsid w:val="003D3706"/>
    <w:rsid w:val="003D5DDD"/>
    <w:rsid w:val="003D62F1"/>
    <w:rsid w:val="003D692C"/>
    <w:rsid w:val="003E013B"/>
    <w:rsid w:val="003E0222"/>
    <w:rsid w:val="003E2524"/>
    <w:rsid w:val="003E34A1"/>
    <w:rsid w:val="003E3B2B"/>
    <w:rsid w:val="003E4567"/>
    <w:rsid w:val="003E5C6B"/>
    <w:rsid w:val="003E74C1"/>
    <w:rsid w:val="003F05D1"/>
    <w:rsid w:val="003F2862"/>
    <w:rsid w:val="003F3375"/>
    <w:rsid w:val="003F4F5C"/>
    <w:rsid w:val="003F57A0"/>
    <w:rsid w:val="003F7738"/>
    <w:rsid w:val="00403341"/>
    <w:rsid w:val="00403FC8"/>
    <w:rsid w:val="00404364"/>
    <w:rsid w:val="00404D77"/>
    <w:rsid w:val="00405E65"/>
    <w:rsid w:val="00407AE7"/>
    <w:rsid w:val="0041055C"/>
    <w:rsid w:val="00414089"/>
    <w:rsid w:val="00416B25"/>
    <w:rsid w:val="00417E0E"/>
    <w:rsid w:val="00420D1E"/>
    <w:rsid w:val="004212A6"/>
    <w:rsid w:val="00423B3B"/>
    <w:rsid w:val="00426DDF"/>
    <w:rsid w:val="0042785B"/>
    <w:rsid w:val="004302E4"/>
    <w:rsid w:val="004304A1"/>
    <w:rsid w:val="00430F16"/>
    <w:rsid w:val="0043232C"/>
    <w:rsid w:val="00432FDA"/>
    <w:rsid w:val="00435A93"/>
    <w:rsid w:val="00436410"/>
    <w:rsid w:val="00437C3D"/>
    <w:rsid w:val="0044263D"/>
    <w:rsid w:val="004443CD"/>
    <w:rsid w:val="00446239"/>
    <w:rsid w:val="00450284"/>
    <w:rsid w:val="004505BB"/>
    <w:rsid w:val="00450D43"/>
    <w:rsid w:val="00453C87"/>
    <w:rsid w:val="00454252"/>
    <w:rsid w:val="004562FB"/>
    <w:rsid w:val="00456339"/>
    <w:rsid w:val="00456CA5"/>
    <w:rsid w:val="0046369C"/>
    <w:rsid w:val="00464A83"/>
    <w:rsid w:val="00464C5B"/>
    <w:rsid w:val="00466217"/>
    <w:rsid w:val="00471644"/>
    <w:rsid w:val="00473448"/>
    <w:rsid w:val="004752E6"/>
    <w:rsid w:val="00475582"/>
    <w:rsid w:val="00476D12"/>
    <w:rsid w:val="00481BDD"/>
    <w:rsid w:val="004859CD"/>
    <w:rsid w:val="00486A3A"/>
    <w:rsid w:val="00486C96"/>
    <w:rsid w:val="00486CDB"/>
    <w:rsid w:val="00490C3E"/>
    <w:rsid w:val="004917E6"/>
    <w:rsid w:val="004920C9"/>
    <w:rsid w:val="00496930"/>
    <w:rsid w:val="00497820"/>
    <w:rsid w:val="004A0045"/>
    <w:rsid w:val="004A0C86"/>
    <w:rsid w:val="004A238C"/>
    <w:rsid w:val="004A265D"/>
    <w:rsid w:val="004A4330"/>
    <w:rsid w:val="004A4B4F"/>
    <w:rsid w:val="004A5BAC"/>
    <w:rsid w:val="004A72BB"/>
    <w:rsid w:val="004B01B3"/>
    <w:rsid w:val="004B16CB"/>
    <w:rsid w:val="004C0A80"/>
    <w:rsid w:val="004C3FBC"/>
    <w:rsid w:val="004C40B7"/>
    <w:rsid w:val="004C4829"/>
    <w:rsid w:val="004C4F7F"/>
    <w:rsid w:val="004C732C"/>
    <w:rsid w:val="004C7DBE"/>
    <w:rsid w:val="004D1B42"/>
    <w:rsid w:val="004D2E45"/>
    <w:rsid w:val="004D541B"/>
    <w:rsid w:val="004D541C"/>
    <w:rsid w:val="004D6493"/>
    <w:rsid w:val="004D64FF"/>
    <w:rsid w:val="004D71DC"/>
    <w:rsid w:val="004E011D"/>
    <w:rsid w:val="004E208B"/>
    <w:rsid w:val="004E3E6B"/>
    <w:rsid w:val="004E4EDA"/>
    <w:rsid w:val="004E5B86"/>
    <w:rsid w:val="004E6E57"/>
    <w:rsid w:val="004F00A8"/>
    <w:rsid w:val="004F080E"/>
    <w:rsid w:val="004F100F"/>
    <w:rsid w:val="004F1E85"/>
    <w:rsid w:val="004F1F79"/>
    <w:rsid w:val="004F2507"/>
    <w:rsid w:val="004F27D1"/>
    <w:rsid w:val="004F50F8"/>
    <w:rsid w:val="004F562E"/>
    <w:rsid w:val="004F6C60"/>
    <w:rsid w:val="004F70E8"/>
    <w:rsid w:val="004F72E2"/>
    <w:rsid w:val="00500C7D"/>
    <w:rsid w:val="0050105A"/>
    <w:rsid w:val="00501E8B"/>
    <w:rsid w:val="0050335C"/>
    <w:rsid w:val="00503C4F"/>
    <w:rsid w:val="00505D92"/>
    <w:rsid w:val="005107C2"/>
    <w:rsid w:val="00511819"/>
    <w:rsid w:val="00511CD6"/>
    <w:rsid w:val="005124BF"/>
    <w:rsid w:val="00522DA2"/>
    <w:rsid w:val="00522E15"/>
    <w:rsid w:val="00522EB0"/>
    <w:rsid w:val="0052345A"/>
    <w:rsid w:val="00524139"/>
    <w:rsid w:val="005244D7"/>
    <w:rsid w:val="005314FC"/>
    <w:rsid w:val="00531AF4"/>
    <w:rsid w:val="00531CD9"/>
    <w:rsid w:val="00532DE3"/>
    <w:rsid w:val="00535D54"/>
    <w:rsid w:val="00535FDE"/>
    <w:rsid w:val="0054025B"/>
    <w:rsid w:val="005413E7"/>
    <w:rsid w:val="00541615"/>
    <w:rsid w:val="00541D0A"/>
    <w:rsid w:val="0054217B"/>
    <w:rsid w:val="00543987"/>
    <w:rsid w:val="00544565"/>
    <w:rsid w:val="00545765"/>
    <w:rsid w:val="0054580C"/>
    <w:rsid w:val="0054595C"/>
    <w:rsid w:val="0054733E"/>
    <w:rsid w:val="00550A8A"/>
    <w:rsid w:val="00552C6D"/>
    <w:rsid w:val="00552C97"/>
    <w:rsid w:val="00553376"/>
    <w:rsid w:val="00553988"/>
    <w:rsid w:val="00554E33"/>
    <w:rsid w:val="0056099C"/>
    <w:rsid w:val="00560A8C"/>
    <w:rsid w:val="0056145F"/>
    <w:rsid w:val="00564206"/>
    <w:rsid w:val="00570FF3"/>
    <w:rsid w:val="00571FA4"/>
    <w:rsid w:val="00573DBC"/>
    <w:rsid w:val="00577DA8"/>
    <w:rsid w:val="00581070"/>
    <w:rsid w:val="00581C80"/>
    <w:rsid w:val="00582E1B"/>
    <w:rsid w:val="00583ACB"/>
    <w:rsid w:val="005845DC"/>
    <w:rsid w:val="00586F68"/>
    <w:rsid w:val="00587743"/>
    <w:rsid w:val="00587A27"/>
    <w:rsid w:val="0059049A"/>
    <w:rsid w:val="00590A55"/>
    <w:rsid w:val="00591C31"/>
    <w:rsid w:val="005954CF"/>
    <w:rsid w:val="00595703"/>
    <w:rsid w:val="00595C1C"/>
    <w:rsid w:val="00596EE4"/>
    <w:rsid w:val="00597F04"/>
    <w:rsid w:val="005A034C"/>
    <w:rsid w:val="005A107E"/>
    <w:rsid w:val="005A1843"/>
    <w:rsid w:val="005A40E3"/>
    <w:rsid w:val="005A4CF5"/>
    <w:rsid w:val="005B1481"/>
    <w:rsid w:val="005B3DF0"/>
    <w:rsid w:val="005B4E88"/>
    <w:rsid w:val="005B5026"/>
    <w:rsid w:val="005B6F02"/>
    <w:rsid w:val="005B7341"/>
    <w:rsid w:val="005C1495"/>
    <w:rsid w:val="005C15EB"/>
    <w:rsid w:val="005C39A7"/>
    <w:rsid w:val="005C4E70"/>
    <w:rsid w:val="005C7B1D"/>
    <w:rsid w:val="005D1E79"/>
    <w:rsid w:val="005D3314"/>
    <w:rsid w:val="005D35FD"/>
    <w:rsid w:val="005D3694"/>
    <w:rsid w:val="005E0989"/>
    <w:rsid w:val="005E23D0"/>
    <w:rsid w:val="005E2593"/>
    <w:rsid w:val="005E27FF"/>
    <w:rsid w:val="005E2F76"/>
    <w:rsid w:val="005E5263"/>
    <w:rsid w:val="005E5864"/>
    <w:rsid w:val="005E58C7"/>
    <w:rsid w:val="005E597A"/>
    <w:rsid w:val="005E64A4"/>
    <w:rsid w:val="005E76C1"/>
    <w:rsid w:val="005F43D9"/>
    <w:rsid w:val="005F4BAF"/>
    <w:rsid w:val="005F5248"/>
    <w:rsid w:val="00600C9A"/>
    <w:rsid w:val="00601162"/>
    <w:rsid w:val="006028AB"/>
    <w:rsid w:val="0060297F"/>
    <w:rsid w:val="00603878"/>
    <w:rsid w:val="00604761"/>
    <w:rsid w:val="00605597"/>
    <w:rsid w:val="00606BEF"/>
    <w:rsid w:val="00606C5B"/>
    <w:rsid w:val="00607531"/>
    <w:rsid w:val="00610393"/>
    <w:rsid w:val="006110A2"/>
    <w:rsid w:val="006122C0"/>
    <w:rsid w:val="00613BB2"/>
    <w:rsid w:val="00616726"/>
    <w:rsid w:val="00616DCF"/>
    <w:rsid w:val="00617EC7"/>
    <w:rsid w:val="00620E87"/>
    <w:rsid w:val="00621970"/>
    <w:rsid w:val="00621E5E"/>
    <w:rsid w:val="006227FA"/>
    <w:rsid w:val="00624001"/>
    <w:rsid w:val="00624737"/>
    <w:rsid w:val="0062535F"/>
    <w:rsid w:val="00626746"/>
    <w:rsid w:val="00626E31"/>
    <w:rsid w:val="00627F91"/>
    <w:rsid w:val="00631F31"/>
    <w:rsid w:val="006336E4"/>
    <w:rsid w:val="00634C6A"/>
    <w:rsid w:val="00636AC4"/>
    <w:rsid w:val="00640E86"/>
    <w:rsid w:val="006444BC"/>
    <w:rsid w:val="0064545B"/>
    <w:rsid w:val="00647007"/>
    <w:rsid w:val="00650202"/>
    <w:rsid w:val="006504F8"/>
    <w:rsid w:val="00650507"/>
    <w:rsid w:val="006559A1"/>
    <w:rsid w:val="00656D99"/>
    <w:rsid w:val="0065766E"/>
    <w:rsid w:val="006578DA"/>
    <w:rsid w:val="00663FB6"/>
    <w:rsid w:val="00664F91"/>
    <w:rsid w:val="0066583C"/>
    <w:rsid w:val="00665B0C"/>
    <w:rsid w:val="00666561"/>
    <w:rsid w:val="00667872"/>
    <w:rsid w:val="0067075E"/>
    <w:rsid w:val="00670F05"/>
    <w:rsid w:val="0067267C"/>
    <w:rsid w:val="0067366F"/>
    <w:rsid w:val="006745AC"/>
    <w:rsid w:val="0067777B"/>
    <w:rsid w:val="00677941"/>
    <w:rsid w:val="00677999"/>
    <w:rsid w:val="00677EA8"/>
    <w:rsid w:val="00683974"/>
    <w:rsid w:val="00685784"/>
    <w:rsid w:val="00685A7B"/>
    <w:rsid w:val="00692836"/>
    <w:rsid w:val="006947C4"/>
    <w:rsid w:val="0069524E"/>
    <w:rsid w:val="006A06B9"/>
    <w:rsid w:val="006A17D1"/>
    <w:rsid w:val="006A1F67"/>
    <w:rsid w:val="006A2DC5"/>
    <w:rsid w:val="006A6BB8"/>
    <w:rsid w:val="006B1059"/>
    <w:rsid w:val="006B19C1"/>
    <w:rsid w:val="006B40D4"/>
    <w:rsid w:val="006B4DCC"/>
    <w:rsid w:val="006B60A7"/>
    <w:rsid w:val="006C0554"/>
    <w:rsid w:val="006C10EC"/>
    <w:rsid w:val="006C2724"/>
    <w:rsid w:val="006C29C0"/>
    <w:rsid w:val="006C2AFE"/>
    <w:rsid w:val="006C6FD3"/>
    <w:rsid w:val="006C7441"/>
    <w:rsid w:val="006C7A5C"/>
    <w:rsid w:val="006C7C46"/>
    <w:rsid w:val="006D097C"/>
    <w:rsid w:val="006D220B"/>
    <w:rsid w:val="006D537B"/>
    <w:rsid w:val="006E3039"/>
    <w:rsid w:val="006E30DA"/>
    <w:rsid w:val="006E53CE"/>
    <w:rsid w:val="006E5860"/>
    <w:rsid w:val="006F0A0A"/>
    <w:rsid w:val="006F1264"/>
    <w:rsid w:val="006F1392"/>
    <w:rsid w:val="006F290A"/>
    <w:rsid w:val="006F2E24"/>
    <w:rsid w:val="006F43E8"/>
    <w:rsid w:val="006F4ADD"/>
    <w:rsid w:val="006F57F7"/>
    <w:rsid w:val="006F5A94"/>
    <w:rsid w:val="006F5BD9"/>
    <w:rsid w:val="006F7524"/>
    <w:rsid w:val="007005F8"/>
    <w:rsid w:val="00700C3D"/>
    <w:rsid w:val="00701454"/>
    <w:rsid w:val="00703F54"/>
    <w:rsid w:val="00704C6D"/>
    <w:rsid w:val="007056CE"/>
    <w:rsid w:val="00705DBB"/>
    <w:rsid w:val="0071216C"/>
    <w:rsid w:val="00712EBF"/>
    <w:rsid w:val="00716667"/>
    <w:rsid w:val="007207B4"/>
    <w:rsid w:val="00723EDE"/>
    <w:rsid w:val="00726016"/>
    <w:rsid w:val="00726B2B"/>
    <w:rsid w:val="00726E04"/>
    <w:rsid w:val="00727333"/>
    <w:rsid w:val="00731534"/>
    <w:rsid w:val="00733119"/>
    <w:rsid w:val="00733377"/>
    <w:rsid w:val="00733A20"/>
    <w:rsid w:val="00735FF9"/>
    <w:rsid w:val="00736453"/>
    <w:rsid w:val="00737BAF"/>
    <w:rsid w:val="00737BED"/>
    <w:rsid w:val="00741EB8"/>
    <w:rsid w:val="007430D7"/>
    <w:rsid w:val="0074644B"/>
    <w:rsid w:val="00747DD0"/>
    <w:rsid w:val="00751E15"/>
    <w:rsid w:val="00754506"/>
    <w:rsid w:val="00755616"/>
    <w:rsid w:val="00755CBC"/>
    <w:rsid w:val="00756738"/>
    <w:rsid w:val="00757F1A"/>
    <w:rsid w:val="007645A8"/>
    <w:rsid w:val="007650A3"/>
    <w:rsid w:val="00767164"/>
    <w:rsid w:val="00767449"/>
    <w:rsid w:val="00771C30"/>
    <w:rsid w:val="00772385"/>
    <w:rsid w:val="007727B2"/>
    <w:rsid w:val="007750C2"/>
    <w:rsid w:val="007757DF"/>
    <w:rsid w:val="00776D99"/>
    <w:rsid w:val="00781824"/>
    <w:rsid w:val="00781D01"/>
    <w:rsid w:val="00781FE3"/>
    <w:rsid w:val="00782776"/>
    <w:rsid w:val="00783ACB"/>
    <w:rsid w:val="0078584A"/>
    <w:rsid w:val="0078624B"/>
    <w:rsid w:val="0078637F"/>
    <w:rsid w:val="00790EC7"/>
    <w:rsid w:val="00796BFC"/>
    <w:rsid w:val="00797E9E"/>
    <w:rsid w:val="007A1AC4"/>
    <w:rsid w:val="007A2C30"/>
    <w:rsid w:val="007A4733"/>
    <w:rsid w:val="007B0549"/>
    <w:rsid w:val="007B1EF7"/>
    <w:rsid w:val="007B278A"/>
    <w:rsid w:val="007B4C1B"/>
    <w:rsid w:val="007B605C"/>
    <w:rsid w:val="007B615D"/>
    <w:rsid w:val="007B629F"/>
    <w:rsid w:val="007B6A62"/>
    <w:rsid w:val="007C2C08"/>
    <w:rsid w:val="007C2D66"/>
    <w:rsid w:val="007C5308"/>
    <w:rsid w:val="007C56EA"/>
    <w:rsid w:val="007C6032"/>
    <w:rsid w:val="007C739D"/>
    <w:rsid w:val="007C784A"/>
    <w:rsid w:val="007D0EDD"/>
    <w:rsid w:val="007D156D"/>
    <w:rsid w:val="007D350F"/>
    <w:rsid w:val="007D4CB9"/>
    <w:rsid w:val="007D6993"/>
    <w:rsid w:val="007D7E25"/>
    <w:rsid w:val="007E1FB6"/>
    <w:rsid w:val="007E2437"/>
    <w:rsid w:val="007E6103"/>
    <w:rsid w:val="007E6EBC"/>
    <w:rsid w:val="007E7AC8"/>
    <w:rsid w:val="007F0EE4"/>
    <w:rsid w:val="007F0F17"/>
    <w:rsid w:val="007F14B0"/>
    <w:rsid w:val="007F1F42"/>
    <w:rsid w:val="007F2761"/>
    <w:rsid w:val="007F2B78"/>
    <w:rsid w:val="007F553F"/>
    <w:rsid w:val="007F557E"/>
    <w:rsid w:val="007F5A7A"/>
    <w:rsid w:val="008012C8"/>
    <w:rsid w:val="0080313D"/>
    <w:rsid w:val="00803465"/>
    <w:rsid w:val="00803E3F"/>
    <w:rsid w:val="0081046A"/>
    <w:rsid w:val="008136CD"/>
    <w:rsid w:val="0081554C"/>
    <w:rsid w:val="00816368"/>
    <w:rsid w:val="008178EB"/>
    <w:rsid w:val="00817DA5"/>
    <w:rsid w:val="00817FC3"/>
    <w:rsid w:val="00820317"/>
    <w:rsid w:val="00821024"/>
    <w:rsid w:val="00822F68"/>
    <w:rsid w:val="008236B7"/>
    <w:rsid w:val="00823D21"/>
    <w:rsid w:val="00837DE2"/>
    <w:rsid w:val="0084137E"/>
    <w:rsid w:val="00841D38"/>
    <w:rsid w:val="00843C11"/>
    <w:rsid w:val="008448A4"/>
    <w:rsid w:val="00845A87"/>
    <w:rsid w:val="008465BD"/>
    <w:rsid w:val="0084664D"/>
    <w:rsid w:val="008513C7"/>
    <w:rsid w:val="0085209F"/>
    <w:rsid w:val="008523CB"/>
    <w:rsid w:val="00852F25"/>
    <w:rsid w:val="0085302B"/>
    <w:rsid w:val="00853372"/>
    <w:rsid w:val="008579F5"/>
    <w:rsid w:val="00860EDE"/>
    <w:rsid w:val="00861DC0"/>
    <w:rsid w:val="00862759"/>
    <w:rsid w:val="00865C9A"/>
    <w:rsid w:val="008663F6"/>
    <w:rsid w:val="008676AA"/>
    <w:rsid w:val="008724DA"/>
    <w:rsid w:val="00872BE1"/>
    <w:rsid w:val="008753A3"/>
    <w:rsid w:val="00875EE3"/>
    <w:rsid w:val="0088437F"/>
    <w:rsid w:val="008860AE"/>
    <w:rsid w:val="00891857"/>
    <w:rsid w:val="00892BF3"/>
    <w:rsid w:val="00892CA7"/>
    <w:rsid w:val="00892F4C"/>
    <w:rsid w:val="00893167"/>
    <w:rsid w:val="008937DA"/>
    <w:rsid w:val="00893833"/>
    <w:rsid w:val="008938AF"/>
    <w:rsid w:val="00893963"/>
    <w:rsid w:val="00895D86"/>
    <w:rsid w:val="0089613C"/>
    <w:rsid w:val="00896C25"/>
    <w:rsid w:val="0089763C"/>
    <w:rsid w:val="00897792"/>
    <w:rsid w:val="00897A25"/>
    <w:rsid w:val="008B0066"/>
    <w:rsid w:val="008B19F9"/>
    <w:rsid w:val="008B23A4"/>
    <w:rsid w:val="008B273C"/>
    <w:rsid w:val="008B2892"/>
    <w:rsid w:val="008B53E2"/>
    <w:rsid w:val="008B6092"/>
    <w:rsid w:val="008B6ADF"/>
    <w:rsid w:val="008B6BFF"/>
    <w:rsid w:val="008C1038"/>
    <w:rsid w:val="008C18A2"/>
    <w:rsid w:val="008C3303"/>
    <w:rsid w:val="008C3E95"/>
    <w:rsid w:val="008C6164"/>
    <w:rsid w:val="008C702E"/>
    <w:rsid w:val="008C7CC6"/>
    <w:rsid w:val="008D03F6"/>
    <w:rsid w:val="008D157B"/>
    <w:rsid w:val="008D3E2A"/>
    <w:rsid w:val="008D6714"/>
    <w:rsid w:val="008D7002"/>
    <w:rsid w:val="008D7E57"/>
    <w:rsid w:val="008E195B"/>
    <w:rsid w:val="008E39D4"/>
    <w:rsid w:val="008E3E3D"/>
    <w:rsid w:val="008E57D0"/>
    <w:rsid w:val="008F009F"/>
    <w:rsid w:val="008F1590"/>
    <w:rsid w:val="008F3178"/>
    <w:rsid w:val="008F3401"/>
    <w:rsid w:val="008F447E"/>
    <w:rsid w:val="008F609A"/>
    <w:rsid w:val="008F76C0"/>
    <w:rsid w:val="008F7A4C"/>
    <w:rsid w:val="00900255"/>
    <w:rsid w:val="009013AA"/>
    <w:rsid w:val="0090279C"/>
    <w:rsid w:val="0090413C"/>
    <w:rsid w:val="009072DB"/>
    <w:rsid w:val="0090774D"/>
    <w:rsid w:val="00910862"/>
    <w:rsid w:val="009119A3"/>
    <w:rsid w:val="009130D9"/>
    <w:rsid w:val="009147E6"/>
    <w:rsid w:val="00915BA6"/>
    <w:rsid w:val="009160C7"/>
    <w:rsid w:val="00916A73"/>
    <w:rsid w:val="00917381"/>
    <w:rsid w:val="0092002A"/>
    <w:rsid w:val="00921A5E"/>
    <w:rsid w:val="00921B20"/>
    <w:rsid w:val="00924B91"/>
    <w:rsid w:val="00926501"/>
    <w:rsid w:val="00926DF1"/>
    <w:rsid w:val="00930816"/>
    <w:rsid w:val="009323C5"/>
    <w:rsid w:val="00932430"/>
    <w:rsid w:val="00933E27"/>
    <w:rsid w:val="009356C2"/>
    <w:rsid w:val="00936F17"/>
    <w:rsid w:val="009408C9"/>
    <w:rsid w:val="009411DB"/>
    <w:rsid w:val="00942A83"/>
    <w:rsid w:val="009430AB"/>
    <w:rsid w:val="00944D56"/>
    <w:rsid w:val="0095162B"/>
    <w:rsid w:val="00951B3D"/>
    <w:rsid w:val="009524CE"/>
    <w:rsid w:val="0095362A"/>
    <w:rsid w:val="0095421D"/>
    <w:rsid w:val="0095720A"/>
    <w:rsid w:val="00962C94"/>
    <w:rsid w:val="00962E40"/>
    <w:rsid w:val="00963022"/>
    <w:rsid w:val="009630AF"/>
    <w:rsid w:val="00964A4A"/>
    <w:rsid w:val="009652D7"/>
    <w:rsid w:val="0096551B"/>
    <w:rsid w:val="009661CF"/>
    <w:rsid w:val="00966519"/>
    <w:rsid w:val="009672CF"/>
    <w:rsid w:val="00967B98"/>
    <w:rsid w:val="009712EF"/>
    <w:rsid w:val="0097192C"/>
    <w:rsid w:val="00972BB4"/>
    <w:rsid w:val="009743F2"/>
    <w:rsid w:val="00975063"/>
    <w:rsid w:val="00976091"/>
    <w:rsid w:val="00977474"/>
    <w:rsid w:val="00977A34"/>
    <w:rsid w:val="00984F9B"/>
    <w:rsid w:val="00985039"/>
    <w:rsid w:val="009850B0"/>
    <w:rsid w:val="0098613C"/>
    <w:rsid w:val="00986168"/>
    <w:rsid w:val="00990DDF"/>
    <w:rsid w:val="00992777"/>
    <w:rsid w:val="00993763"/>
    <w:rsid w:val="009937D5"/>
    <w:rsid w:val="009938DD"/>
    <w:rsid w:val="009A4732"/>
    <w:rsid w:val="009A4BCA"/>
    <w:rsid w:val="009A70E6"/>
    <w:rsid w:val="009B0049"/>
    <w:rsid w:val="009B00F4"/>
    <w:rsid w:val="009B0907"/>
    <w:rsid w:val="009B1A61"/>
    <w:rsid w:val="009B301F"/>
    <w:rsid w:val="009B3DC2"/>
    <w:rsid w:val="009B64FE"/>
    <w:rsid w:val="009C0E6D"/>
    <w:rsid w:val="009C1870"/>
    <w:rsid w:val="009C24F5"/>
    <w:rsid w:val="009C536C"/>
    <w:rsid w:val="009C60F4"/>
    <w:rsid w:val="009C69BC"/>
    <w:rsid w:val="009D001E"/>
    <w:rsid w:val="009D02D2"/>
    <w:rsid w:val="009D0F98"/>
    <w:rsid w:val="009D1B66"/>
    <w:rsid w:val="009D6458"/>
    <w:rsid w:val="009D6BC7"/>
    <w:rsid w:val="009E047A"/>
    <w:rsid w:val="009E36D6"/>
    <w:rsid w:val="009E3A6F"/>
    <w:rsid w:val="009E3FE0"/>
    <w:rsid w:val="009E41FD"/>
    <w:rsid w:val="009E474A"/>
    <w:rsid w:val="009E588C"/>
    <w:rsid w:val="009E7DFC"/>
    <w:rsid w:val="009E7F2D"/>
    <w:rsid w:val="009F1CBA"/>
    <w:rsid w:val="009F34FA"/>
    <w:rsid w:val="009F4224"/>
    <w:rsid w:val="009F4B23"/>
    <w:rsid w:val="009F5766"/>
    <w:rsid w:val="009F5B34"/>
    <w:rsid w:val="009F6B47"/>
    <w:rsid w:val="009F6D05"/>
    <w:rsid w:val="009F7DE5"/>
    <w:rsid w:val="00A000D8"/>
    <w:rsid w:val="00A01258"/>
    <w:rsid w:val="00A01FBE"/>
    <w:rsid w:val="00A022F6"/>
    <w:rsid w:val="00A0293F"/>
    <w:rsid w:val="00A02A4A"/>
    <w:rsid w:val="00A05236"/>
    <w:rsid w:val="00A05863"/>
    <w:rsid w:val="00A10901"/>
    <w:rsid w:val="00A10923"/>
    <w:rsid w:val="00A143B8"/>
    <w:rsid w:val="00A16A8A"/>
    <w:rsid w:val="00A17CD6"/>
    <w:rsid w:val="00A17CE0"/>
    <w:rsid w:val="00A20777"/>
    <w:rsid w:val="00A20897"/>
    <w:rsid w:val="00A20CA2"/>
    <w:rsid w:val="00A215AD"/>
    <w:rsid w:val="00A221C5"/>
    <w:rsid w:val="00A24F48"/>
    <w:rsid w:val="00A253FC"/>
    <w:rsid w:val="00A25F84"/>
    <w:rsid w:val="00A2710D"/>
    <w:rsid w:val="00A27CCF"/>
    <w:rsid w:val="00A316E8"/>
    <w:rsid w:val="00A3290C"/>
    <w:rsid w:val="00A34A48"/>
    <w:rsid w:val="00A354BE"/>
    <w:rsid w:val="00A35DAD"/>
    <w:rsid w:val="00A36B9C"/>
    <w:rsid w:val="00A36F6D"/>
    <w:rsid w:val="00A37233"/>
    <w:rsid w:val="00A404D8"/>
    <w:rsid w:val="00A4070A"/>
    <w:rsid w:val="00A40EA4"/>
    <w:rsid w:val="00A422B4"/>
    <w:rsid w:val="00A42CFA"/>
    <w:rsid w:val="00A43357"/>
    <w:rsid w:val="00A43E01"/>
    <w:rsid w:val="00A442B0"/>
    <w:rsid w:val="00A53841"/>
    <w:rsid w:val="00A541F2"/>
    <w:rsid w:val="00A54381"/>
    <w:rsid w:val="00A546FB"/>
    <w:rsid w:val="00A55724"/>
    <w:rsid w:val="00A55AF1"/>
    <w:rsid w:val="00A55C0A"/>
    <w:rsid w:val="00A57230"/>
    <w:rsid w:val="00A61D49"/>
    <w:rsid w:val="00A634D0"/>
    <w:rsid w:val="00A638D1"/>
    <w:rsid w:val="00A65379"/>
    <w:rsid w:val="00A65BEB"/>
    <w:rsid w:val="00A65D88"/>
    <w:rsid w:val="00A67228"/>
    <w:rsid w:val="00A71F50"/>
    <w:rsid w:val="00A744C1"/>
    <w:rsid w:val="00A749C0"/>
    <w:rsid w:val="00A76478"/>
    <w:rsid w:val="00A76616"/>
    <w:rsid w:val="00A77D7A"/>
    <w:rsid w:val="00A80897"/>
    <w:rsid w:val="00A81620"/>
    <w:rsid w:val="00A8203E"/>
    <w:rsid w:val="00A82908"/>
    <w:rsid w:val="00A842BD"/>
    <w:rsid w:val="00A86C1F"/>
    <w:rsid w:val="00A875A3"/>
    <w:rsid w:val="00A87BC1"/>
    <w:rsid w:val="00A91BA5"/>
    <w:rsid w:val="00A92362"/>
    <w:rsid w:val="00A9236F"/>
    <w:rsid w:val="00A95BBF"/>
    <w:rsid w:val="00A95C7F"/>
    <w:rsid w:val="00A9676D"/>
    <w:rsid w:val="00A9746D"/>
    <w:rsid w:val="00AA4B0D"/>
    <w:rsid w:val="00AA4C9D"/>
    <w:rsid w:val="00AA5EEC"/>
    <w:rsid w:val="00AA6684"/>
    <w:rsid w:val="00AA7012"/>
    <w:rsid w:val="00AB6426"/>
    <w:rsid w:val="00AB6D72"/>
    <w:rsid w:val="00AB7DD2"/>
    <w:rsid w:val="00AC064A"/>
    <w:rsid w:val="00AC0924"/>
    <w:rsid w:val="00AC0A73"/>
    <w:rsid w:val="00AC7355"/>
    <w:rsid w:val="00AD3149"/>
    <w:rsid w:val="00AD4664"/>
    <w:rsid w:val="00AD539B"/>
    <w:rsid w:val="00AD64EA"/>
    <w:rsid w:val="00AD78DF"/>
    <w:rsid w:val="00AE029A"/>
    <w:rsid w:val="00AE0763"/>
    <w:rsid w:val="00AE0BBF"/>
    <w:rsid w:val="00AE4C89"/>
    <w:rsid w:val="00AE62F7"/>
    <w:rsid w:val="00AE64E0"/>
    <w:rsid w:val="00AE76D8"/>
    <w:rsid w:val="00AF0FAF"/>
    <w:rsid w:val="00AF27DF"/>
    <w:rsid w:val="00AF6864"/>
    <w:rsid w:val="00B03A18"/>
    <w:rsid w:val="00B04427"/>
    <w:rsid w:val="00B04C0B"/>
    <w:rsid w:val="00B04FDF"/>
    <w:rsid w:val="00B05CA4"/>
    <w:rsid w:val="00B06FD5"/>
    <w:rsid w:val="00B075A5"/>
    <w:rsid w:val="00B10E00"/>
    <w:rsid w:val="00B10F2A"/>
    <w:rsid w:val="00B11D16"/>
    <w:rsid w:val="00B11E20"/>
    <w:rsid w:val="00B11FA2"/>
    <w:rsid w:val="00B12129"/>
    <w:rsid w:val="00B12326"/>
    <w:rsid w:val="00B15BE2"/>
    <w:rsid w:val="00B16C68"/>
    <w:rsid w:val="00B16E47"/>
    <w:rsid w:val="00B22096"/>
    <w:rsid w:val="00B22155"/>
    <w:rsid w:val="00B24A21"/>
    <w:rsid w:val="00B25951"/>
    <w:rsid w:val="00B26166"/>
    <w:rsid w:val="00B261C8"/>
    <w:rsid w:val="00B27653"/>
    <w:rsid w:val="00B31B04"/>
    <w:rsid w:val="00B32B03"/>
    <w:rsid w:val="00B351C0"/>
    <w:rsid w:val="00B36AA5"/>
    <w:rsid w:val="00B4057E"/>
    <w:rsid w:val="00B406C4"/>
    <w:rsid w:val="00B40D90"/>
    <w:rsid w:val="00B41457"/>
    <w:rsid w:val="00B4227A"/>
    <w:rsid w:val="00B42BFC"/>
    <w:rsid w:val="00B44454"/>
    <w:rsid w:val="00B44F51"/>
    <w:rsid w:val="00B4622D"/>
    <w:rsid w:val="00B4744C"/>
    <w:rsid w:val="00B5017E"/>
    <w:rsid w:val="00B5056F"/>
    <w:rsid w:val="00B50A1E"/>
    <w:rsid w:val="00B516F1"/>
    <w:rsid w:val="00B5229D"/>
    <w:rsid w:val="00B568A6"/>
    <w:rsid w:val="00B6010C"/>
    <w:rsid w:val="00B615A4"/>
    <w:rsid w:val="00B615A8"/>
    <w:rsid w:val="00B617A7"/>
    <w:rsid w:val="00B61968"/>
    <w:rsid w:val="00B61BB7"/>
    <w:rsid w:val="00B626CA"/>
    <w:rsid w:val="00B626E1"/>
    <w:rsid w:val="00B62D27"/>
    <w:rsid w:val="00B63BFD"/>
    <w:rsid w:val="00B658BD"/>
    <w:rsid w:val="00B71CAA"/>
    <w:rsid w:val="00B7589E"/>
    <w:rsid w:val="00B768ED"/>
    <w:rsid w:val="00B77DE0"/>
    <w:rsid w:val="00B811C1"/>
    <w:rsid w:val="00B824B8"/>
    <w:rsid w:val="00B85E09"/>
    <w:rsid w:val="00B85ED4"/>
    <w:rsid w:val="00B865BE"/>
    <w:rsid w:val="00B866F5"/>
    <w:rsid w:val="00B8787E"/>
    <w:rsid w:val="00B907BD"/>
    <w:rsid w:val="00B90EAD"/>
    <w:rsid w:val="00B95F64"/>
    <w:rsid w:val="00B9710A"/>
    <w:rsid w:val="00B978C6"/>
    <w:rsid w:val="00BA0E37"/>
    <w:rsid w:val="00BA17E3"/>
    <w:rsid w:val="00BA3CDE"/>
    <w:rsid w:val="00BA471E"/>
    <w:rsid w:val="00BA4D0A"/>
    <w:rsid w:val="00BA6795"/>
    <w:rsid w:val="00BA7E76"/>
    <w:rsid w:val="00BB31A1"/>
    <w:rsid w:val="00BC1507"/>
    <w:rsid w:val="00BC25DA"/>
    <w:rsid w:val="00BC4F8A"/>
    <w:rsid w:val="00BC61BB"/>
    <w:rsid w:val="00BD0902"/>
    <w:rsid w:val="00BD1330"/>
    <w:rsid w:val="00BD267F"/>
    <w:rsid w:val="00BD2D8B"/>
    <w:rsid w:val="00BE1453"/>
    <w:rsid w:val="00BE186D"/>
    <w:rsid w:val="00BE1D1F"/>
    <w:rsid w:val="00BE36A0"/>
    <w:rsid w:val="00BE377E"/>
    <w:rsid w:val="00BE5C94"/>
    <w:rsid w:val="00BE5E90"/>
    <w:rsid w:val="00BE6E91"/>
    <w:rsid w:val="00BE71CC"/>
    <w:rsid w:val="00BF5A46"/>
    <w:rsid w:val="00BF5D08"/>
    <w:rsid w:val="00C0157B"/>
    <w:rsid w:val="00C02199"/>
    <w:rsid w:val="00C029F6"/>
    <w:rsid w:val="00C03074"/>
    <w:rsid w:val="00C03239"/>
    <w:rsid w:val="00C0677D"/>
    <w:rsid w:val="00C06CC2"/>
    <w:rsid w:val="00C06D24"/>
    <w:rsid w:val="00C073F7"/>
    <w:rsid w:val="00C12813"/>
    <w:rsid w:val="00C1718E"/>
    <w:rsid w:val="00C216C6"/>
    <w:rsid w:val="00C21F2A"/>
    <w:rsid w:val="00C222CE"/>
    <w:rsid w:val="00C226FE"/>
    <w:rsid w:val="00C23552"/>
    <w:rsid w:val="00C25889"/>
    <w:rsid w:val="00C26476"/>
    <w:rsid w:val="00C273A4"/>
    <w:rsid w:val="00C31A57"/>
    <w:rsid w:val="00C331DE"/>
    <w:rsid w:val="00C337C0"/>
    <w:rsid w:val="00C35936"/>
    <w:rsid w:val="00C406C1"/>
    <w:rsid w:val="00C42D2F"/>
    <w:rsid w:val="00C44C98"/>
    <w:rsid w:val="00C45DD6"/>
    <w:rsid w:val="00C46824"/>
    <w:rsid w:val="00C46E8D"/>
    <w:rsid w:val="00C50F8D"/>
    <w:rsid w:val="00C575C4"/>
    <w:rsid w:val="00C63658"/>
    <w:rsid w:val="00C63837"/>
    <w:rsid w:val="00C64422"/>
    <w:rsid w:val="00C65E99"/>
    <w:rsid w:val="00C67A5C"/>
    <w:rsid w:val="00C704B6"/>
    <w:rsid w:val="00C7124F"/>
    <w:rsid w:val="00C71E08"/>
    <w:rsid w:val="00C727B7"/>
    <w:rsid w:val="00C75001"/>
    <w:rsid w:val="00C75420"/>
    <w:rsid w:val="00C76F59"/>
    <w:rsid w:val="00C80211"/>
    <w:rsid w:val="00C80F18"/>
    <w:rsid w:val="00C8499E"/>
    <w:rsid w:val="00C84F8C"/>
    <w:rsid w:val="00C91CEF"/>
    <w:rsid w:val="00C92EB6"/>
    <w:rsid w:val="00C940E0"/>
    <w:rsid w:val="00C95AE6"/>
    <w:rsid w:val="00C969E7"/>
    <w:rsid w:val="00C97BFB"/>
    <w:rsid w:val="00CA0C0E"/>
    <w:rsid w:val="00CA2E21"/>
    <w:rsid w:val="00CB099E"/>
    <w:rsid w:val="00CB1FAE"/>
    <w:rsid w:val="00CB220B"/>
    <w:rsid w:val="00CC2125"/>
    <w:rsid w:val="00CC2D76"/>
    <w:rsid w:val="00CC364D"/>
    <w:rsid w:val="00CC56A8"/>
    <w:rsid w:val="00CC5702"/>
    <w:rsid w:val="00CD1175"/>
    <w:rsid w:val="00CD2101"/>
    <w:rsid w:val="00CD289F"/>
    <w:rsid w:val="00CD3D56"/>
    <w:rsid w:val="00CD6346"/>
    <w:rsid w:val="00CE0538"/>
    <w:rsid w:val="00CE0642"/>
    <w:rsid w:val="00CE3911"/>
    <w:rsid w:val="00CE6082"/>
    <w:rsid w:val="00CF0469"/>
    <w:rsid w:val="00CF0E8F"/>
    <w:rsid w:val="00CF4B0A"/>
    <w:rsid w:val="00CF75EB"/>
    <w:rsid w:val="00CF791E"/>
    <w:rsid w:val="00D00175"/>
    <w:rsid w:val="00D012A4"/>
    <w:rsid w:val="00D027C6"/>
    <w:rsid w:val="00D0289E"/>
    <w:rsid w:val="00D038D8"/>
    <w:rsid w:val="00D04846"/>
    <w:rsid w:val="00D05ABB"/>
    <w:rsid w:val="00D06C74"/>
    <w:rsid w:val="00D10279"/>
    <w:rsid w:val="00D12587"/>
    <w:rsid w:val="00D1353B"/>
    <w:rsid w:val="00D15A77"/>
    <w:rsid w:val="00D160BA"/>
    <w:rsid w:val="00D168F3"/>
    <w:rsid w:val="00D176B7"/>
    <w:rsid w:val="00D21091"/>
    <w:rsid w:val="00D2176F"/>
    <w:rsid w:val="00D2275D"/>
    <w:rsid w:val="00D22953"/>
    <w:rsid w:val="00D23FCA"/>
    <w:rsid w:val="00D25270"/>
    <w:rsid w:val="00D269CB"/>
    <w:rsid w:val="00D26E7F"/>
    <w:rsid w:val="00D30116"/>
    <w:rsid w:val="00D30815"/>
    <w:rsid w:val="00D31729"/>
    <w:rsid w:val="00D31DE6"/>
    <w:rsid w:val="00D32A88"/>
    <w:rsid w:val="00D339E3"/>
    <w:rsid w:val="00D34438"/>
    <w:rsid w:val="00D3546B"/>
    <w:rsid w:val="00D35765"/>
    <w:rsid w:val="00D36069"/>
    <w:rsid w:val="00D44F3E"/>
    <w:rsid w:val="00D45C74"/>
    <w:rsid w:val="00D460B1"/>
    <w:rsid w:val="00D46689"/>
    <w:rsid w:val="00D51615"/>
    <w:rsid w:val="00D5302C"/>
    <w:rsid w:val="00D54BA0"/>
    <w:rsid w:val="00D57C58"/>
    <w:rsid w:val="00D620EA"/>
    <w:rsid w:val="00D64CFB"/>
    <w:rsid w:val="00D6642C"/>
    <w:rsid w:val="00D67FB0"/>
    <w:rsid w:val="00D71DA3"/>
    <w:rsid w:val="00D73425"/>
    <w:rsid w:val="00D747E8"/>
    <w:rsid w:val="00D74FFA"/>
    <w:rsid w:val="00D75036"/>
    <w:rsid w:val="00D76B44"/>
    <w:rsid w:val="00D80C9C"/>
    <w:rsid w:val="00D81966"/>
    <w:rsid w:val="00D82157"/>
    <w:rsid w:val="00D83568"/>
    <w:rsid w:val="00D84FCA"/>
    <w:rsid w:val="00D85B16"/>
    <w:rsid w:val="00D87B3B"/>
    <w:rsid w:val="00D9146E"/>
    <w:rsid w:val="00D920B1"/>
    <w:rsid w:val="00D93062"/>
    <w:rsid w:val="00D935ED"/>
    <w:rsid w:val="00D938BF"/>
    <w:rsid w:val="00D94F7E"/>
    <w:rsid w:val="00D957E3"/>
    <w:rsid w:val="00D95965"/>
    <w:rsid w:val="00D9650B"/>
    <w:rsid w:val="00D968EC"/>
    <w:rsid w:val="00D97196"/>
    <w:rsid w:val="00DA00C1"/>
    <w:rsid w:val="00DA2F3D"/>
    <w:rsid w:val="00DA5159"/>
    <w:rsid w:val="00DA58B5"/>
    <w:rsid w:val="00DA5DB3"/>
    <w:rsid w:val="00DB0360"/>
    <w:rsid w:val="00DB14DE"/>
    <w:rsid w:val="00DB1A77"/>
    <w:rsid w:val="00DB2249"/>
    <w:rsid w:val="00DB23CB"/>
    <w:rsid w:val="00DB5754"/>
    <w:rsid w:val="00DC008E"/>
    <w:rsid w:val="00DC1EFD"/>
    <w:rsid w:val="00DC2150"/>
    <w:rsid w:val="00DC2365"/>
    <w:rsid w:val="00DC24A5"/>
    <w:rsid w:val="00DC3CFA"/>
    <w:rsid w:val="00DC4989"/>
    <w:rsid w:val="00DC51B7"/>
    <w:rsid w:val="00DC5A49"/>
    <w:rsid w:val="00DD44BA"/>
    <w:rsid w:val="00DD5131"/>
    <w:rsid w:val="00DD7B94"/>
    <w:rsid w:val="00DD7F94"/>
    <w:rsid w:val="00DE0916"/>
    <w:rsid w:val="00DE1716"/>
    <w:rsid w:val="00DE1B80"/>
    <w:rsid w:val="00DE1D3F"/>
    <w:rsid w:val="00DE1D6B"/>
    <w:rsid w:val="00DE2719"/>
    <w:rsid w:val="00DE28BD"/>
    <w:rsid w:val="00DE5E90"/>
    <w:rsid w:val="00DE6869"/>
    <w:rsid w:val="00DE6DC7"/>
    <w:rsid w:val="00DF0401"/>
    <w:rsid w:val="00DF1A29"/>
    <w:rsid w:val="00DF2669"/>
    <w:rsid w:val="00DF278D"/>
    <w:rsid w:val="00DF54F1"/>
    <w:rsid w:val="00DF5D53"/>
    <w:rsid w:val="00DF5DA1"/>
    <w:rsid w:val="00E02E3B"/>
    <w:rsid w:val="00E03CFA"/>
    <w:rsid w:val="00E07D1B"/>
    <w:rsid w:val="00E10271"/>
    <w:rsid w:val="00E10D0C"/>
    <w:rsid w:val="00E12738"/>
    <w:rsid w:val="00E1331E"/>
    <w:rsid w:val="00E15BB8"/>
    <w:rsid w:val="00E16BC6"/>
    <w:rsid w:val="00E176DF"/>
    <w:rsid w:val="00E22F92"/>
    <w:rsid w:val="00E24166"/>
    <w:rsid w:val="00E24A09"/>
    <w:rsid w:val="00E25953"/>
    <w:rsid w:val="00E26A9A"/>
    <w:rsid w:val="00E26BD9"/>
    <w:rsid w:val="00E27FD9"/>
    <w:rsid w:val="00E32100"/>
    <w:rsid w:val="00E34FD0"/>
    <w:rsid w:val="00E409F7"/>
    <w:rsid w:val="00E41E41"/>
    <w:rsid w:val="00E43446"/>
    <w:rsid w:val="00E450EB"/>
    <w:rsid w:val="00E4560C"/>
    <w:rsid w:val="00E45A85"/>
    <w:rsid w:val="00E47AE9"/>
    <w:rsid w:val="00E5050D"/>
    <w:rsid w:val="00E51C42"/>
    <w:rsid w:val="00E528DA"/>
    <w:rsid w:val="00E5368E"/>
    <w:rsid w:val="00E53ADA"/>
    <w:rsid w:val="00E54249"/>
    <w:rsid w:val="00E56169"/>
    <w:rsid w:val="00E61054"/>
    <w:rsid w:val="00E655C4"/>
    <w:rsid w:val="00E6637B"/>
    <w:rsid w:val="00E66722"/>
    <w:rsid w:val="00E70C51"/>
    <w:rsid w:val="00E7312F"/>
    <w:rsid w:val="00E75895"/>
    <w:rsid w:val="00E7754F"/>
    <w:rsid w:val="00E7790E"/>
    <w:rsid w:val="00E821F3"/>
    <w:rsid w:val="00E82D5B"/>
    <w:rsid w:val="00E84A74"/>
    <w:rsid w:val="00E85227"/>
    <w:rsid w:val="00E90A7C"/>
    <w:rsid w:val="00E94FD7"/>
    <w:rsid w:val="00E95247"/>
    <w:rsid w:val="00E96E0E"/>
    <w:rsid w:val="00E971CE"/>
    <w:rsid w:val="00EA0C36"/>
    <w:rsid w:val="00EA0E71"/>
    <w:rsid w:val="00EA48EF"/>
    <w:rsid w:val="00EA616F"/>
    <w:rsid w:val="00EA7A32"/>
    <w:rsid w:val="00EB0A72"/>
    <w:rsid w:val="00EB163A"/>
    <w:rsid w:val="00EB234E"/>
    <w:rsid w:val="00EB4C6E"/>
    <w:rsid w:val="00EB5973"/>
    <w:rsid w:val="00EB5EE2"/>
    <w:rsid w:val="00EB75FC"/>
    <w:rsid w:val="00EB7EFA"/>
    <w:rsid w:val="00EC27E7"/>
    <w:rsid w:val="00EC3978"/>
    <w:rsid w:val="00EC4723"/>
    <w:rsid w:val="00EC4CDD"/>
    <w:rsid w:val="00ED26A5"/>
    <w:rsid w:val="00ED3566"/>
    <w:rsid w:val="00ED4684"/>
    <w:rsid w:val="00ED5D34"/>
    <w:rsid w:val="00EE046D"/>
    <w:rsid w:val="00EE5EA5"/>
    <w:rsid w:val="00EE64CD"/>
    <w:rsid w:val="00EE65A3"/>
    <w:rsid w:val="00EE7EC4"/>
    <w:rsid w:val="00EF12BA"/>
    <w:rsid w:val="00EF2032"/>
    <w:rsid w:val="00EF2A0B"/>
    <w:rsid w:val="00EF30DD"/>
    <w:rsid w:val="00EF33D6"/>
    <w:rsid w:val="00EF3B05"/>
    <w:rsid w:val="00EF4EDA"/>
    <w:rsid w:val="00EF52D7"/>
    <w:rsid w:val="00EF7408"/>
    <w:rsid w:val="00EF7891"/>
    <w:rsid w:val="00F054FF"/>
    <w:rsid w:val="00F106CB"/>
    <w:rsid w:val="00F10E20"/>
    <w:rsid w:val="00F1195A"/>
    <w:rsid w:val="00F130A4"/>
    <w:rsid w:val="00F13146"/>
    <w:rsid w:val="00F169D3"/>
    <w:rsid w:val="00F17B9B"/>
    <w:rsid w:val="00F20993"/>
    <w:rsid w:val="00F265FD"/>
    <w:rsid w:val="00F30702"/>
    <w:rsid w:val="00F31395"/>
    <w:rsid w:val="00F32BCF"/>
    <w:rsid w:val="00F33B3E"/>
    <w:rsid w:val="00F345C3"/>
    <w:rsid w:val="00F358DD"/>
    <w:rsid w:val="00F35975"/>
    <w:rsid w:val="00F402E8"/>
    <w:rsid w:val="00F40377"/>
    <w:rsid w:val="00F40DF7"/>
    <w:rsid w:val="00F43CE9"/>
    <w:rsid w:val="00F43F4B"/>
    <w:rsid w:val="00F450C7"/>
    <w:rsid w:val="00F45B6E"/>
    <w:rsid w:val="00F45D1A"/>
    <w:rsid w:val="00F46A59"/>
    <w:rsid w:val="00F47197"/>
    <w:rsid w:val="00F51076"/>
    <w:rsid w:val="00F53997"/>
    <w:rsid w:val="00F5771F"/>
    <w:rsid w:val="00F5790F"/>
    <w:rsid w:val="00F61EF7"/>
    <w:rsid w:val="00F623DD"/>
    <w:rsid w:val="00F63F96"/>
    <w:rsid w:val="00F64244"/>
    <w:rsid w:val="00F64B9F"/>
    <w:rsid w:val="00F64BD9"/>
    <w:rsid w:val="00F65583"/>
    <w:rsid w:val="00F6577A"/>
    <w:rsid w:val="00F65DA0"/>
    <w:rsid w:val="00F66557"/>
    <w:rsid w:val="00F67BF0"/>
    <w:rsid w:val="00F704BE"/>
    <w:rsid w:val="00F70A46"/>
    <w:rsid w:val="00F70C73"/>
    <w:rsid w:val="00F70FBB"/>
    <w:rsid w:val="00F719C6"/>
    <w:rsid w:val="00F7308A"/>
    <w:rsid w:val="00F733C5"/>
    <w:rsid w:val="00F75941"/>
    <w:rsid w:val="00F75969"/>
    <w:rsid w:val="00F768E8"/>
    <w:rsid w:val="00F83DF6"/>
    <w:rsid w:val="00F86347"/>
    <w:rsid w:val="00F9088F"/>
    <w:rsid w:val="00F90E92"/>
    <w:rsid w:val="00F9283F"/>
    <w:rsid w:val="00F942C9"/>
    <w:rsid w:val="00F943CC"/>
    <w:rsid w:val="00F961A6"/>
    <w:rsid w:val="00F964B5"/>
    <w:rsid w:val="00F96ADC"/>
    <w:rsid w:val="00F96B57"/>
    <w:rsid w:val="00FA0703"/>
    <w:rsid w:val="00FA0F14"/>
    <w:rsid w:val="00FA2C29"/>
    <w:rsid w:val="00FA331F"/>
    <w:rsid w:val="00FA541A"/>
    <w:rsid w:val="00FA5D29"/>
    <w:rsid w:val="00FA5EA7"/>
    <w:rsid w:val="00FA7213"/>
    <w:rsid w:val="00FB2A56"/>
    <w:rsid w:val="00FB2C15"/>
    <w:rsid w:val="00FB324D"/>
    <w:rsid w:val="00FB4038"/>
    <w:rsid w:val="00FB4202"/>
    <w:rsid w:val="00FB55AD"/>
    <w:rsid w:val="00FB5BA5"/>
    <w:rsid w:val="00FB73C3"/>
    <w:rsid w:val="00FC03EE"/>
    <w:rsid w:val="00FC1066"/>
    <w:rsid w:val="00FC19CB"/>
    <w:rsid w:val="00FC1E26"/>
    <w:rsid w:val="00FC2A9B"/>
    <w:rsid w:val="00FC32E2"/>
    <w:rsid w:val="00FC4563"/>
    <w:rsid w:val="00FC5065"/>
    <w:rsid w:val="00FC6324"/>
    <w:rsid w:val="00FC6792"/>
    <w:rsid w:val="00FC73B8"/>
    <w:rsid w:val="00FC7728"/>
    <w:rsid w:val="00FC7BA6"/>
    <w:rsid w:val="00FD0EA1"/>
    <w:rsid w:val="00FD1A41"/>
    <w:rsid w:val="00FD30B1"/>
    <w:rsid w:val="00FD5CC0"/>
    <w:rsid w:val="00FD7AA2"/>
    <w:rsid w:val="00FE0173"/>
    <w:rsid w:val="00FE1224"/>
    <w:rsid w:val="00FE13A1"/>
    <w:rsid w:val="00FE1B24"/>
    <w:rsid w:val="00FE21A0"/>
    <w:rsid w:val="00FE397E"/>
    <w:rsid w:val="00FE527D"/>
    <w:rsid w:val="00FE70DD"/>
    <w:rsid w:val="00FE7EBF"/>
    <w:rsid w:val="00FE7FDA"/>
    <w:rsid w:val="00FF01D3"/>
    <w:rsid w:val="00FF2E9A"/>
    <w:rsid w:val="00FF4C38"/>
    <w:rsid w:val="00FF5A2E"/>
    <w:rsid w:val="00FF6398"/>
    <w:rsid w:val="00FF73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2769"/>
    <o:shapelayout v:ext="edit">
      <o:idmap v:ext="edit" data="1"/>
    </o:shapelayout>
  </w:shapeDefaults>
  <w:decimalSymbol w:val="."/>
  <w:listSeparator w:val=","/>
  <w14:docId w14:val="671EBBAA"/>
  <w15:chartTrackingRefBased/>
  <w15:docId w15:val="{C4BC40B5-82D7-474D-AA76-5DA587F75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1AEB"/>
    <w:rPr>
      <w:color w:val="000000"/>
      <w:sz w:val="26"/>
    </w:rPr>
  </w:style>
  <w:style w:type="paragraph" w:styleId="Heading1">
    <w:name w:val="heading 1"/>
    <w:basedOn w:val="Normal"/>
    <w:next w:val="Normal"/>
    <w:link w:val="Heading1Char"/>
    <w:qFormat/>
    <w:rsid w:val="007D156D"/>
    <w:pPr>
      <w:keepNext/>
      <w:numPr>
        <w:numId w:val="23"/>
      </w:numPr>
      <w:pBdr>
        <w:bottom w:val="single" w:sz="18" w:space="1" w:color="auto"/>
      </w:pBdr>
      <w:spacing w:before="480" w:after="240"/>
      <w:outlineLvl w:val="0"/>
    </w:pPr>
    <w:rPr>
      <w:rFonts w:ascii="Arial" w:hAnsi="Arial" w:cs="Arial"/>
      <w:b/>
      <w:bCs/>
      <w:caps/>
      <w:kern w:val="32"/>
      <w:sz w:val="44"/>
      <w:szCs w:val="44"/>
    </w:rPr>
  </w:style>
  <w:style w:type="paragraph" w:styleId="Heading2">
    <w:name w:val="heading 2"/>
    <w:basedOn w:val="Normal"/>
    <w:next w:val="Normal"/>
    <w:link w:val="Heading2Char"/>
    <w:autoRedefine/>
    <w:qFormat/>
    <w:rsid w:val="00307020"/>
    <w:pPr>
      <w:keepNext/>
      <w:numPr>
        <w:ilvl w:val="1"/>
        <w:numId w:val="23"/>
      </w:numPr>
      <w:tabs>
        <w:tab w:val="left" w:pos="900"/>
      </w:tabs>
      <w:spacing w:after="240"/>
      <w:outlineLvl w:val="1"/>
    </w:pPr>
    <w:rPr>
      <w:rFonts w:ascii="Arial" w:hAnsi="Arial" w:cs="Arial"/>
      <w:b/>
      <w:bCs/>
      <w:iCs/>
      <w:color w:val="auto"/>
      <w:szCs w:val="26"/>
    </w:rPr>
  </w:style>
  <w:style w:type="paragraph" w:styleId="Heading3">
    <w:name w:val="heading 3"/>
    <w:basedOn w:val="Normal"/>
    <w:next w:val="Normal"/>
    <w:link w:val="Heading3Char"/>
    <w:qFormat/>
    <w:rsid w:val="00B406C4"/>
    <w:pPr>
      <w:keepNext/>
      <w:numPr>
        <w:ilvl w:val="2"/>
        <w:numId w:val="23"/>
      </w:numPr>
      <w:tabs>
        <w:tab w:val="left" w:pos="720"/>
      </w:tabs>
      <w:spacing w:after="240"/>
      <w:outlineLvl w:val="2"/>
    </w:pPr>
    <w:rPr>
      <w:rFonts w:ascii="Arial" w:hAnsi="Arial" w:cs="Arial"/>
      <w:b/>
      <w:iCs/>
      <w:color w:val="auto"/>
      <w:sz w:val="24"/>
      <w:szCs w:val="24"/>
    </w:rPr>
  </w:style>
  <w:style w:type="paragraph" w:styleId="Heading4">
    <w:name w:val="heading 4"/>
    <w:basedOn w:val="Normal"/>
    <w:next w:val="Normal"/>
    <w:qFormat/>
    <w:rsid w:val="007D156D"/>
    <w:pPr>
      <w:keepNext/>
      <w:ind w:left="720"/>
      <w:outlineLvl w:val="3"/>
    </w:pPr>
    <w:rPr>
      <w:rFonts w:ascii="Arial" w:hAnsi="Arial" w:cs="Arial"/>
      <w:b/>
      <w:bCs/>
      <w:color w:val="auto"/>
      <w:sz w:val="22"/>
    </w:rPr>
  </w:style>
  <w:style w:type="paragraph" w:styleId="Heading5">
    <w:name w:val="heading 5"/>
    <w:basedOn w:val="Normal"/>
    <w:next w:val="Normal"/>
    <w:qFormat/>
    <w:rsid w:val="007C5308"/>
    <w:pPr>
      <w:keepNext/>
      <w:spacing w:after="120"/>
      <w:ind w:left="720"/>
      <w:outlineLvl w:val="4"/>
    </w:pPr>
    <w:rPr>
      <w:rFonts w:ascii="Arial" w:hAnsi="Arial"/>
      <w:i/>
      <w:color w:val="auto"/>
      <w:sz w:val="22"/>
      <w:szCs w:val="22"/>
      <w:u w:val="single"/>
    </w:rPr>
  </w:style>
  <w:style w:type="paragraph" w:styleId="Heading6">
    <w:name w:val="heading 6"/>
    <w:basedOn w:val="Normal"/>
    <w:next w:val="Normal"/>
    <w:qFormat/>
    <w:rsid w:val="00A91BA5"/>
    <w:pPr>
      <w:numPr>
        <w:ilvl w:val="5"/>
        <w:numId w:val="23"/>
      </w:numPr>
      <w:spacing w:before="240" w:after="60"/>
      <w:outlineLvl w:val="5"/>
    </w:pPr>
    <w:rPr>
      <w:b/>
      <w:bCs/>
      <w:sz w:val="22"/>
      <w:szCs w:val="22"/>
    </w:rPr>
  </w:style>
  <w:style w:type="paragraph" w:styleId="Heading7">
    <w:name w:val="heading 7"/>
    <w:basedOn w:val="Normal"/>
    <w:next w:val="Normal"/>
    <w:qFormat/>
    <w:locked/>
    <w:rsid w:val="00A91BA5"/>
    <w:pPr>
      <w:numPr>
        <w:ilvl w:val="6"/>
        <w:numId w:val="23"/>
      </w:numPr>
      <w:spacing w:before="240" w:after="60"/>
      <w:outlineLvl w:val="6"/>
    </w:pPr>
    <w:rPr>
      <w:color w:val="auto"/>
      <w:sz w:val="24"/>
      <w:szCs w:val="24"/>
    </w:rPr>
  </w:style>
  <w:style w:type="paragraph" w:styleId="Heading8">
    <w:name w:val="heading 8"/>
    <w:aliases w:val="Heading 8 Tables"/>
    <w:basedOn w:val="Heading9"/>
    <w:next w:val="Normal"/>
    <w:qFormat/>
    <w:rsid w:val="003D62F1"/>
    <w:pPr>
      <w:keepNext/>
      <w:outlineLvl w:val="7"/>
    </w:pPr>
    <w:rPr>
      <w:b/>
    </w:rPr>
  </w:style>
  <w:style w:type="paragraph" w:styleId="Heading9">
    <w:name w:val="heading 9"/>
    <w:aliases w:val="Figures"/>
    <w:basedOn w:val="Normal"/>
    <w:next w:val="BodyText"/>
    <w:autoRedefine/>
    <w:qFormat/>
    <w:rsid w:val="00A36B9C"/>
    <w:pPr>
      <w:spacing w:after="240"/>
      <w:ind w:left="1440" w:hanging="1440"/>
      <w:outlineLvl w:val="8"/>
    </w:pPr>
    <w:rPr>
      <w:rFonts w:ascii="Arial" w:hAnsi="Arial" w:cs="Arial"/>
      <w:bCs/>
      <w:color w:val="auto"/>
      <w:kern w:val="28"/>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ody Text Char1,Body Text Char Char,Body Text Char1 Char Char,Body Text Char Char Char Char,Body Text Char1 Char Char Char Char,Body Text Char Char Char Char Char Char,Body Text Char1 Char Char Char Char Char Char"/>
    <w:basedOn w:val="Normal"/>
    <w:semiHidden/>
    <w:rsid w:val="00A91BA5"/>
    <w:pPr>
      <w:spacing w:after="240"/>
      <w:jc w:val="both"/>
    </w:pPr>
    <w:rPr>
      <w:sz w:val="24"/>
    </w:rPr>
  </w:style>
  <w:style w:type="paragraph" w:styleId="Title">
    <w:name w:val="Title"/>
    <w:basedOn w:val="Normal"/>
    <w:qFormat/>
    <w:rsid w:val="00A91BA5"/>
    <w:pPr>
      <w:jc w:val="center"/>
    </w:pPr>
    <w:rPr>
      <w:b/>
      <w:bCs/>
      <w:u w:val="single"/>
    </w:rPr>
  </w:style>
  <w:style w:type="paragraph" w:styleId="Header">
    <w:name w:val="header"/>
    <w:basedOn w:val="Normal"/>
    <w:uiPriority w:val="99"/>
    <w:rsid w:val="00A91BA5"/>
    <w:pPr>
      <w:tabs>
        <w:tab w:val="center" w:pos="4320"/>
        <w:tab w:val="right" w:pos="8640"/>
      </w:tabs>
    </w:pPr>
  </w:style>
  <w:style w:type="paragraph" w:styleId="TOC1">
    <w:name w:val="toc 1"/>
    <w:basedOn w:val="Normal"/>
    <w:next w:val="Heading3"/>
    <w:autoRedefine/>
    <w:uiPriority w:val="39"/>
    <w:rsid w:val="00F65583"/>
    <w:pPr>
      <w:tabs>
        <w:tab w:val="left" w:pos="720"/>
        <w:tab w:val="right" w:leader="dot" w:pos="9360"/>
      </w:tabs>
      <w:spacing w:before="240" w:after="120"/>
    </w:pPr>
    <w:rPr>
      <w:rFonts w:ascii="Arial" w:hAnsi="Arial"/>
      <w:b/>
      <w:bCs/>
      <w:color w:val="auto"/>
      <w:sz w:val="28"/>
    </w:rPr>
  </w:style>
  <w:style w:type="paragraph" w:styleId="Footer">
    <w:name w:val="footer"/>
    <w:basedOn w:val="Normal"/>
    <w:uiPriority w:val="99"/>
    <w:rsid w:val="00A91BA5"/>
    <w:pPr>
      <w:tabs>
        <w:tab w:val="center" w:pos="4320"/>
        <w:tab w:val="right" w:pos="8640"/>
      </w:tabs>
    </w:pPr>
  </w:style>
  <w:style w:type="character" w:styleId="PageNumber">
    <w:name w:val="page number"/>
    <w:basedOn w:val="DefaultParagraphFont"/>
    <w:semiHidden/>
    <w:rsid w:val="00A91BA5"/>
  </w:style>
  <w:style w:type="paragraph" w:styleId="BodyTextIndent">
    <w:name w:val="Body Text Indent"/>
    <w:basedOn w:val="BodyText"/>
    <w:link w:val="BodyTextIndentChar"/>
    <w:semiHidden/>
    <w:rsid w:val="00A91BA5"/>
    <w:pPr>
      <w:tabs>
        <w:tab w:val="left" w:pos="720"/>
        <w:tab w:val="left" w:pos="1800"/>
        <w:tab w:val="left" w:pos="4050"/>
      </w:tabs>
      <w:ind w:left="720"/>
    </w:pPr>
    <w:rPr>
      <w:color w:val="auto"/>
      <w:lang w:val="x-none" w:eastAsia="x-none"/>
    </w:rPr>
  </w:style>
  <w:style w:type="character" w:styleId="FootnoteReference">
    <w:name w:val="footnote reference"/>
    <w:semiHidden/>
    <w:rsid w:val="00A91BA5"/>
    <w:rPr>
      <w:vertAlign w:val="superscript"/>
    </w:rPr>
  </w:style>
  <w:style w:type="paragraph" w:styleId="FootnoteText">
    <w:name w:val="footnote text"/>
    <w:basedOn w:val="Normal"/>
    <w:semiHidden/>
    <w:rsid w:val="00A91BA5"/>
    <w:pPr>
      <w:tabs>
        <w:tab w:val="left" w:pos="187"/>
      </w:tabs>
      <w:spacing w:after="120" w:line="220" w:lineRule="exact"/>
      <w:ind w:left="187" w:hanging="187"/>
    </w:pPr>
    <w:rPr>
      <w:color w:val="auto"/>
      <w:sz w:val="18"/>
    </w:rPr>
  </w:style>
  <w:style w:type="paragraph" w:styleId="NormalWeb">
    <w:name w:val="Normal (Web)"/>
    <w:basedOn w:val="Normal"/>
    <w:uiPriority w:val="99"/>
    <w:rsid w:val="00A91BA5"/>
    <w:pPr>
      <w:spacing w:before="100" w:beforeAutospacing="1" w:after="100" w:afterAutospacing="1"/>
    </w:pPr>
    <w:rPr>
      <w:color w:val="auto"/>
      <w:sz w:val="24"/>
      <w:szCs w:val="24"/>
    </w:rPr>
  </w:style>
  <w:style w:type="paragraph" w:customStyle="1" w:styleId="Bullet-1">
    <w:name w:val="Bullet-1"/>
    <w:basedOn w:val="Normal"/>
    <w:rsid w:val="00A91BA5"/>
    <w:rPr>
      <w:color w:val="auto"/>
      <w:sz w:val="24"/>
    </w:rPr>
  </w:style>
  <w:style w:type="paragraph" w:customStyle="1" w:styleId="BlockQuotationLast">
    <w:name w:val="Block Quotation Last"/>
    <w:basedOn w:val="Normal"/>
    <w:next w:val="BodyText"/>
    <w:rsid w:val="00A91BA5"/>
    <w:pPr>
      <w:keepLines/>
      <w:tabs>
        <w:tab w:val="left" w:pos="360"/>
        <w:tab w:val="left" w:pos="1800"/>
        <w:tab w:val="left" w:pos="4050"/>
      </w:tabs>
      <w:spacing w:after="240"/>
      <w:ind w:left="720" w:right="720"/>
      <w:jc w:val="both"/>
    </w:pPr>
    <w:rPr>
      <w:i/>
      <w:color w:val="auto"/>
    </w:rPr>
  </w:style>
  <w:style w:type="character" w:styleId="Hyperlink">
    <w:name w:val="Hyperlink"/>
    <w:uiPriority w:val="99"/>
    <w:rsid w:val="00A91BA5"/>
    <w:rPr>
      <w:color w:val="0000FF"/>
      <w:u w:val="single"/>
    </w:rPr>
  </w:style>
  <w:style w:type="paragraph" w:styleId="TOC2">
    <w:name w:val="toc 2"/>
    <w:basedOn w:val="Normal"/>
    <w:autoRedefine/>
    <w:uiPriority w:val="39"/>
    <w:rsid w:val="00590A55"/>
    <w:pPr>
      <w:tabs>
        <w:tab w:val="left" w:pos="1890"/>
        <w:tab w:val="right" w:leader="dot" w:pos="9360"/>
      </w:tabs>
      <w:ind w:left="1890" w:hanging="1170"/>
    </w:pPr>
    <w:rPr>
      <w:rFonts w:ascii="Arial" w:hAnsi="Arial"/>
      <w:noProof/>
      <w:color w:val="auto"/>
      <w:sz w:val="22"/>
    </w:rPr>
  </w:style>
  <w:style w:type="paragraph" w:styleId="TOC3">
    <w:name w:val="toc 3"/>
    <w:basedOn w:val="Normal"/>
    <w:autoRedefine/>
    <w:uiPriority w:val="39"/>
    <w:rsid w:val="00A91BA5"/>
    <w:pPr>
      <w:tabs>
        <w:tab w:val="right" w:leader="dot" w:pos="9360"/>
      </w:tabs>
      <w:ind w:left="1296"/>
    </w:pPr>
    <w:rPr>
      <w:rFonts w:ascii="Arial" w:hAnsi="Arial"/>
      <w:color w:val="auto"/>
      <w:sz w:val="22"/>
    </w:rPr>
  </w:style>
  <w:style w:type="character" w:customStyle="1" w:styleId="defaultfont1">
    <w:name w:val="defaultfont1"/>
    <w:rsid w:val="00A91BA5"/>
    <w:rPr>
      <w:rFonts w:ascii="Verdana" w:hAnsi="Verdana" w:hint="default"/>
      <w:i w:val="0"/>
      <w:iCs w:val="0"/>
      <w:strike w:val="0"/>
      <w:dstrike w:val="0"/>
      <w:color w:val="103050"/>
      <w:sz w:val="20"/>
      <w:szCs w:val="20"/>
      <w:u w:val="none"/>
      <w:effect w:val="none"/>
    </w:rPr>
  </w:style>
  <w:style w:type="character" w:styleId="FollowedHyperlink">
    <w:name w:val="FollowedHyperlink"/>
    <w:semiHidden/>
    <w:rsid w:val="00A91BA5"/>
    <w:rPr>
      <w:color w:val="800080"/>
      <w:u w:val="single"/>
    </w:rPr>
  </w:style>
  <w:style w:type="paragraph" w:styleId="TOC4">
    <w:name w:val="toc 4"/>
    <w:basedOn w:val="Normal"/>
    <w:next w:val="Normal"/>
    <w:autoRedefine/>
    <w:semiHidden/>
    <w:rsid w:val="00A91BA5"/>
    <w:pPr>
      <w:ind w:left="780"/>
    </w:pPr>
  </w:style>
  <w:style w:type="paragraph" w:styleId="TOC5">
    <w:name w:val="toc 5"/>
    <w:basedOn w:val="Normal"/>
    <w:next w:val="Normal"/>
    <w:autoRedefine/>
    <w:semiHidden/>
    <w:rsid w:val="00A91BA5"/>
    <w:pPr>
      <w:ind w:left="1040"/>
    </w:pPr>
  </w:style>
  <w:style w:type="paragraph" w:styleId="TOC6">
    <w:name w:val="toc 6"/>
    <w:basedOn w:val="Normal"/>
    <w:next w:val="Normal"/>
    <w:autoRedefine/>
    <w:semiHidden/>
    <w:rsid w:val="00A91BA5"/>
    <w:pPr>
      <w:ind w:left="1300"/>
    </w:pPr>
  </w:style>
  <w:style w:type="paragraph" w:styleId="TOC7">
    <w:name w:val="toc 7"/>
    <w:basedOn w:val="Normal"/>
    <w:next w:val="Normal"/>
    <w:autoRedefine/>
    <w:semiHidden/>
    <w:rsid w:val="00A91BA5"/>
    <w:pPr>
      <w:ind w:left="1560"/>
    </w:pPr>
  </w:style>
  <w:style w:type="paragraph" w:styleId="TOC8">
    <w:name w:val="toc 8"/>
    <w:basedOn w:val="Normal"/>
    <w:next w:val="Normal"/>
    <w:autoRedefine/>
    <w:semiHidden/>
    <w:rsid w:val="00A91BA5"/>
    <w:pPr>
      <w:ind w:left="1820"/>
    </w:pPr>
  </w:style>
  <w:style w:type="paragraph" w:styleId="TOC9">
    <w:name w:val="toc 9"/>
    <w:basedOn w:val="Normal"/>
    <w:next w:val="Normal"/>
    <w:autoRedefine/>
    <w:semiHidden/>
    <w:rsid w:val="00A91BA5"/>
    <w:pPr>
      <w:ind w:left="2080"/>
    </w:pPr>
  </w:style>
  <w:style w:type="paragraph" w:customStyle="1" w:styleId="Heading10">
    <w:name w:val="Heading 10"/>
    <w:basedOn w:val="BodyText"/>
    <w:rsid w:val="00A91BA5"/>
    <w:pPr>
      <w:tabs>
        <w:tab w:val="left" w:pos="1080"/>
        <w:tab w:val="left" w:pos="1800"/>
        <w:tab w:val="left" w:pos="4050"/>
      </w:tabs>
      <w:ind w:left="1080" w:hanging="1080"/>
    </w:pPr>
    <w:rPr>
      <w:rFonts w:ascii="Arial" w:hAnsi="Arial"/>
      <w:sz w:val="22"/>
      <w:szCs w:val="24"/>
    </w:rPr>
  </w:style>
  <w:style w:type="paragraph" w:customStyle="1" w:styleId="Default">
    <w:name w:val="Default"/>
    <w:rsid w:val="00A91BA5"/>
    <w:pPr>
      <w:autoSpaceDE w:val="0"/>
      <w:autoSpaceDN w:val="0"/>
      <w:adjustRightInd w:val="0"/>
    </w:pPr>
    <w:rPr>
      <w:color w:val="000000"/>
      <w:sz w:val="24"/>
      <w:szCs w:val="24"/>
    </w:rPr>
  </w:style>
  <w:style w:type="paragraph" w:styleId="TableofFigures">
    <w:name w:val="table of figures"/>
    <w:basedOn w:val="Normal"/>
    <w:next w:val="Normal"/>
    <w:semiHidden/>
    <w:rsid w:val="00A91BA5"/>
    <w:pPr>
      <w:spacing w:after="120"/>
      <w:ind w:left="1440" w:hanging="1440"/>
    </w:pPr>
    <w:rPr>
      <w:rFonts w:ascii="Arial" w:hAnsi="Arial"/>
      <w:color w:val="auto"/>
      <w:sz w:val="22"/>
      <w:szCs w:val="24"/>
    </w:rPr>
  </w:style>
  <w:style w:type="paragraph" w:customStyle="1" w:styleId="body-a">
    <w:name w:val="body-a"/>
    <w:basedOn w:val="Default"/>
    <w:next w:val="Default"/>
    <w:rsid w:val="00A91BA5"/>
    <w:pPr>
      <w:autoSpaceDE/>
      <w:autoSpaceDN/>
      <w:adjustRightInd/>
      <w:spacing w:before="120"/>
    </w:pPr>
    <w:rPr>
      <w:rFonts w:ascii="GJLGIN+TimesNewRoman" w:hAnsi="GJLGIN+TimesNewRoman"/>
      <w:snapToGrid w:val="0"/>
      <w:color w:val="auto"/>
    </w:rPr>
  </w:style>
  <w:style w:type="paragraph" w:styleId="BodyTextIndent2">
    <w:name w:val="Body Text Indent 2"/>
    <w:basedOn w:val="Default"/>
    <w:next w:val="Default"/>
    <w:semiHidden/>
    <w:rsid w:val="00A91BA5"/>
    <w:pPr>
      <w:autoSpaceDE/>
      <w:autoSpaceDN/>
      <w:adjustRightInd/>
    </w:pPr>
    <w:rPr>
      <w:rFonts w:ascii="GJLGIN+TimesNewRoman" w:hAnsi="GJLGIN+TimesNewRoman"/>
      <w:snapToGrid w:val="0"/>
      <w:color w:val="auto"/>
    </w:rPr>
  </w:style>
  <w:style w:type="paragraph" w:customStyle="1" w:styleId="Level1">
    <w:name w:val="Level 1"/>
    <w:basedOn w:val="Normal"/>
    <w:rsid w:val="00A91BA5"/>
    <w:pPr>
      <w:widowControl w:val="0"/>
    </w:pPr>
    <w:rPr>
      <w:color w:val="auto"/>
      <w:sz w:val="24"/>
    </w:rPr>
  </w:style>
  <w:style w:type="paragraph" w:customStyle="1" w:styleId="FooterOdd">
    <w:name w:val="Footer Odd"/>
    <w:basedOn w:val="Footer"/>
    <w:rsid w:val="00A91BA5"/>
    <w:pPr>
      <w:keepLines/>
      <w:tabs>
        <w:tab w:val="right" w:pos="0"/>
      </w:tabs>
      <w:jc w:val="right"/>
    </w:pPr>
    <w:rPr>
      <w:color w:val="auto"/>
      <w:sz w:val="24"/>
    </w:rPr>
  </w:style>
  <w:style w:type="paragraph" w:styleId="BodyText2">
    <w:name w:val="Body Text 2"/>
    <w:basedOn w:val="Normal"/>
    <w:semiHidden/>
    <w:rsid w:val="00A91BA5"/>
    <w:pPr>
      <w:autoSpaceDE w:val="0"/>
      <w:autoSpaceDN w:val="0"/>
      <w:adjustRightInd w:val="0"/>
      <w:spacing w:after="240"/>
    </w:pPr>
    <w:rPr>
      <w:rFonts w:ascii="TimesNewRoman" w:hAnsi="TimesNewRoman"/>
      <w:color w:val="000080"/>
      <w:sz w:val="22"/>
      <w:szCs w:val="22"/>
    </w:rPr>
  </w:style>
  <w:style w:type="character" w:styleId="Strong">
    <w:name w:val="Strong"/>
    <w:qFormat/>
    <w:rsid w:val="00A91BA5"/>
    <w:rPr>
      <w:b/>
      <w:bCs/>
    </w:rPr>
  </w:style>
  <w:style w:type="character" w:styleId="CommentReference">
    <w:name w:val="annotation reference"/>
    <w:uiPriority w:val="99"/>
    <w:semiHidden/>
    <w:rsid w:val="00A91BA5"/>
    <w:rPr>
      <w:sz w:val="16"/>
      <w:szCs w:val="16"/>
    </w:rPr>
  </w:style>
  <w:style w:type="paragraph" w:styleId="CommentText">
    <w:name w:val="annotation text"/>
    <w:basedOn w:val="Normal"/>
    <w:link w:val="CommentTextChar"/>
    <w:uiPriority w:val="99"/>
    <w:semiHidden/>
    <w:rsid w:val="00A91BA5"/>
    <w:rPr>
      <w:sz w:val="20"/>
      <w:lang w:val="x-none" w:eastAsia="x-none"/>
    </w:rPr>
  </w:style>
  <w:style w:type="paragraph" w:styleId="BodyTextIndent3">
    <w:name w:val="Body Text Indent 3"/>
    <w:basedOn w:val="Normal"/>
    <w:semiHidden/>
    <w:rsid w:val="00A91BA5"/>
    <w:pPr>
      <w:spacing w:after="240"/>
      <w:ind w:left="360" w:hanging="360"/>
      <w:jc w:val="both"/>
    </w:pPr>
    <w:rPr>
      <w:sz w:val="24"/>
    </w:rPr>
  </w:style>
  <w:style w:type="paragraph" w:styleId="BalloonText">
    <w:name w:val="Balloon Text"/>
    <w:basedOn w:val="Normal"/>
    <w:semiHidden/>
    <w:rsid w:val="00A91BA5"/>
    <w:rPr>
      <w:rFonts w:ascii="Tahoma" w:hAnsi="Tahoma" w:cs="Tahoma"/>
      <w:sz w:val="16"/>
      <w:szCs w:val="16"/>
    </w:rPr>
  </w:style>
  <w:style w:type="paragraph" w:styleId="CommentSubject">
    <w:name w:val="annotation subject"/>
    <w:basedOn w:val="CommentText"/>
    <w:next w:val="CommentText"/>
    <w:semiHidden/>
    <w:rsid w:val="00A91BA5"/>
    <w:rPr>
      <w:b/>
      <w:bCs/>
    </w:rPr>
  </w:style>
  <w:style w:type="paragraph" w:customStyle="1" w:styleId="References">
    <w:name w:val="References"/>
    <w:basedOn w:val="Normal"/>
    <w:rsid w:val="00A91BA5"/>
    <w:pPr>
      <w:spacing w:after="240"/>
      <w:ind w:left="360" w:hanging="360"/>
      <w:jc w:val="both"/>
    </w:pPr>
    <w:rPr>
      <w:rFonts w:eastAsia="Times"/>
      <w:color w:val="auto"/>
      <w:sz w:val="24"/>
    </w:rPr>
  </w:style>
  <w:style w:type="character" w:customStyle="1" w:styleId="HeaderChar">
    <w:name w:val="Header Char"/>
    <w:uiPriority w:val="99"/>
    <w:rsid w:val="00A91BA5"/>
    <w:rPr>
      <w:color w:val="000000"/>
      <w:sz w:val="26"/>
    </w:rPr>
  </w:style>
  <w:style w:type="paragraph" w:customStyle="1" w:styleId="BodyTextAll">
    <w:name w:val="Body Text All"/>
    <w:basedOn w:val="BodyText"/>
    <w:rsid w:val="00A91BA5"/>
    <w:pPr>
      <w:tabs>
        <w:tab w:val="left" w:pos="720"/>
        <w:tab w:val="left" w:pos="1800"/>
        <w:tab w:val="left" w:pos="4050"/>
      </w:tabs>
    </w:pPr>
    <w:rPr>
      <w:color w:val="auto"/>
      <w:szCs w:val="23"/>
    </w:rPr>
  </w:style>
  <w:style w:type="paragraph" w:customStyle="1" w:styleId="Table">
    <w:name w:val="Table"/>
    <w:basedOn w:val="BodyText"/>
    <w:rsid w:val="00A91BA5"/>
    <w:pPr>
      <w:tabs>
        <w:tab w:val="left" w:pos="720"/>
        <w:tab w:val="left" w:pos="1800"/>
        <w:tab w:val="left" w:pos="4050"/>
      </w:tabs>
      <w:spacing w:after="0"/>
      <w:jc w:val="left"/>
    </w:pPr>
    <w:rPr>
      <w:rFonts w:ascii="Arial" w:hAnsi="Arial"/>
      <w:sz w:val="20"/>
      <w:szCs w:val="23"/>
    </w:rPr>
  </w:style>
  <w:style w:type="paragraph" w:styleId="PlainText">
    <w:name w:val="Plain Text"/>
    <w:basedOn w:val="Normal"/>
    <w:semiHidden/>
    <w:unhideWhenUsed/>
    <w:rsid w:val="00A91BA5"/>
    <w:rPr>
      <w:rFonts w:ascii="Consolas" w:eastAsia="Calibri" w:hAnsi="Consolas"/>
      <w:color w:val="auto"/>
      <w:sz w:val="21"/>
      <w:szCs w:val="21"/>
    </w:rPr>
  </w:style>
  <w:style w:type="character" w:customStyle="1" w:styleId="PlainTextChar">
    <w:name w:val="Plain Text Char"/>
    <w:rsid w:val="00A91BA5"/>
    <w:rPr>
      <w:rFonts w:ascii="Consolas" w:eastAsia="Calibri" w:hAnsi="Consolas" w:cs="Times New Roman"/>
      <w:sz w:val="21"/>
      <w:szCs w:val="21"/>
    </w:rPr>
  </w:style>
  <w:style w:type="character" w:customStyle="1" w:styleId="EmailStyle581">
    <w:name w:val="EmailStyle581"/>
    <w:rsid w:val="00A91BA5"/>
    <w:rPr>
      <w:rFonts w:ascii="Arial" w:hAnsi="Arial" w:cs="Arial" w:hint="default"/>
      <w:color w:val="000080"/>
    </w:rPr>
  </w:style>
  <w:style w:type="character" w:customStyle="1" w:styleId="EmailStyle591">
    <w:name w:val="EmailStyle591"/>
    <w:rsid w:val="00A91BA5"/>
    <w:rPr>
      <w:rFonts w:ascii="Arial" w:hAnsi="Arial" w:cs="Arial" w:hint="default"/>
      <w:color w:val="003300"/>
    </w:rPr>
  </w:style>
  <w:style w:type="paragraph" w:styleId="DocumentMap">
    <w:name w:val="Document Map"/>
    <w:basedOn w:val="Normal"/>
    <w:semiHidden/>
    <w:unhideWhenUsed/>
    <w:rsid w:val="00A91BA5"/>
    <w:rPr>
      <w:rFonts w:ascii="Tahoma" w:hAnsi="Tahoma" w:cs="Tahoma"/>
      <w:sz w:val="16"/>
      <w:szCs w:val="16"/>
    </w:rPr>
  </w:style>
  <w:style w:type="character" w:customStyle="1" w:styleId="DocumentMapChar">
    <w:name w:val="Document Map Char"/>
    <w:semiHidden/>
    <w:rsid w:val="00A91BA5"/>
    <w:rPr>
      <w:rFonts w:ascii="Tahoma" w:hAnsi="Tahoma" w:cs="Tahoma"/>
      <w:color w:val="000000"/>
      <w:sz w:val="16"/>
      <w:szCs w:val="16"/>
    </w:rPr>
  </w:style>
  <w:style w:type="paragraph" w:customStyle="1" w:styleId="Body">
    <w:name w:val="Body"/>
    <w:basedOn w:val="BodyText"/>
    <w:qFormat/>
    <w:rsid w:val="004D1B42"/>
    <w:pPr>
      <w:spacing w:line="276" w:lineRule="auto"/>
      <w:ind w:left="720"/>
      <w:jc w:val="left"/>
    </w:pPr>
    <w:rPr>
      <w:rFonts w:ascii="Palatino Linotype" w:hAnsi="Palatino Linotype"/>
      <w:color w:val="auto"/>
      <w:sz w:val="22"/>
      <w:szCs w:val="22"/>
    </w:rPr>
  </w:style>
  <w:style w:type="paragraph" w:customStyle="1" w:styleId="BodyIndent">
    <w:name w:val="Body Indent"/>
    <w:basedOn w:val="Normal"/>
    <w:qFormat/>
    <w:rsid w:val="00A91BA5"/>
    <w:pPr>
      <w:spacing w:after="240"/>
      <w:ind w:left="1440"/>
    </w:pPr>
    <w:rPr>
      <w:rFonts w:ascii="Palatino Linotype" w:hAnsi="Palatino Linotype"/>
      <w:color w:val="auto"/>
      <w:sz w:val="22"/>
      <w:szCs w:val="22"/>
    </w:rPr>
  </w:style>
  <w:style w:type="character" w:customStyle="1" w:styleId="BodyTextChar">
    <w:name w:val="Body Text Char"/>
    <w:aliases w:val="Body Text Char1 Char,Body Text Char Char Char,Body Text Char1 Char Char Char,Body Text Char Char Char Char Char,Body Text Char1 Char Char Char Char Char,Body Text Char Char Char Char Char Char Char,Body Text Char1 Char1"/>
    <w:rsid w:val="00A91BA5"/>
    <w:rPr>
      <w:color w:val="000000"/>
      <w:sz w:val="24"/>
    </w:rPr>
  </w:style>
  <w:style w:type="character" w:customStyle="1" w:styleId="BodyChar">
    <w:name w:val="Body Char"/>
    <w:rsid w:val="00A91BA5"/>
    <w:rPr>
      <w:rFonts w:ascii="Palatino Linotype" w:hAnsi="Palatino Linotype"/>
      <w:color w:val="000000"/>
      <w:sz w:val="22"/>
      <w:szCs w:val="22"/>
    </w:rPr>
  </w:style>
  <w:style w:type="paragraph" w:customStyle="1" w:styleId="Bodynumber">
    <w:name w:val="Body number"/>
    <w:basedOn w:val="NormalWeb"/>
    <w:qFormat/>
    <w:rsid w:val="00A91BA5"/>
    <w:pPr>
      <w:spacing w:before="0" w:beforeAutospacing="0" w:after="240" w:afterAutospacing="0"/>
      <w:ind w:left="1440" w:hanging="720"/>
    </w:pPr>
    <w:rPr>
      <w:rFonts w:ascii="Palatino Linotype" w:hAnsi="Palatino Linotype"/>
      <w:sz w:val="22"/>
      <w:szCs w:val="22"/>
    </w:rPr>
  </w:style>
  <w:style w:type="character" w:customStyle="1" w:styleId="BodyIndentChar">
    <w:name w:val="Body Indent Char"/>
    <w:rsid w:val="00A91BA5"/>
    <w:rPr>
      <w:rFonts w:ascii="Palatino Linotype" w:hAnsi="Palatino Linotype"/>
      <w:sz w:val="22"/>
      <w:szCs w:val="22"/>
    </w:rPr>
  </w:style>
  <w:style w:type="paragraph" w:customStyle="1" w:styleId="Bulletindent0">
    <w:name w:val="Bullet indent"/>
    <w:basedOn w:val="BodyText"/>
    <w:qFormat/>
    <w:rsid w:val="00A91BA5"/>
    <w:pPr>
      <w:numPr>
        <w:numId w:val="1"/>
      </w:numPr>
      <w:tabs>
        <w:tab w:val="clear" w:pos="792"/>
        <w:tab w:val="num" w:pos="1800"/>
      </w:tabs>
      <w:ind w:left="1800" w:hanging="360"/>
    </w:pPr>
    <w:rPr>
      <w:rFonts w:ascii="Palatino Linotype" w:hAnsi="Palatino Linotype"/>
      <w:sz w:val="22"/>
      <w:szCs w:val="22"/>
    </w:rPr>
  </w:style>
  <w:style w:type="character" w:customStyle="1" w:styleId="NormalWebChar">
    <w:name w:val="Normal (Web) Char"/>
    <w:uiPriority w:val="99"/>
    <w:rsid w:val="00A91BA5"/>
    <w:rPr>
      <w:sz w:val="24"/>
      <w:szCs w:val="24"/>
    </w:rPr>
  </w:style>
  <w:style w:type="character" w:customStyle="1" w:styleId="BodynumberChar">
    <w:name w:val="Body number Char"/>
    <w:basedOn w:val="NormalWebChar"/>
    <w:rsid w:val="00A91BA5"/>
    <w:rPr>
      <w:sz w:val="24"/>
      <w:szCs w:val="24"/>
    </w:rPr>
  </w:style>
  <w:style w:type="paragraph" w:customStyle="1" w:styleId="Bullet">
    <w:name w:val="Bullet"/>
    <w:basedOn w:val="BodyText"/>
    <w:qFormat/>
    <w:rsid w:val="0015582B"/>
    <w:pPr>
      <w:numPr>
        <w:numId w:val="2"/>
      </w:numPr>
      <w:tabs>
        <w:tab w:val="clear" w:pos="722"/>
        <w:tab w:val="left" w:pos="0"/>
        <w:tab w:val="num" w:pos="1440"/>
      </w:tabs>
      <w:spacing w:line="276" w:lineRule="auto"/>
      <w:ind w:left="1440"/>
      <w:jc w:val="left"/>
    </w:pPr>
    <w:rPr>
      <w:rFonts w:ascii="Palatino Linotype" w:hAnsi="Palatino Linotype"/>
      <w:color w:val="auto"/>
      <w:sz w:val="22"/>
      <w:szCs w:val="22"/>
    </w:rPr>
  </w:style>
  <w:style w:type="character" w:customStyle="1" w:styleId="BulletindentChar">
    <w:name w:val="Bullet indent Char"/>
    <w:rsid w:val="00A91BA5"/>
    <w:rPr>
      <w:rFonts w:ascii="Palatino Linotype" w:hAnsi="Palatino Linotype"/>
      <w:color w:val="000000"/>
      <w:sz w:val="22"/>
      <w:szCs w:val="22"/>
    </w:rPr>
  </w:style>
  <w:style w:type="paragraph" w:customStyle="1" w:styleId="Reference">
    <w:name w:val="Reference"/>
    <w:basedOn w:val="References"/>
    <w:qFormat/>
    <w:rsid w:val="00A91BA5"/>
    <w:pPr>
      <w:jc w:val="left"/>
    </w:pPr>
    <w:rPr>
      <w:rFonts w:ascii="Palatino Linotype" w:hAnsi="Palatino Linotype"/>
      <w:sz w:val="22"/>
      <w:szCs w:val="22"/>
    </w:rPr>
  </w:style>
  <w:style w:type="character" w:customStyle="1" w:styleId="BulletChar">
    <w:name w:val="Bullet Char"/>
    <w:rsid w:val="00A91BA5"/>
    <w:rPr>
      <w:rFonts w:ascii="Palatino Linotype" w:hAnsi="Palatino Linotype"/>
      <w:color w:val="000000"/>
      <w:sz w:val="22"/>
      <w:szCs w:val="22"/>
    </w:rPr>
  </w:style>
  <w:style w:type="character" w:customStyle="1" w:styleId="DefaultChar">
    <w:name w:val="Default Char"/>
    <w:rsid w:val="00A91BA5"/>
    <w:rPr>
      <w:color w:val="000000"/>
      <w:sz w:val="24"/>
      <w:szCs w:val="24"/>
      <w:lang w:val="en-US" w:eastAsia="en-US" w:bidi="ar-SA"/>
    </w:rPr>
  </w:style>
  <w:style w:type="character" w:customStyle="1" w:styleId="ReferencesChar">
    <w:name w:val="References Char"/>
    <w:rsid w:val="00A91BA5"/>
    <w:rPr>
      <w:rFonts w:eastAsia="Times"/>
      <w:sz w:val="24"/>
    </w:rPr>
  </w:style>
  <w:style w:type="character" w:customStyle="1" w:styleId="ReferenceChar">
    <w:name w:val="Reference Char"/>
    <w:rsid w:val="00A91BA5"/>
    <w:rPr>
      <w:rFonts w:ascii="Palatino Linotype" w:eastAsia="Times" w:hAnsi="Palatino Linotype"/>
      <w:sz w:val="22"/>
      <w:szCs w:val="22"/>
    </w:rPr>
  </w:style>
  <w:style w:type="paragraph" w:customStyle="1" w:styleId="Tablebody">
    <w:name w:val="Table body"/>
    <w:basedOn w:val="Normal"/>
    <w:rsid w:val="00B22096"/>
    <w:rPr>
      <w:rFonts w:ascii="Arial" w:hAnsi="Arial"/>
      <w:color w:val="auto"/>
      <w:sz w:val="20"/>
      <w:szCs w:val="18"/>
    </w:rPr>
  </w:style>
  <w:style w:type="paragraph" w:customStyle="1" w:styleId="TableColumnHead">
    <w:name w:val="Table ColumnHead"/>
    <w:basedOn w:val="Normal"/>
    <w:rsid w:val="00A91BA5"/>
    <w:pPr>
      <w:jc w:val="center"/>
    </w:pPr>
    <w:rPr>
      <w:rFonts w:ascii="Arial" w:hAnsi="Arial" w:cs="Arial"/>
      <w:b/>
      <w:color w:val="auto"/>
      <w:sz w:val="24"/>
    </w:rPr>
  </w:style>
  <w:style w:type="paragraph" w:customStyle="1" w:styleId="TableBodyCentered">
    <w:name w:val="Table Body Centered"/>
    <w:basedOn w:val="Normal"/>
    <w:rsid w:val="00A91BA5"/>
    <w:pPr>
      <w:jc w:val="center"/>
    </w:pPr>
    <w:rPr>
      <w:rFonts w:ascii="Arial" w:hAnsi="Arial"/>
      <w:color w:val="auto"/>
      <w:sz w:val="20"/>
    </w:rPr>
  </w:style>
  <w:style w:type="paragraph" w:customStyle="1" w:styleId="BodyExtraIndent">
    <w:name w:val="Body ExtraIndent"/>
    <w:basedOn w:val="BodyText"/>
    <w:next w:val="BodyText"/>
    <w:rsid w:val="00A91BA5"/>
    <w:pPr>
      <w:ind w:left="1440" w:right="360"/>
      <w:jc w:val="left"/>
    </w:pPr>
    <w:rPr>
      <w:rFonts w:ascii="Palatino Linotype" w:hAnsi="Palatino Linotype"/>
      <w:color w:val="auto"/>
      <w:sz w:val="22"/>
      <w:szCs w:val="24"/>
    </w:rPr>
  </w:style>
  <w:style w:type="paragraph" w:styleId="BlockText">
    <w:name w:val="Block Text"/>
    <w:basedOn w:val="Normal"/>
    <w:semiHidden/>
    <w:locked/>
    <w:rsid w:val="00A91BA5"/>
    <w:pPr>
      <w:spacing w:after="120"/>
      <w:ind w:left="1440" w:right="1440"/>
    </w:pPr>
    <w:rPr>
      <w:color w:val="auto"/>
      <w:sz w:val="24"/>
      <w:szCs w:val="24"/>
    </w:rPr>
  </w:style>
  <w:style w:type="paragraph" w:customStyle="1" w:styleId="BodySinglespace">
    <w:name w:val="Body Singlespace"/>
    <w:basedOn w:val="Normal"/>
    <w:link w:val="BodySinglespaceChar"/>
    <w:rsid w:val="00A91BA5"/>
    <w:pPr>
      <w:spacing w:line="280" w:lineRule="atLeast"/>
      <w:ind w:left="720"/>
    </w:pPr>
    <w:rPr>
      <w:rFonts w:ascii="Palatino Linotype" w:hAnsi="Palatino Linotype"/>
      <w:color w:val="auto"/>
      <w:sz w:val="22"/>
      <w:szCs w:val="18"/>
      <w:lang w:val="x-none" w:eastAsia="x-none"/>
    </w:rPr>
  </w:style>
  <w:style w:type="paragraph" w:customStyle="1" w:styleId="BulletList">
    <w:name w:val="Bullet List"/>
    <w:basedOn w:val="BodySinglespace"/>
    <w:qFormat/>
    <w:rsid w:val="00A91BA5"/>
    <w:pPr>
      <w:numPr>
        <w:numId w:val="14"/>
      </w:numPr>
      <w:tabs>
        <w:tab w:val="clear" w:pos="1584"/>
        <w:tab w:val="left" w:pos="1800"/>
      </w:tabs>
      <w:ind w:left="1800" w:hanging="360"/>
    </w:pPr>
  </w:style>
  <w:style w:type="paragraph" w:styleId="ListBullet">
    <w:name w:val="List Bullet"/>
    <w:basedOn w:val="Normal"/>
    <w:semiHidden/>
    <w:locked/>
    <w:rsid w:val="00A91BA5"/>
    <w:pPr>
      <w:numPr>
        <w:numId w:val="3"/>
      </w:numPr>
    </w:pPr>
    <w:rPr>
      <w:color w:val="auto"/>
      <w:sz w:val="24"/>
      <w:szCs w:val="24"/>
    </w:rPr>
  </w:style>
  <w:style w:type="paragraph" w:styleId="ListBullet2">
    <w:name w:val="List Bullet 2"/>
    <w:basedOn w:val="Normal"/>
    <w:semiHidden/>
    <w:locked/>
    <w:rsid w:val="00A91BA5"/>
    <w:pPr>
      <w:numPr>
        <w:numId w:val="4"/>
      </w:numPr>
    </w:pPr>
    <w:rPr>
      <w:color w:val="auto"/>
      <w:sz w:val="24"/>
      <w:szCs w:val="24"/>
    </w:rPr>
  </w:style>
  <w:style w:type="paragraph" w:styleId="ListBullet3">
    <w:name w:val="List Bullet 3"/>
    <w:basedOn w:val="Normal"/>
    <w:locked/>
    <w:rsid w:val="00A91BA5"/>
    <w:pPr>
      <w:numPr>
        <w:numId w:val="5"/>
      </w:numPr>
    </w:pPr>
    <w:rPr>
      <w:color w:val="auto"/>
      <w:sz w:val="24"/>
      <w:szCs w:val="24"/>
    </w:rPr>
  </w:style>
  <w:style w:type="paragraph" w:styleId="ListBullet4">
    <w:name w:val="List Bullet 4"/>
    <w:basedOn w:val="Normal"/>
    <w:semiHidden/>
    <w:locked/>
    <w:rsid w:val="00A91BA5"/>
    <w:pPr>
      <w:numPr>
        <w:numId w:val="6"/>
      </w:numPr>
    </w:pPr>
    <w:rPr>
      <w:color w:val="auto"/>
      <w:sz w:val="24"/>
      <w:szCs w:val="24"/>
    </w:rPr>
  </w:style>
  <w:style w:type="paragraph" w:styleId="ListBullet5">
    <w:name w:val="List Bullet 5"/>
    <w:basedOn w:val="Normal"/>
    <w:semiHidden/>
    <w:locked/>
    <w:rsid w:val="00A91BA5"/>
    <w:pPr>
      <w:numPr>
        <w:numId w:val="7"/>
      </w:numPr>
    </w:pPr>
    <w:rPr>
      <w:color w:val="auto"/>
      <w:sz w:val="24"/>
      <w:szCs w:val="24"/>
    </w:rPr>
  </w:style>
  <w:style w:type="paragraph" w:styleId="ListNumber">
    <w:name w:val="List Number"/>
    <w:basedOn w:val="Normal"/>
    <w:semiHidden/>
    <w:locked/>
    <w:rsid w:val="00A91BA5"/>
    <w:pPr>
      <w:numPr>
        <w:numId w:val="8"/>
      </w:numPr>
    </w:pPr>
    <w:rPr>
      <w:color w:val="auto"/>
      <w:sz w:val="24"/>
      <w:szCs w:val="24"/>
    </w:rPr>
  </w:style>
  <w:style w:type="paragraph" w:styleId="ListNumber2">
    <w:name w:val="List Number 2"/>
    <w:basedOn w:val="Normal"/>
    <w:semiHidden/>
    <w:locked/>
    <w:rsid w:val="00A91BA5"/>
    <w:pPr>
      <w:numPr>
        <w:numId w:val="9"/>
      </w:numPr>
    </w:pPr>
    <w:rPr>
      <w:color w:val="auto"/>
      <w:sz w:val="24"/>
      <w:szCs w:val="24"/>
    </w:rPr>
  </w:style>
  <w:style w:type="paragraph" w:styleId="ListNumber3">
    <w:name w:val="List Number 3"/>
    <w:basedOn w:val="Normal"/>
    <w:semiHidden/>
    <w:locked/>
    <w:rsid w:val="00A91BA5"/>
    <w:pPr>
      <w:numPr>
        <w:numId w:val="10"/>
      </w:numPr>
    </w:pPr>
    <w:rPr>
      <w:color w:val="auto"/>
      <w:sz w:val="24"/>
      <w:szCs w:val="24"/>
    </w:rPr>
  </w:style>
  <w:style w:type="paragraph" w:styleId="ListNumber4">
    <w:name w:val="List Number 4"/>
    <w:basedOn w:val="Normal"/>
    <w:semiHidden/>
    <w:locked/>
    <w:rsid w:val="00A91BA5"/>
    <w:pPr>
      <w:numPr>
        <w:numId w:val="11"/>
      </w:numPr>
    </w:pPr>
    <w:rPr>
      <w:color w:val="auto"/>
      <w:sz w:val="24"/>
      <w:szCs w:val="24"/>
    </w:rPr>
  </w:style>
  <w:style w:type="paragraph" w:styleId="ListNumber5">
    <w:name w:val="List Number 5"/>
    <w:basedOn w:val="Normal"/>
    <w:semiHidden/>
    <w:locked/>
    <w:rsid w:val="00A91BA5"/>
    <w:pPr>
      <w:numPr>
        <w:numId w:val="12"/>
      </w:numPr>
    </w:pPr>
    <w:rPr>
      <w:color w:val="auto"/>
      <w:sz w:val="24"/>
      <w:szCs w:val="24"/>
    </w:rPr>
  </w:style>
  <w:style w:type="paragraph" w:customStyle="1" w:styleId="BodyNumListReport">
    <w:name w:val="Body NumList Report"/>
    <w:basedOn w:val="Normal"/>
    <w:rsid w:val="00A91BA5"/>
    <w:pPr>
      <w:numPr>
        <w:numId w:val="13"/>
      </w:numPr>
      <w:tabs>
        <w:tab w:val="left" w:pos="1800"/>
      </w:tabs>
    </w:pPr>
    <w:rPr>
      <w:rFonts w:ascii="Palatino Linotype" w:hAnsi="Palatino Linotype"/>
      <w:color w:val="auto"/>
      <w:sz w:val="22"/>
    </w:rPr>
  </w:style>
  <w:style w:type="paragraph" w:customStyle="1" w:styleId="list-1">
    <w:name w:val="list-1"/>
    <w:basedOn w:val="Normal"/>
    <w:rsid w:val="00A91BA5"/>
    <w:pPr>
      <w:numPr>
        <w:numId w:val="15"/>
      </w:numPr>
      <w:ind w:left="360"/>
    </w:pPr>
    <w:rPr>
      <w:color w:val="auto"/>
      <w:sz w:val="24"/>
      <w:szCs w:val="24"/>
    </w:rPr>
  </w:style>
  <w:style w:type="paragraph" w:customStyle="1" w:styleId="list-2">
    <w:name w:val="list-2"/>
    <w:basedOn w:val="list-1"/>
    <w:rsid w:val="00A91BA5"/>
    <w:pPr>
      <w:numPr>
        <w:numId w:val="0"/>
      </w:numPr>
      <w:tabs>
        <w:tab w:val="left" w:pos="360"/>
        <w:tab w:val="num" w:pos="720"/>
      </w:tabs>
      <w:spacing w:before="80"/>
      <w:ind w:left="720" w:hanging="288"/>
    </w:pPr>
  </w:style>
  <w:style w:type="paragraph" w:customStyle="1" w:styleId="HeaderRight">
    <w:name w:val="Header Right"/>
    <w:basedOn w:val="Normal"/>
    <w:uiPriority w:val="99"/>
    <w:rsid w:val="00A91BA5"/>
    <w:pPr>
      <w:jc w:val="right"/>
    </w:pPr>
    <w:rPr>
      <w:rFonts w:ascii="Arial" w:hAnsi="Arial"/>
      <w:color w:val="auto"/>
      <w:sz w:val="18"/>
      <w:szCs w:val="24"/>
    </w:rPr>
  </w:style>
  <w:style w:type="paragraph" w:customStyle="1" w:styleId="HeaderLeft">
    <w:name w:val="Header Left"/>
    <w:basedOn w:val="HeaderRight"/>
    <w:rsid w:val="00A91BA5"/>
    <w:pPr>
      <w:jc w:val="left"/>
    </w:pPr>
  </w:style>
  <w:style w:type="character" w:customStyle="1" w:styleId="FooterChar">
    <w:name w:val="Footer Char"/>
    <w:uiPriority w:val="99"/>
    <w:rsid w:val="00A91BA5"/>
    <w:rPr>
      <w:color w:val="000000"/>
      <w:sz w:val="26"/>
    </w:rPr>
  </w:style>
  <w:style w:type="paragraph" w:customStyle="1" w:styleId="Subchapter">
    <w:name w:val="Subchapter"/>
    <w:basedOn w:val="Normal"/>
    <w:next w:val="Heading1"/>
    <w:rsid w:val="00A91BA5"/>
    <w:pPr>
      <w:keepNext/>
      <w:spacing w:after="480"/>
    </w:pPr>
    <w:rPr>
      <w:rFonts w:ascii="Arial" w:hAnsi="Arial" w:cs="Arial"/>
      <w:smallCaps/>
      <w:color w:val="auto"/>
      <w:spacing w:val="26"/>
      <w:kern w:val="32"/>
      <w:position w:val="6"/>
      <w:sz w:val="30"/>
      <w:szCs w:val="28"/>
    </w:rPr>
  </w:style>
  <w:style w:type="paragraph" w:customStyle="1" w:styleId="TitlePageTitle">
    <w:name w:val="TitlePage Title"/>
    <w:basedOn w:val="Normal"/>
    <w:uiPriority w:val="99"/>
    <w:rsid w:val="00A91BA5"/>
    <w:pPr>
      <w:suppressAutoHyphens/>
    </w:pPr>
    <w:rPr>
      <w:rFonts w:ascii="Arial Black" w:hAnsi="Arial Black"/>
      <w:bCs/>
      <w:color w:val="auto"/>
      <w:sz w:val="42"/>
      <w:szCs w:val="44"/>
    </w:rPr>
  </w:style>
  <w:style w:type="paragraph" w:customStyle="1" w:styleId="TitlePageReportType">
    <w:name w:val="TitlePage ReportType"/>
    <w:basedOn w:val="Normal"/>
    <w:rsid w:val="00A91BA5"/>
    <w:pPr>
      <w:keepNext/>
      <w:pBdr>
        <w:bottom w:val="single" w:sz="18" w:space="0" w:color="auto"/>
      </w:pBdr>
      <w:spacing w:before="100" w:beforeAutospacing="1"/>
    </w:pPr>
    <w:rPr>
      <w:rFonts w:ascii="Arial" w:hAnsi="Arial" w:cs="Arial"/>
      <w:b/>
      <w:bCs/>
      <w:smallCaps/>
      <w:color w:val="auto"/>
      <w:spacing w:val="80"/>
      <w:kern w:val="28"/>
      <w:sz w:val="30"/>
      <w:szCs w:val="32"/>
    </w:rPr>
  </w:style>
  <w:style w:type="paragraph" w:customStyle="1" w:styleId="TitlePageRightHead">
    <w:name w:val="TitlePage Right Head"/>
    <w:basedOn w:val="Normal"/>
    <w:uiPriority w:val="99"/>
    <w:rsid w:val="00A91BA5"/>
    <w:pPr>
      <w:spacing w:line="280" w:lineRule="atLeast"/>
      <w:ind w:left="720"/>
      <w:jc w:val="right"/>
    </w:pPr>
    <w:rPr>
      <w:rFonts w:ascii="Palatino Linotype" w:hAnsi="Palatino Linotype"/>
      <w:b/>
      <w:bCs/>
      <w:color w:val="auto"/>
      <w:sz w:val="22"/>
      <w:szCs w:val="24"/>
    </w:rPr>
  </w:style>
  <w:style w:type="paragraph" w:customStyle="1" w:styleId="TitlePageTextRight">
    <w:name w:val="TitlePage Text Right"/>
    <w:basedOn w:val="BodySinglespace"/>
    <w:uiPriority w:val="99"/>
    <w:rsid w:val="00A91BA5"/>
    <w:pPr>
      <w:tabs>
        <w:tab w:val="left" w:pos="5040"/>
      </w:tabs>
      <w:ind w:left="4320"/>
      <w:jc w:val="right"/>
    </w:pPr>
    <w:rPr>
      <w:szCs w:val="20"/>
    </w:rPr>
  </w:style>
  <w:style w:type="paragraph" w:customStyle="1" w:styleId="TitlePageBody">
    <w:name w:val="TitlePage Body"/>
    <w:basedOn w:val="Normal"/>
    <w:next w:val="BodySinglespace"/>
    <w:rsid w:val="00A91BA5"/>
    <w:pPr>
      <w:spacing w:after="240" w:line="280" w:lineRule="atLeast"/>
    </w:pPr>
    <w:rPr>
      <w:rFonts w:ascii="Palatino Linotype" w:hAnsi="Palatino Linotype"/>
      <w:color w:val="auto"/>
      <w:sz w:val="22"/>
    </w:rPr>
  </w:style>
  <w:style w:type="character" w:customStyle="1" w:styleId="TitlePageRightHeadChar">
    <w:name w:val="TitlePage Right Head Char"/>
    <w:uiPriority w:val="99"/>
    <w:rsid w:val="00A91BA5"/>
    <w:rPr>
      <w:rFonts w:ascii="Palatino Linotype" w:hAnsi="Palatino Linotype" w:cs="Times New Roman"/>
      <w:b/>
      <w:bCs/>
      <w:sz w:val="24"/>
      <w:szCs w:val="24"/>
      <w:lang w:val="en-US" w:eastAsia="en-US" w:bidi="ar-SA"/>
    </w:rPr>
  </w:style>
  <w:style w:type="paragraph" w:customStyle="1" w:styleId="Citation">
    <w:name w:val="Citation"/>
    <w:basedOn w:val="TitlePageTextRight"/>
    <w:rsid w:val="00A91BA5"/>
    <w:pPr>
      <w:tabs>
        <w:tab w:val="clear" w:pos="5040"/>
      </w:tabs>
      <w:ind w:left="2880"/>
    </w:pPr>
  </w:style>
  <w:style w:type="paragraph" w:styleId="HTMLPreformatted">
    <w:name w:val="HTML Preformatted"/>
    <w:basedOn w:val="Normal"/>
    <w:link w:val="HTMLPreformattedChar"/>
    <w:uiPriority w:val="99"/>
    <w:semiHidden/>
    <w:rsid w:val="00A91BA5"/>
    <w:rPr>
      <w:rFonts w:ascii="Courier New" w:hAnsi="Courier New" w:cs="Courier New"/>
      <w:color w:val="auto"/>
      <w:sz w:val="20"/>
    </w:rPr>
  </w:style>
  <w:style w:type="paragraph" w:styleId="ListParagraph">
    <w:name w:val="List Paragraph"/>
    <w:basedOn w:val="Normal"/>
    <w:uiPriority w:val="34"/>
    <w:qFormat/>
    <w:rsid w:val="00DE6869"/>
    <w:pPr>
      <w:ind w:left="720"/>
      <w:contextualSpacing/>
    </w:pPr>
  </w:style>
  <w:style w:type="table" w:customStyle="1" w:styleId="LightShading1">
    <w:name w:val="Light Shading1"/>
    <w:basedOn w:val="TableNormal"/>
    <w:uiPriority w:val="60"/>
    <w:rsid w:val="00C406C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59"/>
    <w:rsid w:val="00704C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704C6D"/>
    <w:rPr>
      <w:color w:val="000000"/>
      <w:sz w:val="26"/>
    </w:rPr>
  </w:style>
  <w:style w:type="paragraph" w:customStyle="1" w:styleId="SMPReferences">
    <w:name w:val="SMP References"/>
    <w:basedOn w:val="Normal"/>
    <w:link w:val="SMPReferencesChar"/>
    <w:qFormat/>
    <w:rsid w:val="008D157B"/>
    <w:pPr>
      <w:spacing w:after="240"/>
      <w:ind w:left="360" w:hanging="360"/>
    </w:pPr>
    <w:rPr>
      <w:rFonts w:ascii="Palatino Linotype" w:hAnsi="Palatino Linotype"/>
      <w:color w:val="auto"/>
      <w:sz w:val="22"/>
      <w:szCs w:val="22"/>
      <w:lang w:val="x-none" w:eastAsia="x-none"/>
    </w:rPr>
  </w:style>
  <w:style w:type="table" w:customStyle="1" w:styleId="LightGrid1">
    <w:name w:val="Light Grid1"/>
    <w:basedOn w:val="TableNormal"/>
    <w:uiPriority w:val="62"/>
    <w:rsid w:val="004505BB"/>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Chapter">
    <w:name w:val="Chapter"/>
    <w:basedOn w:val="Normal"/>
    <w:next w:val="Subchapter"/>
    <w:rsid w:val="008F7A4C"/>
    <w:pPr>
      <w:keepNext/>
      <w:pBdr>
        <w:bottom w:val="single" w:sz="18" w:space="0" w:color="auto"/>
      </w:pBdr>
      <w:spacing w:before="100" w:beforeAutospacing="1"/>
    </w:pPr>
    <w:rPr>
      <w:rFonts w:ascii="Arial" w:hAnsi="Arial" w:cs="Arial"/>
      <w:b/>
      <w:bCs/>
      <w:smallCaps/>
      <w:color w:val="auto"/>
      <w:spacing w:val="80"/>
      <w:kern w:val="28"/>
      <w:sz w:val="56"/>
      <w:szCs w:val="56"/>
    </w:rPr>
  </w:style>
  <w:style w:type="paragraph" w:customStyle="1" w:styleId="TableHeadings">
    <w:name w:val="Table Headings"/>
    <w:basedOn w:val="Heading8"/>
    <w:autoRedefine/>
    <w:rsid w:val="00F265FD"/>
    <w:pPr>
      <w:tabs>
        <w:tab w:val="left" w:pos="0"/>
        <w:tab w:val="left" w:pos="4050"/>
      </w:tabs>
      <w:spacing w:after="0"/>
      <w:ind w:left="0" w:firstLine="0"/>
      <w:outlineLvl w:val="9"/>
    </w:pPr>
    <w:rPr>
      <w:b w:val="0"/>
      <w:color w:val="000000"/>
      <w:kern w:val="0"/>
      <w:sz w:val="20"/>
      <w:szCs w:val="20"/>
    </w:rPr>
  </w:style>
  <w:style w:type="character" w:customStyle="1" w:styleId="CommentTextChar">
    <w:name w:val="Comment Text Char"/>
    <w:link w:val="CommentText"/>
    <w:uiPriority w:val="99"/>
    <w:semiHidden/>
    <w:rsid w:val="00BE71CC"/>
    <w:rPr>
      <w:color w:val="000000"/>
    </w:rPr>
  </w:style>
  <w:style w:type="character" w:styleId="HTMLCite">
    <w:name w:val="HTML Cite"/>
    <w:semiHidden/>
    <w:rsid w:val="009E047A"/>
    <w:rPr>
      <w:i/>
      <w:iCs/>
    </w:rPr>
  </w:style>
  <w:style w:type="paragraph" w:customStyle="1" w:styleId="BulletIndent">
    <w:name w:val="Bullet Indent"/>
    <w:basedOn w:val="ListParagraph"/>
    <w:link w:val="BulletIndentChar0"/>
    <w:qFormat/>
    <w:rsid w:val="00DA2F3D"/>
    <w:pPr>
      <w:numPr>
        <w:numId w:val="26"/>
      </w:numPr>
      <w:spacing w:after="240"/>
      <w:ind w:left="1800"/>
      <w:contextualSpacing w:val="0"/>
    </w:pPr>
    <w:rPr>
      <w:rFonts w:ascii="Palatino Linotype" w:hAnsi="Palatino Linotype"/>
      <w:color w:val="auto"/>
      <w:sz w:val="22"/>
      <w:szCs w:val="22"/>
      <w:lang w:val="x-none" w:eastAsia="x-none"/>
    </w:rPr>
  </w:style>
  <w:style w:type="character" w:styleId="Emphasis">
    <w:name w:val="Emphasis"/>
    <w:qFormat/>
    <w:rsid w:val="008C702E"/>
    <w:rPr>
      <w:i/>
      <w:iCs/>
    </w:rPr>
  </w:style>
  <w:style w:type="character" w:customStyle="1" w:styleId="BodySinglespaceChar">
    <w:name w:val="Body Singlespace Char"/>
    <w:link w:val="BodySinglespace"/>
    <w:rsid w:val="00E51C42"/>
    <w:rPr>
      <w:rFonts w:ascii="Palatino Linotype" w:hAnsi="Palatino Linotype"/>
      <w:sz w:val="22"/>
      <w:szCs w:val="18"/>
    </w:rPr>
  </w:style>
  <w:style w:type="character" w:customStyle="1" w:styleId="SMPReferencesChar">
    <w:name w:val="SMP References Char"/>
    <w:link w:val="SMPReferences"/>
    <w:rsid w:val="00FC7BA6"/>
    <w:rPr>
      <w:rFonts w:ascii="Palatino Linotype" w:hAnsi="Palatino Linotype"/>
      <w:sz w:val="22"/>
      <w:szCs w:val="22"/>
    </w:rPr>
  </w:style>
  <w:style w:type="character" w:customStyle="1" w:styleId="BulletIndentChar0">
    <w:name w:val="Bullet Indent Char"/>
    <w:link w:val="BulletIndent"/>
    <w:rsid w:val="00DA2F3D"/>
    <w:rPr>
      <w:rFonts w:ascii="Palatino Linotype" w:hAnsi="Palatino Linotype"/>
      <w:sz w:val="22"/>
      <w:szCs w:val="22"/>
      <w:lang w:val="x-none" w:eastAsia="x-none"/>
    </w:rPr>
  </w:style>
  <w:style w:type="paragraph" w:styleId="Date">
    <w:name w:val="Date"/>
    <w:basedOn w:val="Normal"/>
    <w:next w:val="Salutation"/>
    <w:link w:val="DateChar"/>
    <w:uiPriority w:val="99"/>
    <w:semiHidden/>
    <w:unhideWhenUsed/>
    <w:rsid w:val="00665B0C"/>
    <w:pPr>
      <w:spacing w:before="600" w:after="360" w:line="264" w:lineRule="auto"/>
    </w:pPr>
    <w:rPr>
      <w:rFonts w:ascii="Microsoft Sans Serif" w:hAnsi="Microsoft Sans Serif"/>
      <w:sz w:val="22"/>
      <w:szCs w:val="22"/>
      <w:lang w:val="x-none" w:eastAsia="x-none" w:bidi="en-US"/>
    </w:rPr>
  </w:style>
  <w:style w:type="character" w:customStyle="1" w:styleId="DateChar">
    <w:name w:val="Date Char"/>
    <w:link w:val="Date"/>
    <w:uiPriority w:val="99"/>
    <w:semiHidden/>
    <w:rsid w:val="00665B0C"/>
    <w:rPr>
      <w:rFonts w:ascii="Microsoft Sans Serif" w:hAnsi="Microsoft Sans Serif"/>
      <w:color w:val="000000"/>
      <w:sz w:val="22"/>
      <w:szCs w:val="22"/>
      <w:lang w:bidi="en-US"/>
    </w:rPr>
  </w:style>
  <w:style w:type="paragraph" w:customStyle="1" w:styleId="Policy">
    <w:name w:val="Policy"/>
    <w:basedOn w:val="BodyText"/>
    <w:rsid w:val="00665B0C"/>
    <w:pPr>
      <w:numPr>
        <w:numId w:val="16"/>
      </w:numPr>
      <w:spacing w:before="60" w:after="180" w:line="300" w:lineRule="exact"/>
      <w:ind w:left="1440" w:hanging="1440"/>
      <w:jc w:val="left"/>
    </w:pPr>
    <w:rPr>
      <w:rFonts w:ascii="Microsoft Sans Serif" w:hAnsi="Microsoft Sans Serif"/>
      <w:color w:val="auto"/>
      <w:sz w:val="22"/>
      <w:szCs w:val="24"/>
    </w:rPr>
  </w:style>
  <w:style w:type="paragraph" w:styleId="Salutation">
    <w:name w:val="Salutation"/>
    <w:basedOn w:val="Normal"/>
    <w:next w:val="Normal"/>
    <w:link w:val="SalutationChar"/>
    <w:uiPriority w:val="99"/>
    <w:semiHidden/>
    <w:unhideWhenUsed/>
    <w:rsid w:val="00665B0C"/>
    <w:rPr>
      <w:lang w:val="x-none" w:eastAsia="x-none"/>
    </w:rPr>
  </w:style>
  <w:style w:type="character" w:customStyle="1" w:styleId="SalutationChar">
    <w:name w:val="Salutation Char"/>
    <w:link w:val="Salutation"/>
    <w:uiPriority w:val="99"/>
    <w:semiHidden/>
    <w:rsid w:val="00665B0C"/>
    <w:rPr>
      <w:color w:val="000000"/>
      <w:sz w:val="26"/>
    </w:rPr>
  </w:style>
  <w:style w:type="paragraph" w:styleId="Subtitle">
    <w:name w:val="Subtitle"/>
    <w:basedOn w:val="Normal"/>
    <w:next w:val="Normal"/>
    <w:link w:val="SubtitleChar"/>
    <w:uiPriority w:val="11"/>
    <w:qFormat/>
    <w:rsid w:val="00B61BB7"/>
    <w:pPr>
      <w:spacing w:after="60"/>
      <w:jc w:val="center"/>
      <w:outlineLvl w:val="1"/>
    </w:pPr>
    <w:rPr>
      <w:rFonts w:ascii="Cambria" w:hAnsi="Cambria"/>
      <w:sz w:val="24"/>
      <w:szCs w:val="24"/>
      <w:lang w:val="x-none" w:eastAsia="x-none"/>
    </w:rPr>
  </w:style>
  <w:style w:type="character" w:customStyle="1" w:styleId="SubtitleChar">
    <w:name w:val="Subtitle Char"/>
    <w:link w:val="Subtitle"/>
    <w:uiPriority w:val="11"/>
    <w:rsid w:val="00B61BB7"/>
    <w:rPr>
      <w:rFonts w:ascii="Cambria" w:eastAsia="Times New Roman" w:hAnsi="Cambria" w:cs="Times New Roman"/>
      <w:color w:val="000000"/>
      <w:sz w:val="24"/>
      <w:szCs w:val="24"/>
    </w:rPr>
  </w:style>
  <w:style w:type="paragraph" w:customStyle="1" w:styleId="Goal">
    <w:name w:val="Goal"/>
    <w:basedOn w:val="BodyText"/>
    <w:autoRedefine/>
    <w:rsid w:val="00712EBF"/>
    <w:pPr>
      <w:numPr>
        <w:numId w:val="17"/>
      </w:numPr>
      <w:spacing w:before="320" w:after="180"/>
      <w:ind w:left="1260" w:hanging="1260"/>
      <w:jc w:val="left"/>
    </w:pPr>
    <w:rPr>
      <w:rFonts w:ascii="Microsoft Sans Serif" w:hAnsi="Microsoft Sans Serif" w:cs="Microsoft Sans Serif"/>
      <w:bCs/>
      <w:color w:val="auto"/>
      <w:sz w:val="22"/>
      <w:szCs w:val="22"/>
    </w:rPr>
  </w:style>
  <w:style w:type="paragraph" w:customStyle="1" w:styleId="AppTitle">
    <w:name w:val="AppTitle"/>
    <w:basedOn w:val="TitlePageTitle"/>
    <w:rsid w:val="00553376"/>
  </w:style>
  <w:style w:type="paragraph" w:customStyle="1" w:styleId="ReferenceTitle">
    <w:name w:val="Reference Title"/>
    <w:basedOn w:val="Chapter"/>
    <w:next w:val="References"/>
    <w:rsid w:val="00553376"/>
    <w:pPr>
      <w:spacing w:after="240"/>
    </w:pPr>
    <w:rPr>
      <w:rFonts w:cs="Times New Roman"/>
      <w:szCs w:val="24"/>
    </w:rPr>
  </w:style>
  <w:style w:type="paragraph" w:styleId="BodyText3">
    <w:name w:val="Body Text 3"/>
    <w:basedOn w:val="Normal"/>
    <w:link w:val="BodyText3Char"/>
    <w:semiHidden/>
    <w:rsid w:val="00587A27"/>
    <w:pPr>
      <w:spacing w:after="120" w:line="276" w:lineRule="auto"/>
    </w:pPr>
    <w:rPr>
      <w:rFonts w:ascii="Calibri" w:hAnsi="Calibri"/>
      <w:color w:val="auto"/>
      <w:sz w:val="16"/>
      <w:szCs w:val="16"/>
      <w:lang w:val="x-none" w:eastAsia="x-none" w:bidi="en-US"/>
    </w:rPr>
  </w:style>
  <w:style w:type="character" w:customStyle="1" w:styleId="BodyText3Char">
    <w:name w:val="Body Text 3 Char"/>
    <w:link w:val="BodyText3"/>
    <w:semiHidden/>
    <w:rsid w:val="00587A27"/>
    <w:rPr>
      <w:rFonts w:ascii="Calibri" w:hAnsi="Calibri"/>
      <w:sz w:val="16"/>
      <w:szCs w:val="16"/>
      <w:lang w:bidi="en-US"/>
    </w:rPr>
  </w:style>
  <w:style w:type="paragraph" w:customStyle="1" w:styleId="Bodynospace">
    <w:name w:val="Body no space"/>
    <w:basedOn w:val="Normal"/>
    <w:link w:val="BodynospaceChar1"/>
    <w:qFormat/>
    <w:rsid w:val="006D537B"/>
    <w:pPr>
      <w:tabs>
        <w:tab w:val="left" w:leader="dot" w:pos="2160"/>
      </w:tabs>
      <w:spacing w:after="240" w:line="276" w:lineRule="auto"/>
      <w:ind w:left="720"/>
    </w:pPr>
    <w:rPr>
      <w:rFonts w:ascii="Palatino Linotype" w:hAnsi="Palatino Linotype"/>
      <w:color w:val="auto"/>
      <w:sz w:val="22"/>
      <w:szCs w:val="24"/>
      <w:lang w:val="x-none" w:eastAsia="x-none"/>
    </w:rPr>
  </w:style>
  <w:style w:type="character" w:customStyle="1" w:styleId="BodynospaceChar1">
    <w:name w:val="Body no space Char1"/>
    <w:link w:val="Bodynospace"/>
    <w:rsid w:val="006D537B"/>
    <w:rPr>
      <w:rFonts w:ascii="Palatino Linotype" w:hAnsi="Palatino Linotype"/>
      <w:sz w:val="22"/>
      <w:szCs w:val="24"/>
    </w:rPr>
  </w:style>
  <w:style w:type="character" w:customStyle="1" w:styleId="BodyTextIndentChar">
    <w:name w:val="Body Text Indent Char"/>
    <w:link w:val="BodyTextIndent"/>
    <w:semiHidden/>
    <w:rsid w:val="0078637F"/>
    <w:rPr>
      <w:sz w:val="24"/>
    </w:rPr>
  </w:style>
  <w:style w:type="paragraph" w:customStyle="1" w:styleId="Bodyquoteindent">
    <w:name w:val="Body quote indent"/>
    <w:basedOn w:val="Bodynospace"/>
    <w:link w:val="BodyquoteindentChar"/>
    <w:qFormat/>
    <w:rsid w:val="0078637F"/>
    <w:pPr>
      <w:ind w:left="1080"/>
    </w:pPr>
  </w:style>
  <w:style w:type="character" w:customStyle="1" w:styleId="BodyquoteindentChar">
    <w:name w:val="Body quote indent Char"/>
    <w:link w:val="Bodyquoteindent"/>
    <w:rsid w:val="0078637F"/>
    <w:rPr>
      <w:rFonts w:ascii="Palatino Linotype" w:hAnsi="Palatino Linotype"/>
      <w:sz w:val="22"/>
      <w:szCs w:val="24"/>
    </w:rPr>
  </w:style>
  <w:style w:type="character" w:styleId="HTMLDefinition">
    <w:name w:val="HTML Definition"/>
    <w:uiPriority w:val="99"/>
    <w:semiHidden/>
    <w:rsid w:val="009672CF"/>
    <w:rPr>
      <w:i/>
      <w:iCs/>
    </w:rPr>
  </w:style>
  <w:style w:type="character" w:customStyle="1" w:styleId="SC82502">
    <w:name w:val="SC.8.2502"/>
    <w:uiPriority w:val="99"/>
    <w:rsid w:val="002F5F0F"/>
    <w:rPr>
      <w:rFonts w:cs="PCMOO C+ Times"/>
      <w:color w:val="000000"/>
      <w:sz w:val="22"/>
      <w:szCs w:val="22"/>
    </w:rPr>
  </w:style>
  <w:style w:type="paragraph" w:customStyle="1" w:styleId="TablebodyChelan">
    <w:name w:val="Table body Chelan"/>
    <w:basedOn w:val="Normal"/>
    <w:qFormat/>
    <w:rsid w:val="00DE2719"/>
    <w:rPr>
      <w:rFonts w:ascii="Arial" w:hAnsi="Arial" w:cs="Arial"/>
      <w:color w:val="auto"/>
      <w:sz w:val="20"/>
    </w:rPr>
  </w:style>
  <w:style w:type="character" w:customStyle="1" w:styleId="style191">
    <w:name w:val="style191"/>
    <w:rsid w:val="005B4E88"/>
    <w:rPr>
      <w:sz w:val="23"/>
      <w:szCs w:val="23"/>
    </w:rPr>
  </w:style>
  <w:style w:type="paragraph" w:customStyle="1" w:styleId="TitlePageBody0">
    <w:name w:val="Title Page Body"/>
    <w:basedOn w:val="Normal"/>
    <w:qFormat/>
    <w:rsid w:val="005D35FD"/>
    <w:pPr>
      <w:spacing w:before="60" w:after="60"/>
      <w:ind w:left="1620"/>
    </w:pPr>
    <w:rPr>
      <w:rFonts w:ascii="Microsoft Sans Serif" w:hAnsi="Microsoft Sans Serif"/>
      <w:sz w:val="24"/>
      <w:szCs w:val="24"/>
    </w:rPr>
  </w:style>
  <w:style w:type="paragraph" w:styleId="Quote">
    <w:name w:val="Quote"/>
    <w:basedOn w:val="Normal"/>
    <w:next w:val="Normal"/>
    <w:link w:val="QuoteChar"/>
    <w:qFormat/>
    <w:rsid w:val="0015582B"/>
    <w:pPr>
      <w:spacing w:after="240" w:line="276" w:lineRule="auto"/>
      <w:ind w:left="1440"/>
    </w:pPr>
    <w:rPr>
      <w:rFonts w:ascii="Palatino Linotype" w:hAnsi="Palatino Linotype" w:cs="Arial"/>
      <w:i/>
      <w:iCs/>
      <w:color w:val="auto"/>
      <w:sz w:val="22"/>
      <w:szCs w:val="22"/>
    </w:rPr>
  </w:style>
  <w:style w:type="character" w:customStyle="1" w:styleId="QuoteChar">
    <w:name w:val="Quote Char"/>
    <w:link w:val="Quote"/>
    <w:rsid w:val="0015582B"/>
    <w:rPr>
      <w:rFonts w:ascii="Palatino Linotype" w:hAnsi="Palatino Linotype" w:cs="Arial"/>
      <w:i/>
      <w:iCs/>
      <w:sz w:val="22"/>
      <w:szCs w:val="22"/>
    </w:rPr>
  </w:style>
  <w:style w:type="paragraph" w:customStyle="1" w:styleId="Headin2">
    <w:name w:val="Headin 2"/>
    <w:basedOn w:val="Body"/>
    <w:rsid w:val="0010301B"/>
    <w:pPr>
      <w:numPr>
        <w:ilvl w:val="1"/>
        <w:numId w:val="21"/>
      </w:numPr>
    </w:pPr>
  </w:style>
  <w:style w:type="paragraph" w:customStyle="1" w:styleId="Headgin4">
    <w:name w:val="Headgin 4"/>
    <w:basedOn w:val="Heading3"/>
    <w:rsid w:val="00963022"/>
    <w:pPr>
      <w:numPr>
        <w:ilvl w:val="0"/>
        <w:numId w:val="0"/>
      </w:numPr>
    </w:pPr>
  </w:style>
  <w:style w:type="character" w:customStyle="1" w:styleId="Heading1Char">
    <w:name w:val="Heading 1 Char"/>
    <w:basedOn w:val="DefaultParagraphFont"/>
    <w:link w:val="Heading1"/>
    <w:rsid w:val="007D156D"/>
    <w:rPr>
      <w:rFonts w:ascii="Arial" w:hAnsi="Arial" w:cs="Arial"/>
      <w:b/>
      <w:bCs/>
      <w:caps/>
      <w:color w:val="000000"/>
      <w:kern w:val="32"/>
      <w:sz w:val="44"/>
      <w:szCs w:val="44"/>
    </w:rPr>
  </w:style>
  <w:style w:type="character" w:customStyle="1" w:styleId="Heading2Char">
    <w:name w:val="Heading 2 Char"/>
    <w:basedOn w:val="DefaultParagraphFont"/>
    <w:link w:val="Heading2"/>
    <w:rsid w:val="00307020"/>
    <w:rPr>
      <w:rFonts w:ascii="Arial" w:hAnsi="Arial" w:cs="Arial"/>
      <w:b/>
      <w:bCs/>
      <w:iCs/>
      <w:sz w:val="26"/>
      <w:szCs w:val="26"/>
    </w:rPr>
  </w:style>
  <w:style w:type="character" w:customStyle="1" w:styleId="Heading3Char">
    <w:name w:val="Heading 3 Char"/>
    <w:basedOn w:val="DefaultParagraphFont"/>
    <w:link w:val="Heading3"/>
    <w:rsid w:val="00B406C4"/>
    <w:rPr>
      <w:rFonts w:ascii="Arial" w:hAnsi="Arial" w:cs="Arial"/>
      <w:b/>
      <w:iCs/>
      <w:sz w:val="24"/>
      <w:szCs w:val="24"/>
    </w:rPr>
  </w:style>
  <w:style w:type="paragraph" w:customStyle="1" w:styleId="TableBullet">
    <w:name w:val="Table Bullet"/>
    <w:basedOn w:val="Heading8"/>
    <w:qFormat/>
    <w:rsid w:val="00E821F3"/>
    <w:pPr>
      <w:numPr>
        <w:ilvl w:val="7"/>
        <w:numId w:val="22"/>
      </w:numPr>
      <w:tabs>
        <w:tab w:val="clear" w:pos="5760"/>
        <w:tab w:val="left" w:pos="0"/>
        <w:tab w:val="left" w:pos="162"/>
        <w:tab w:val="num" w:pos="432"/>
        <w:tab w:val="left" w:pos="1440"/>
        <w:tab w:val="left" w:pos="1800"/>
        <w:tab w:val="left" w:pos="4050"/>
      </w:tabs>
      <w:spacing w:after="120"/>
      <w:ind w:left="162" w:hanging="180"/>
      <w:outlineLvl w:val="9"/>
    </w:pPr>
    <w:rPr>
      <w:rFonts w:cs="Times New Roman"/>
      <w:color w:val="000000"/>
      <w:kern w:val="0"/>
      <w:szCs w:val="23"/>
    </w:rPr>
  </w:style>
  <w:style w:type="character" w:customStyle="1" w:styleId="HTMLPreformattedChar">
    <w:name w:val="HTML Preformatted Char"/>
    <w:basedOn w:val="DefaultParagraphFont"/>
    <w:link w:val="HTMLPreformatted"/>
    <w:uiPriority w:val="99"/>
    <w:semiHidden/>
    <w:rsid w:val="006E30DA"/>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406176">
      <w:bodyDiv w:val="1"/>
      <w:marLeft w:val="0"/>
      <w:marRight w:val="0"/>
      <w:marTop w:val="0"/>
      <w:marBottom w:val="0"/>
      <w:divBdr>
        <w:top w:val="none" w:sz="0" w:space="0" w:color="auto"/>
        <w:left w:val="none" w:sz="0" w:space="0" w:color="auto"/>
        <w:bottom w:val="none" w:sz="0" w:space="0" w:color="auto"/>
        <w:right w:val="none" w:sz="0" w:space="0" w:color="auto"/>
      </w:divBdr>
      <w:divsChild>
        <w:div w:id="1174593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6699234">
      <w:bodyDiv w:val="1"/>
      <w:marLeft w:val="0"/>
      <w:marRight w:val="0"/>
      <w:marTop w:val="0"/>
      <w:marBottom w:val="0"/>
      <w:divBdr>
        <w:top w:val="none" w:sz="0" w:space="0" w:color="auto"/>
        <w:left w:val="none" w:sz="0" w:space="0" w:color="auto"/>
        <w:bottom w:val="none" w:sz="0" w:space="0" w:color="auto"/>
        <w:right w:val="none" w:sz="0" w:space="0" w:color="auto"/>
      </w:divBdr>
      <w:divsChild>
        <w:div w:id="309216691">
          <w:marLeft w:val="0"/>
          <w:marRight w:val="0"/>
          <w:marTop w:val="100"/>
          <w:marBottom w:val="100"/>
          <w:divBdr>
            <w:top w:val="none" w:sz="0" w:space="0" w:color="auto"/>
            <w:left w:val="none" w:sz="0" w:space="0" w:color="auto"/>
            <w:bottom w:val="none" w:sz="0" w:space="0" w:color="auto"/>
            <w:right w:val="none" w:sz="0" w:space="0" w:color="auto"/>
          </w:divBdr>
          <w:divsChild>
            <w:div w:id="342634500">
              <w:marLeft w:val="0"/>
              <w:marRight w:val="0"/>
              <w:marTop w:val="0"/>
              <w:marBottom w:val="0"/>
              <w:divBdr>
                <w:top w:val="none" w:sz="0" w:space="0" w:color="auto"/>
                <w:left w:val="none" w:sz="0" w:space="0" w:color="auto"/>
                <w:bottom w:val="none" w:sz="0" w:space="0" w:color="auto"/>
                <w:right w:val="none" w:sz="0" w:space="0" w:color="auto"/>
              </w:divBdr>
              <w:divsChild>
                <w:div w:id="24525682">
                  <w:marLeft w:val="2534"/>
                  <w:marRight w:val="0"/>
                  <w:marTop w:val="28"/>
                  <w:marBottom w:val="0"/>
                  <w:divBdr>
                    <w:top w:val="none" w:sz="0" w:space="0" w:color="auto"/>
                    <w:left w:val="none" w:sz="0" w:space="0" w:color="auto"/>
                    <w:bottom w:val="none" w:sz="0" w:space="0" w:color="auto"/>
                    <w:right w:val="none" w:sz="0" w:space="0" w:color="auto"/>
                  </w:divBdr>
                  <w:divsChild>
                    <w:div w:id="1906916576">
                      <w:marLeft w:val="0"/>
                      <w:marRight w:val="0"/>
                      <w:marTop w:val="0"/>
                      <w:marBottom w:val="0"/>
                      <w:divBdr>
                        <w:top w:val="none" w:sz="0" w:space="0" w:color="auto"/>
                        <w:left w:val="none" w:sz="0" w:space="0" w:color="auto"/>
                        <w:bottom w:val="none" w:sz="0" w:space="0" w:color="auto"/>
                        <w:right w:val="none" w:sz="0" w:space="0" w:color="auto"/>
                      </w:divBdr>
                      <w:divsChild>
                        <w:div w:id="1839492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960420">
      <w:bodyDiv w:val="1"/>
      <w:marLeft w:val="0"/>
      <w:marRight w:val="0"/>
      <w:marTop w:val="0"/>
      <w:marBottom w:val="0"/>
      <w:divBdr>
        <w:top w:val="none" w:sz="0" w:space="0" w:color="auto"/>
        <w:left w:val="none" w:sz="0" w:space="0" w:color="auto"/>
        <w:bottom w:val="none" w:sz="0" w:space="0" w:color="auto"/>
        <w:right w:val="none" w:sz="0" w:space="0" w:color="auto"/>
      </w:divBdr>
    </w:div>
    <w:div w:id="227109844">
      <w:bodyDiv w:val="1"/>
      <w:marLeft w:val="0"/>
      <w:marRight w:val="0"/>
      <w:marTop w:val="0"/>
      <w:marBottom w:val="0"/>
      <w:divBdr>
        <w:top w:val="none" w:sz="0" w:space="0" w:color="auto"/>
        <w:left w:val="none" w:sz="0" w:space="0" w:color="auto"/>
        <w:bottom w:val="none" w:sz="0" w:space="0" w:color="auto"/>
        <w:right w:val="none" w:sz="0" w:space="0" w:color="auto"/>
      </w:divBdr>
      <w:divsChild>
        <w:div w:id="1622999594">
          <w:marLeft w:val="0"/>
          <w:marRight w:val="0"/>
          <w:marTop w:val="0"/>
          <w:marBottom w:val="0"/>
          <w:divBdr>
            <w:top w:val="none" w:sz="0" w:space="0" w:color="auto"/>
            <w:left w:val="none" w:sz="0" w:space="0" w:color="auto"/>
            <w:bottom w:val="none" w:sz="0" w:space="0" w:color="auto"/>
            <w:right w:val="none" w:sz="0" w:space="0" w:color="auto"/>
          </w:divBdr>
        </w:div>
      </w:divsChild>
    </w:div>
    <w:div w:id="310452658">
      <w:bodyDiv w:val="1"/>
      <w:marLeft w:val="0"/>
      <w:marRight w:val="0"/>
      <w:marTop w:val="0"/>
      <w:marBottom w:val="0"/>
      <w:divBdr>
        <w:top w:val="none" w:sz="0" w:space="0" w:color="auto"/>
        <w:left w:val="none" w:sz="0" w:space="0" w:color="auto"/>
        <w:bottom w:val="none" w:sz="0" w:space="0" w:color="auto"/>
        <w:right w:val="none" w:sz="0" w:space="0" w:color="auto"/>
      </w:divBdr>
    </w:div>
    <w:div w:id="332875906">
      <w:bodyDiv w:val="1"/>
      <w:marLeft w:val="0"/>
      <w:marRight w:val="0"/>
      <w:marTop w:val="0"/>
      <w:marBottom w:val="0"/>
      <w:divBdr>
        <w:top w:val="none" w:sz="0" w:space="0" w:color="auto"/>
        <w:left w:val="none" w:sz="0" w:space="0" w:color="auto"/>
        <w:bottom w:val="none" w:sz="0" w:space="0" w:color="auto"/>
        <w:right w:val="none" w:sz="0" w:space="0" w:color="auto"/>
      </w:divBdr>
      <w:divsChild>
        <w:div w:id="534922712">
          <w:marLeft w:val="0"/>
          <w:marRight w:val="0"/>
          <w:marTop w:val="0"/>
          <w:marBottom w:val="6923"/>
          <w:divBdr>
            <w:top w:val="none" w:sz="0" w:space="0" w:color="auto"/>
            <w:left w:val="none" w:sz="0" w:space="0" w:color="auto"/>
            <w:bottom w:val="none" w:sz="0" w:space="0" w:color="auto"/>
            <w:right w:val="none" w:sz="0" w:space="0" w:color="auto"/>
          </w:divBdr>
          <w:divsChild>
            <w:div w:id="477847386">
              <w:marLeft w:val="1038"/>
              <w:marRight w:val="1038"/>
              <w:marTop w:val="0"/>
              <w:marBottom w:val="0"/>
              <w:divBdr>
                <w:top w:val="none" w:sz="0" w:space="0" w:color="auto"/>
                <w:left w:val="none" w:sz="0" w:space="0" w:color="auto"/>
                <w:bottom w:val="none" w:sz="0" w:space="0" w:color="auto"/>
                <w:right w:val="none" w:sz="0" w:space="0" w:color="auto"/>
              </w:divBdr>
            </w:div>
          </w:divsChild>
        </w:div>
      </w:divsChild>
    </w:div>
    <w:div w:id="403114537">
      <w:bodyDiv w:val="1"/>
      <w:marLeft w:val="0"/>
      <w:marRight w:val="0"/>
      <w:marTop w:val="0"/>
      <w:marBottom w:val="0"/>
      <w:divBdr>
        <w:top w:val="none" w:sz="0" w:space="0" w:color="auto"/>
        <w:left w:val="none" w:sz="0" w:space="0" w:color="auto"/>
        <w:bottom w:val="none" w:sz="0" w:space="0" w:color="auto"/>
        <w:right w:val="none" w:sz="0" w:space="0" w:color="auto"/>
      </w:divBdr>
    </w:div>
    <w:div w:id="464079337">
      <w:bodyDiv w:val="1"/>
      <w:marLeft w:val="0"/>
      <w:marRight w:val="0"/>
      <w:marTop w:val="0"/>
      <w:marBottom w:val="0"/>
      <w:divBdr>
        <w:top w:val="none" w:sz="0" w:space="0" w:color="auto"/>
        <w:left w:val="none" w:sz="0" w:space="0" w:color="auto"/>
        <w:bottom w:val="none" w:sz="0" w:space="0" w:color="auto"/>
        <w:right w:val="none" w:sz="0" w:space="0" w:color="auto"/>
      </w:divBdr>
      <w:divsChild>
        <w:div w:id="1856075855">
          <w:marLeft w:val="2354"/>
          <w:marRight w:val="3046"/>
          <w:marTop w:val="0"/>
          <w:marBottom w:val="277"/>
          <w:divBdr>
            <w:top w:val="none" w:sz="0" w:space="0" w:color="auto"/>
            <w:left w:val="none" w:sz="0" w:space="0" w:color="auto"/>
            <w:bottom w:val="none" w:sz="0" w:space="0" w:color="auto"/>
            <w:right w:val="none" w:sz="0" w:space="0" w:color="auto"/>
          </w:divBdr>
        </w:div>
      </w:divsChild>
    </w:div>
    <w:div w:id="699089185">
      <w:bodyDiv w:val="1"/>
      <w:marLeft w:val="0"/>
      <w:marRight w:val="0"/>
      <w:marTop w:val="0"/>
      <w:marBottom w:val="0"/>
      <w:divBdr>
        <w:top w:val="none" w:sz="0" w:space="0" w:color="auto"/>
        <w:left w:val="none" w:sz="0" w:space="0" w:color="auto"/>
        <w:bottom w:val="none" w:sz="0" w:space="0" w:color="auto"/>
        <w:right w:val="none" w:sz="0" w:space="0" w:color="auto"/>
      </w:divBdr>
    </w:div>
    <w:div w:id="952978733">
      <w:bodyDiv w:val="1"/>
      <w:marLeft w:val="0"/>
      <w:marRight w:val="0"/>
      <w:marTop w:val="0"/>
      <w:marBottom w:val="0"/>
      <w:divBdr>
        <w:top w:val="none" w:sz="0" w:space="0" w:color="auto"/>
        <w:left w:val="none" w:sz="0" w:space="0" w:color="auto"/>
        <w:bottom w:val="none" w:sz="0" w:space="0" w:color="auto"/>
        <w:right w:val="none" w:sz="0" w:space="0" w:color="auto"/>
      </w:divBdr>
      <w:divsChild>
        <w:div w:id="2075736790">
          <w:marLeft w:val="0"/>
          <w:marRight w:val="0"/>
          <w:marTop w:val="0"/>
          <w:marBottom w:val="0"/>
          <w:divBdr>
            <w:top w:val="none" w:sz="0" w:space="0" w:color="auto"/>
            <w:left w:val="none" w:sz="0" w:space="0" w:color="auto"/>
            <w:bottom w:val="none" w:sz="0" w:space="0" w:color="auto"/>
            <w:right w:val="none" w:sz="0" w:space="0" w:color="auto"/>
          </w:divBdr>
        </w:div>
        <w:div w:id="859203240">
          <w:marLeft w:val="0"/>
          <w:marRight w:val="0"/>
          <w:marTop w:val="0"/>
          <w:marBottom w:val="0"/>
          <w:divBdr>
            <w:top w:val="none" w:sz="0" w:space="0" w:color="auto"/>
            <w:left w:val="none" w:sz="0" w:space="0" w:color="auto"/>
            <w:bottom w:val="none" w:sz="0" w:space="0" w:color="auto"/>
            <w:right w:val="none" w:sz="0" w:space="0" w:color="auto"/>
          </w:divBdr>
        </w:div>
        <w:div w:id="1550267994">
          <w:marLeft w:val="0"/>
          <w:marRight w:val="0"/>
          <w:marTop w:val="0"/>
          <w:marBottom w:val="0"/>
          <w:divBdr>
            <w:top w:val="none" w:sz="0" w:space="0" w:color="auto"/>
            <w:left w:val="none" w:sz="0" w:space="0" w:color="auto"/>
            <w:bottom w:val="none" w:sz="0" w:space="0" w:color="auto"/>
            <w:right w:val="none" w:sz="0" w:space="0" w:color="auto"/>
          </w:divBdr>
        </w:div>
        <w:div w:id="791175329">
          <w:marLeft w:val="0"/>
          <w:marRight w:val="0"/>
          <w:marTop w:val="0"/>
          <w:marBottom w:val="0"/>
          <w:divBdr>
            <w:top w:val="none" w:sz="0" w:space="0" w:color="auto"/>
            <w:left w:val="none" w:sz="0" w:space="0" w:color="auto"/>
            <w:bottom w:val="none" w:sz="0" w:space="0" w:color="auto"/>
            <w:right w:val="none" w:sz="0" w:space="0" w:color="auto"/>
          </w:divBdr>
        </w:div>
        <w:div w:id="800073646">
          <w:marLeft w:val="0"/>
          <w:marRight w:val="0"/>
          <w:marTop w:val="0"/>
          <w:marBottom w:val="0"/>
          <w:divBdr>
            <w:top w:val="none" w:sz="0" w:space="0" w:color="auto"/>
            <w:left w:val="none" w:sz="0" w:space="0" w:color="auto"/>
            <w:bottom w:val="none" w:sz="0" w:space="0" w:color="auto"/>
            <w:right w:val="none" w:sz="0" w:space="0" w:color="auto"/>
          </w:divBdr>
        </w:div>
        <w:div w:id="1512379643">
          <w:marLeft w:val="0"/>
          <w:marRight w:val="0"/>
          <w:marTop w:val="0"/>
          <w:marBottom w:val="0"/>
          <w:divBdr>
            <w:top w:val="none" w:sz="0" w:space="0" w:color="auto"/>
            <w:left w:val="none" w:sz="0" w:space="0" w:color="auto"/>
            <w:bottom w:val="none" w:sz="0" w:space="0" w:color="auto"/>
            <w:right w:val="none" w:sz="0" w:space="0" w:color="auto"/>
          </w:divBdr>
        </w:div>
        <w:div w:id="1966157325">
          <w:marLeft w:val="0"/>
          <w:marRight w:val="0"/>
          <w:marTop w:val="0"/>
          <w:marBottom w:val="0"/>
          <w:divBdr>
            <w:top w:val="none" w:sz="0" w:space="0" w:color="auto"/>
            <w:left w:val="none" w:sz="0" w:space="0" w:color="auto"/>
            <w:bottom w:val="none" w:sz="0" w:space="0" w:color="auto"/>
            <w:right w:val="none" w:sz="0" w:space="0" w:color="auto"/>
          </w:divBdr>
        </w:div>
      </w:divsChild>
    </w:div>
    <w:div w:id="979261121">
      <w:bodyDiv w:val="1"/>
      <w:marLeft w:val="0"/>
      <w:marRight w:val="0"/>
      <w:marTop w:val="0"/>
      <w:marBottom w:val="0"/>
      <w:divBdr>
        <w:top w:val="none" w:sz="0" w:space="0" w:color="auto"/>
        <w:left w:val="none" w:sz="0" w:space="0" w:color="auto"/>
        <w:bottom w:val="none" w:sz="0" w:space="0" w:color="auto"/>
        <w:right w:val="none" w:sz="0" w:space="0" w:color="auto"/>
      </w:divBdr>
      <w:divsChild>
        <w:div w:id="791553602">
          <w:marLeft w:val="0"/>
          <w:marRight w:val="0"/>
          <w:marTop w:val="300"/>
          <w:marBottom w:val="0"/>
          <w:divBdr>
            <w:top w:val="none" w:sz="0" w:space="0" w:color="auto"/>
            <w:left w:val="none" w:sz="0" w:space="0" w:color="auto"/>
            <w:bottom w:val="none" w:sz="0" w:space="0" w:color="auto"/>
            <w:right w:val="none" w:sz="0" w:space="0" w:color="auto"/>
          </w:divBdr>
          <w:divsChild>
            <w:div w:id="678459819">
              <w:marLeft w:val="0"/>
              <w:marRight w:val="0"/>
              <w:marTop w:val="0"/>
              <w:marBottom w:val="0"/>
              <w:divBdr>
                <w:top w:val="none" w:sz="0" w:space="0" w:color="auto"/>
                <w:left w:val="none" w:sz="0" w:space="0" w:color="auto"/>
                <w:bottom w:val="none" w:sz="0" w:space="0" w:color="auto"/>
                <w:right w:val="none" w:sz="0" w:space="0" w:color="auto"/>
              </w:divBdr>
              <w:divsChild>
                <w:div w:id="117266205">
                  <w:marLeft w:val="0"/>
                  <w:marRight w:val="0"/>
                  <w:marTop w:val="0"/>
                  <w:marBottom w:val="0"/>
                  <w:divBdr>
                    <w:top w:val="none" w:sz="0" w:space="0" w:color="auto"/>
                    <w:left w:val="none" w:sz="0" w:space="0" w:color="auto"/>
                    <w:bottom w:val="none" w:sz="0" w:space="0" w:color="auto"/>
                    <w:right w:val="none" w:sz="0" w:space="0" w:color="auto"/>
                  </w:divBdr>
                  <w:divsChild>
                    <w:div w:id="1148013437">
                      <w:marLeft w:val="0"/>
                      <w:marRight w:val="0"/>
                      <w:marTop w:val="0"/>
                      <w:marBottom w:val="0"/>
                      <w:divBdr>
                        <w:top w:val="none" w:sz="0" w:space="0" w:color="auto"/>
                        <w:left w:val="none" w:sz="0" w:space="0" w:color="auto"/>
                        <w:bottom w:val="none" w:sz="0" w:space="0" w:color="auto"/>
                        <w:right w:val="none" w:sz="0" w:space="0" w:color="auto"/>
                      </w:divBdr>
                      <w:divsChild>
                        <w:div w:id="162773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1370950">
      <w:bodyDiv w:val="1"/>
      <w:marLeft w:val="0"/>
      <w:marRight w:val="0"/>
      <w:marTop w:val="0"/>
      <w:marBottom w:val="0"/>
      <w:divBdr>
        <w:top w:val="none" w:sz="0" w:space="0" w:color="auto"/>
        <w:left w:val="none" w:sz="0" w:space="0" w:color="auto"/>
        <w:bottom w:val="none" w:sz="0" w:space="0" w:color="auto"/>
        <w:right w:val="none" w:sz="0" w:space="0" w:color="auto"/>
      </w:divBdr>
    </w:div>
    <w:div w:id="1111053130">
      <w:bodyDiv w:val="1"/>
      <w:marLeft w:val="0"/>
      <w:marRight w:val="0"/>
      <w:marTop w:val="0"/>
      <w:marBottom w:val="0"/>
      <w:divBdr>
        <w:top w:val="none" w:sz="0" w:space="0" w:color="auto"/>
        <w:left w:val="none" w:sz="0" w:space="0" w:color="auto"/>
        <w:bottom w:val="none" w:sz="0" w:space="0" w:color="auto"/>
        <w:right w:val="none" w:sz="0" w:space="0" w:color="auto"/>
      </w:divBdr>
      <w:divsChild>
        <w:div w:id="11059277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59228492">
      <w:bodyDiv w:val="1"/>
      <w:marLeft w:val="0"/>
      <w:marRight w:val="0"/>
      <w:marTop w:val="0"/>
      <w:marBottom w:val="0"/>
      <w:divBdr>
        <w:top w:val="none" w:sz="0" w:space="0" w:color="auto"/>
        <w:left w:val="none" w:sz="0" w:space="0" w:color="auto"/>
        <w:bottom w:val="none" w:sz="0" w:space="0" w:color="auto"/>
        <w:right w:val="none" w:sz="0" w:space="0" w:color="auto"/>
      </w:divBdr>
      <w:divsChild>
        <w:div w:id="1563786618">
          <w:marLeft w:val="0"/>
          <w:marRight w:val="0"/>
          <w:marTop w:val="0"/>
          <w:marBottom w:val="0"/>
          <w:divBdr>
            <w:top w:val="none" w:sz="0" w:space="0" w:color="auto"/>
            <w:left w:val="none" w:sz="0" w:space="0" w:color="auto"/>
            <w:bottom w:val="none" w:sz="0" w:space="0" w:color="auto"/>
            <w:right w:val="none" w:sz="0" w:space="0" w:color="auto"/>
          </w:divBdr>
          <w:divsChild>
            <w:div w:id="714819609">
              <w:marLeft w:val="0"/>
              <w:marRight w:val="0"/>
              <w:marTop w:val="0"/>
              <w:marBottom w:val="0"/>
              <w:divBdr>
                <w:top w:val="none" w:sz="0" w:space="0" w:color="auto"/>
                <w:left w:val="none" w:sz="0" w:space="0" w:color="auto"/>
                <w:bottom w:val="none" w:sz="0" w:space="0" w:color="auto"/>
                <w:right w:val="none" w:sz="0" w:space="0" w:color="auto"/>
              </w:divBdr>
              <w:divsChild>
                <w:div w:id="769010970">
                  <w:marLeft w:val="0"/>
                  <w:marRight w:val="0"/>
                  <w:marTop w:val="0"/>
                  <w:marBottom w:val="0"/>
                  <w:divBdr>
                    <w:top w:val="none" w:sz="0" w:space="0" w:color="auto"/>
                    <w:left w:val="none" w:sz="0" w:space="0" w:color="auto"/>
                    <w:bottom w:val="none" w:sz="0" w:space="0" w:color="auto"/>
                    <w:right w:val="none" w:sz="0" w:space="0" w:color="auto"/>
                  </w:divBdr>
                  <w:divsChild>
                    <w:div w:id="400757882">
                      <w:marLeft w:val="0"/>
                      <w:marRight w:val="0"/>
                      <w:marTop w:val="0"/>
                      <w:marBottom w:val="0"/>
                      <w:divBdr>
                        <w:top w:val="none" w:sz="0" w:space="0" w:color="auto"/>
                        <w:left w:val="none" w:sz="0" w:space="0" w:color="auto"/>
                        <w:bottom w:val="none" w:sz="0" w:space="0" w:color="auto"/>
                        <w:right w:val="none" w:sz="0" w:space="0" w:color="auto"/>
                      </w:divBdr>
                      <w:divsChild>
                        <w:div w:id="2062627323">
                          <w:marLeft w:val="0"/>
                          <w:marRight w:val="0"/>
                          <w:marTop w:val="0"/>
                          <w:marBottom w:val="0"/>
                          <w:divBdr>
                            <w:top w:val="none" w:sz="0" w:space="0" w:color="auto"/>
                            <w:left w:val="none" w:sz="0" w:space="0" w:color="auto"/>
                            <w:bottom w:val="none" w:sz="0" w:space="0" w:color="auto"/>
                            <w:right w:val="none" w:sz="0" w:space="0" w:color="auto"/>
                          </w:divBdr>
                          <w:divsChild>
                            <w:div w:id="2077782485">
                              <w:marLeft w:val="0"/>
                              <w:marRight w:val="0"/>
                              <w:marTop w:val="0"/>
                              <w:marBottom w:val="0"/>
                              <w:divBdr>
                                <w:top w:val="none" w:sz="0" w:space="0" w:color="auto"/>
                                <w:left w:val="none" w:sz="0" w:space="0" w:color="auto"/>
                                <w:bottom w:val="none" w:sz="0" w:space="0" w:color="auto"/>
                                <w:right w:val="none" w:sz="0" w:space="0" w:color="auto"/>
                              </w:divBdr>
                              <w:divsChild>
                                <w:div w:id="1287812145">
                                  <w:marLeft w:val="0"/>
                                  <w:marRight w:val="0"/>
                                  <w:marTop w:val="0"/>
                                  <w:marBottom w:val="0"/>
                                  <w:divBdr>
                                    <w:top w:val="none" w:sz="0" w:space="0" w:color="auto"/>
                                    <w:left w:val="none" w:sz="0" w:space="0" w:color="auto"/>
                                    <w:bottom w:val="none" w:sz="0" w:space="0" w:color="auto"/>
                                    <w:right w:val="none" w:sz="0" w:space="0" w:color="auto"/>
                                  </w:divBdr>
                                  <w:divsChild>
                                    <w:div w:id="137190839">
                                      <w:marLeft w:val="0"/>
                                      <w:marRight w:val="0"/>
                                      <w:marTop w:val="0"/>
                                      <w:marBottom w:val="0"/>
                                      <w:divBdr>
                                        <w:top w:val="none" w:sz="0" w:space="0" w:color="auto"/>
                                        <w:left w:val="none" w:sz="0" w:space="0" w:color="auto"/>
                                        <w:bottom w:val="none" w:sz="0" w:space="0" w:color="auto"/>
                                        <w:right w:val="none" w:sz="0" w:space="0" w:color="auto"/>
                                      </w:divBdr>
                                      <w:divsChild>
                                        <w:div w:id="2051612584">
                                          <w:marLeft w:val="0"/>
                                          <w:marRight w:val="0"/>
                                          <w:marTop w:val="0"/>
                                          <w:marBottom w:val="0"/>
                                          <w:divBdr>
                                            <w:top w:val="none" w:sz="0" w:space="0" w:color="auto"/>
                                            <w:left w:val="none" w:sz="0" w:space="0" w:color="auto"/>
                                            <w:bottom w:val="none" w:sz="0" w:space="0" w:color="auto"/>
                                            <w:right w:val="none" w:sz="0" w:space="0" w:color="auto"/>
                                          </w:divBdr>
                                          <w:divsChild>
                                            <w:div w:id="180054272">
                                              <w:marLeft w:val="0"/>
                                              <w:marRight w:val="0"/>
                                              <w:marTop w:val="0"/>
                                              <w:marBottom w:val="0"/>
                                              <w:divBdr>
                                                <w:top w:val="none" w:sz="0" w:space="0" w:color="auto"/>
                                                <w:left w:val="none" w:sz="0" w:space="0" w:color="auto"/>
                                                <w:bottom w:val="none" w:sz="0" w:space="0" w:color="auto"/>
                                                <w:right w:val="none" w:sz="0" w:space="0" w:color="auto"/>
                                              </w:divBdr>
                                              <w:divsChild>
                                                <w:div w:id="61104890">
                                                  <w:marLeft w:val="0"/>
                                                  <w:marRight w:val="0"/>
                                                  <w:marTop w:val="0"/>
                                                  <w:marBottom w:val="0"/>
                                                  <w:divBdr>
                                                    <w:top w:val="none" w:sz="0" w:space="0" w:color="auto"/>
                                                    <w:left w:val="none" w:sz="0" w:space="0" w:color="auto"/>
                                                    <w:bottom w:val="none" w:sz="0" w:space="0" w:color="auto"/>
                                                    <w:right w:val="none" w:sz="0" w:space="0" w:color="auto"/>
                                                  </w:divBdr>
                                                  <w:divsChild>
                                                    <w:div w:id="343484363">
                                                      <w:marLeft w:val="0"/>
                                                      <w:marRight w:val="0"/>
                                                      <w:marTop w:val="0"/>
                                                      <w:marBottom w:val="0"/>
                                                      <w:divBdr>
                                                        <w:top w:val="none" w:sz="0" w:space="0" w:color="auto"/>
                                                        <w:left w:val="none" w:sz="0" w:space="0" w:color="auto"/>
                                                        <w:bottom w:val="none" w:sz="0" w:space="0" w:color="auto"/>
                                                        <w:right w:val="none" w:sz="0" w:space="0" w:color="auto"/>
                                                      </w:divBdr>
                                                      <w:divsChild>
                                                        <w:div w:id="1151294603">
                                                          <w:marLeft w:val="0"/>
                                                          <w:marRight w:val="0"/>
                                                          <w:marTop w:val="0"/>
                                                          <w:marBottom w:val="0"/>
                                                          <w:divBdr>
                                                            <w:top w:val="none" w:sz="0" w:space="0" w:color="auto"/>
                                                            <w:left w:val="none" w:sz="0" w:space="0" w:color="auto"/>
                                                            <w:bottom w:val="none" w:sz="0" w:space="0" w:color="auto"/>
                                                            <w:right w:val="none" w:sz="0" w:space="0" w:color="auto"/>
                                                          </w:divBdr>
                                                          <w:divsChild>
                                                            <w:div w:id="1908804181">
                                                              <w:marLeft w:val="0"/>
                                                              <w:marRight w:val="0"/>
                                                              <w:marTop w:val="0"/>
                                                              <w:marBottom w:val="0"/>
                                                              <w:divBdr>
                                                                <w:top w:val="none" w:sz="0" w:space="0" w:color="auto"/>
                                                                <w:left w:val="none" w:sz="0" w:space="0" w:color="auto"/>
                                                                <w:bottom w:val="none" w:sz="0" w:space="0" w:color="auto"/>
                                                                <w:right w:val="none" w:sz="0" w:space="0" w:color="auto"/>
                                                              </w:divBdr>
                                                              <w:divsChild>
                                                                <w:div w:id="1622764954">
                                                                  <w:marLeft w:val="0"/>
                                                                  <w:marRight w:val="0"/>
                                                                  <w:marTop w:val="0"/>
                                                                  <w:marBottom w:val="0"/>
                                                                  <w:divBdr>
                                                                    <w:top w:val="none" w:sz="0" w:space="0" w:color="auto"/>
                                                                    <w:left w:val="none" w:sz="0" w:space="0" w:color="auto"/>
                                                                    <w:bottom w:val="none" w:sz="0" w:space="0" w:color="auto"/>
                                                                    <w:right w:val="none" w:sz="0" w:space="0" w:color="auto"/>
                                                                  </w:divBdr>
                                                                  <w:divsChild>
                                                                    <w:div w:id="340200103">
                                                                      <w:marLeft w:val="0"/>
                                                                      <w:marRight w:val="0"/>
                                                                      <w:marTop w:val="0"/>
                                                                      <w:marBottom w:val="0"/>
                                                                      <w:divBdr>
                                                                        <w:top w:val="none" w:sz="0" w:space="0" w:color="auto"/>
                                                                        <w:left w:val="none" w:sz="0" w:space="0" w:color="auto"/>
                                                                        <w:bottom w:val="none" w:sz="0" w:space="0" w:color="auto"/>
                                                                        <w:right w:val="none" w:sz="0" w:space="0" w:color="auto"/>
                                                                      </w:divBdr>
                                                                      <w:divsChild>
                                                                        <w:div w:id="1695575388">
                                                                          <w:marLeft w:val="0"/>
                                                                          <w:marRight w:val="0"/>
                                                                          <w:marTop w:val="0"/>
                                                                          <w:marBottom w:val="0"/>
                                                                          <w:divBdr>
                                                                            <w:top w:val="none" w:sz="0" w:space="0" w:color="auto"/>
                                                                            <w:left w:val="none" w:sz="0" w:space="0" w:color="auto"/>
                                                                            <w:bottom w:val="none" w:sz="0" w:space="0" w:color="auto"/>
                                                                            <w:right w:val="none" w:sz="0" w:space="0" w:color="auto"/>
                                                                          </w:divBdr>
                                                                          <w:divsChild>
                                                                            <w:div w:id="716974761">
                                                                              <w:marLeft w:val="0"/>
                                                                              <w:marRight w:val="0"/>
                                                                              <w:marTop w:val="0"/>
                                                                              <w:marBottom w:val="0"/>
                                                                              <w:divBdr>
                                                                                <w:top w:val="none" w:sz="0" w:space="0" w:color="auto"/>
                                                                                <w:left w:val="none" w:sz="0" w:space="0" w:color="auto"/>
                                                                                <w:bottom w:val="none" w:sz="0" w:space="0" w:color="auto"/>
                                                                                <w:right w:val="none" w:sz="0" w:space="0" w:color="auto"/>
                                                                              </w:divBdr>
                                                                              <w:divsChild>
                                                                                <w:div w:id="1914393008">
                                                                                  <w:marLeft w:val="0"/>
                                                                                  <w:marRight w:val="0"/>
                                                                                  <w:marTop w:val="0"/>
                                                                                  <w:marBottom w:val="0"/>
                                                                                  <w:divBdr>
                                                                                    <w:top w:val="none" w:sz="0" w:space="0" w:color="auto"/>
                                                                                    <w:left w:val="none" w:sz="0" w:space="0" w:color="auto"/>
                                                                                    <w:bottom w:val="none" w:sz="0" w:space="0" w:color="auto"/>
                                                                                    <w:right w:val="none" w:sz="0" w:space="0" w:color="auto"/>
                                                                                  </w:divBdr>
                                                                                  <w:divsChild>
                                                                                    <w:div w:id="1404909502">
                                                                                      <w:marLeft w:val="0"/>
                                                                                      <w:marRight w:val="0"/>
                                                                                      <w:marTop w:val="0"/>
                                                                                      <w:marBottom w:val="0"/>
                                                                                      <w:divBdr>
                                                                                        <w:top w:val="none" w:sz="0" w:space="0" w:color="auto"/>
                                                                                        <w:left w:val="none" w:sz="0" w:space="0" w:color="auto"/>
                                                                                        <w:bottom w:val="none" w:sz="0" w:space="0" w:color="auto"/>
                                                                                        <w:right w:val="none" w:sz="0" w:space="0" w:color="auto"/>
                                                                                      </w:divBdr>
                                                                                      <w:divsChild>
                                                                                        <w:div w:id="1710376209">
                                                                                          <w:marLeft w:val="0"/>
                                                                                          <w:marRight w:val="0"/>
                                                                                          <w:marTop w:val="0"/>
                                                                                          <w:marBottom w:val="0"/>
                                                                                          <w:divBdr>
                                                                                            <w:top w:val="none" w:sz="0" w:space="0" w:color="auto"/>
                                                                                            <w:left w:val="none" w:sz="0" w:space="0" w:color="auto"/>
                                                                                            <w:bottom w:val="none" w:sz="0" w:space="0" w:color="auto"/>
                                                                                            <w:right w:val="none" w:sz="0" w:space="0" w:color="auto"/>
                                                                                          </w:divBdr>
                                                                                          <w:divsChild>
                                                                                            <w:div w:id="2073693347">
                                                                                              <w:marLeft w:val="0"/>
                                                                                              <w:marRight w:val="0"/>
                                                                                              <w:marTop w:val="0"/>
                                                                                              <w:marBottom w:val="0"/>
                                                                                              <w:divBdr>
                                                                                                <w:top w:val="none" w:sz="0" w:space="0" w:color="auto"/>
                                                                                                <w:left w:val="none" w:sz="0" w:space="0" w:color="auto"/>
                                                                                                <w:bottom w:val="none" w:sz="0" w:space="0" w:color="auto"/>
                                                                                                <w:right w:val="none" w:sz="0" w:space="0" w:color="auto"/>
                                                                                              </w:divBdr>
                                                                                              <w:divsChild>
                                                                                                <w:div w:id="356271204">
                                                                                                  <w:marLeft w:val="0"/>
                                                                                                  <w:marRight w:val="0"/>
                                                                                                  <w:marTop w:val="0"/>
                                                                                                  <w:marBottom w:val="0"/>
                                                                                                  <w:divBdr>
                                                                                                    <w:top w:val="none" w:sz="0" w:space="0" w:color="auto"/>
                                                                                                    <w:left w:val="none" w:sz="0" w:space="0" w:color="auto"/>
                                                                                                    <w:bottom w:val="none" w:sz="0" w:space="0" w:color="auto"/>
                                                                                                    <w:right w:val="none" w:sz="0" w:space="0" w:color="auto"/>
                                                                                                  </w:divBdr>
                                                                                                  <w:divsChild>
                                                                                                    <w:div w:id="1410536082">
                                                                                                      <w:marLeft w:val="0"/>
                                                                                                      <w:marRight w:val="0"/>
                                                                                                      <w:marTop w:val="0"/>
                                                                                                      <w:marBottom w:val="0"/>
                                                                                                      <w:divBdr>
                                                                                                        <w:top w:val="none" w:sz="0" w:space="0" w:color="auto"/>
                                                                                                        <w:left w:val="none" w:sz="0" w:space="0" w:color="auto"/>
                                                                                                        <w:bottom w:val="none" w:sz="0" w:space="0" w:color="auto"/>
                                                                                                        <w:right w:val="none" w:sz="0" w:space="0" w:color="auto"/>
                                                                                                      </w:divBdr>
                                                                                                      <w:divsChild>
                                                                                                        <w:div w:id="911818437">
                                                                                                          <w:marLeft w:val="0"/>
                                                                                                          <w:marRight w:val="0"/>
                                                                                                          <w:marTop w:val="0"/>
                                                                                                          <w:marBottom w:val="0"/>
                                                                                                          <w:divBdr>
                                                                                                            <w:top w:val="none" w:sz="0" w:space="0" w:color="auto"/>
                                                                                                            <w:left w:val="none" w:sz="0" w:space="0" w:color="auto"/>
                                                                                                            <w:bottom w:val="none" w:sz="0" w:space="0" w:color="auto"/>
                                                                                                            <w:right w:val="none" w:sz="0" w:space="0" w:color="auto"/>
                                                                                                          </w:divBdr>
                                                                                                          <w:divsChild>
                                                                                                            <w:div w:id="2134903112">
                                                                                                              <w:marLeft w:val="0"/>
                                                                                                              <w:marRight w:val="0"/>
                                                                                                              <w:marTop w:val="0"/>
                                                                                                              <w:marBottom w:val="0"/>
                                                                                                              <w:divBdr>
                                                                                                                <w:top w:val="none" w:sz="0" w:space="0" w:color="auto"/>
                                                                                                                <w:left w:val="none" w:sz="0" w:space="0" w:color="auto"/>
                                                                                                                <w:bottom w:val="none" w:sz="0" w:space="0" w:color="auto"/>
                                                                                                                <w:right w:val="none" w:sz="0" w:space="0" w:color="auto"/>
                                                                                                              </w:divBdr>
                                                                                                              <w:divsChild>
                                                                                                                <w:div w:id="587350440">
                                                                                                                  <w:marLeft w:val="0"/>
                                                                                                                  <w:marRight w:val="0"/>
                                                                                                                  <w:marTop w:val="0"/>
                                                                                                                  <w:marBottom w:val="0"/>
                                                                                                                  <w:divBdr>
                                                                                                                    <w:top w:val="none" w:sz="0" w:space="0" w:color="auto"/>
                                                                                                                    <w:left w:val="none" w:sz="0" w:space="0" w:color="auto"/>
                                                                                                                    <w:bottom w:val="none" w:sz="0" w:space="0" w:color="auto"/>
                                                                                                                    <w:right w:val="none" w:sz="0" w:space="0" w:color="auto"/>
                                                                                                                  </w:divBdr>
                                                                                                                  <w:divsChild>
                                                                                                                    <w:div w:id="1765877559">
                                                                                                                      <w:marLeft w:val="0"/>
                                                                                                                      <w:marRight w:val="0"/>
                                                                                                                      <w:marTop w:val="0"/>
                                                                                                                      <w:marBottom w:val="0"/>
                                                                                                                      <w:divBdr>
                                                                                                                        <w:top w:val="none" w:sz="0" w:space="0" w:color="auto"/>
                                                                                                                        <w:left w:val="none" w:sz="0" w:space="0" w:color="auto"/>
                                                                                                                        <w:bottom w:val="none" w:sz="0" w:space="0" w:color="auto"/>
                                                                                                                        <w:right w:val="none" w:sz="0" w:space="0" w:color="auto"/>
                                                                                                                      </w:divBdr>
                                                                                                                      <w:divsChild>
                                                                                                                        <w:div w:id="1124232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21672498">
      <w:bodyDiv w:val="1"/>
      <w:marLeft w:val="0"/>
      <w:marRight w:val="0"/>
      <w:marTop w:val="0"/>
      <w:marBottom w:val="0"/>
      <w:divBdr>
        <w:top w:val="none" w:sz="0" w:space="0" w:color="auto"/>
        <w:left w:val="none" w:sz="0" w:space="0" w:color="auto"/>
        <w:bottom w:val="none" w:sz="0" w:space="0" w:color="auto"/>
        <w:right w:val="none" w:sz="0" w:space="0" w:color="auto"/>
      </w:divBdr>
    </w:div>
    <w:div w:id="1262644357">
      <w:bodyDiv w:val="1"/>
      <w:marLeft w:val="0"/>
      <w:marRight w:val="0"/>
      <w:marTop w:val="0"/>
      <w:marBottom w:val="0"/>
      <w:divBdr>
        <w:top w:val="none" w:sz="0" w:space="0" w:color="auto"/>
        <w:left w:val="none" w:sz="0" w:space="0" w:color="auto"/>
        <w:bottom w:val="none" w:sz="0" w:space="0" w:color="auto"/>
        <w:right w:val="none" w:sz="0" w:space="0" w:color="auto"/>
      </w:divBdr>
      <w:divsChild>
        <w:div w:id="743378350">
          <w:marLeft w:val="0"/>
          <w:marRight w:val="0"/>
          <w:marTop w:val="0"/>
          <w:marBottom w:val="0"/>
          <w:divBdr>
            <w:top w:val="none" w:sz="0" w:space="0" w:color="auto"/>
            <w:left w:val="none" w:sz="0" w:space="0" w:color="auto"/>
            <w:bottom w:val="none" w:sz="0" w:space="0" w:color="auto"/>
            <w:right w:val="none" w:sz="0" w:space="0" w:color="auto"/>
          </w:divBdr>
          <w:divsChild>
            <w:div w:id="2046517733">
              <w:marLeft w:val="0"/>
              <w:marRight w:val="0"/>
              <w:marTop w:val="0"/>
              <w:marBottom w:val="0"/>
              <w:divBdr>
                <w:top w:val="none" w:sz="0" w:space="0" w:color="auto"/>
                <w:left w:val="none" w:sz="0" w:space="0" w:color="auto"/>
                <w:bottom w:val="none" w:sz="0" w:space="0" w:color="auto"/>
                <w:right w:val="none" w:sz="0" w:space="0" w:color="auto"/>
              </w:divBdr>
              <w:divsChild>
                <w:div w:id="985864163">
                  <w:marLeft w:val="0"/>
                  <w:marRight w:val="0"/>
                  <w:marTop w:val="0"/>
                  <w:marBottom w:val="0"/>
                  <w:divBdr>
                    <w:top w:val="none" w:sz="0" w:space="0" w:color="auto"/>
                    <w:left w:val="none" w:sz="0" w:space="0" w:color="auto"/>
                    <w:bottom w:val="none" w:sz="0" w:space="0" w:color="auto"/>
                    <w:right w:val="none" w:sz="0" w:space="0" w:color="auto"/>
                  </w:divBdr>
                  <w:divsChild>
                    <w:div w:id="96188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4143925">
      <w:bodyDiv w:val="1"/>
      <w:marLeft w:val="0"/>
      <w:marRight w:val="0"/>
      <w:marTop w:val="0"/>
      <w:marBottom w:val="0"/>
      <w:divBdr>
        <w:top w:val="none" w:sz="0" w:space="0" w:color="auto"/>
        <w:left w:val="none" w:sz="0" w:space="0" w:color="auto"/>
        <w:bottom w:val="none" w:sz="0" w:space="0" w:color="auto"/>
        <w:right w:val="none" w:sz="0" w:space="0" w:color="auto"/>
      </w:divBdr>
    </w:div>
    <w:div w:id="1388528149">
      <w:bodyDiv w:val="1"/>
      <w:marLeft w:val="0"/>
      <w:marRight w:val="0"/>
      <w:marTop w:val="0"/>
      <w:marBottom w:val="0"/>
      <w:divBdr>
        <w:top w:val="none" w:sz="0" w:space="0" w:color="auto"/>
        <w:left w:val="none" w:sz="0" w:space="0" w:color="auto"/>
        <w:bottom w:val="none" w:sz="0" w:space="0" w:color="auto"/>
        <w:right w:val="none" w:sz="0" w:space="0" w:color="auto"/>
      </w:divBdr>
    </w:div>
    <w:div w:id="1418865300">
      <w:bodyDiv w:val="1"/>
      <w:marLeft w:val="0"/>
      <w:marRight w:val="0"/>
      <w:marTop w:val="0"/>
      <w:marBottom w:val="0"/>
      <w:divBdr>
        <w:top w:val="none" w:sz="0" w:space="0" w:color="auto"/>
        <w:left w:val="none" w:sz="0" w:space="0" w:color="auto"/>
        <w:bottom w:val="none" w:sz="0" w:space="0" w:color="auto"/>
        <w:right w:val="none" w:sz="0" w:space="0" w:color="auto"/>
      </w:divBdr>
      <w:divsChild>
        <w:div w:id="1161853626">
          <w:marLeft w:val="0"/>
          <w:marRight w:val="0"/>
          <w:marTop w:val="0"/>
          <w:marBottom w:val="0"/>
          <w:divBdr>
            <w:top w:val="none" w:sz="0" w:space="0" w:color="auto"/>
            <w:left w:val="none" w:sz="0" w:space="0" w:color="auto"/>
            <w:bottom w:val="none" w:sz="0" w:space="0" w:color="auto"/>
            <w:right w:val="none" w:sz="0" w:space="0" w:color="auto"/>
          </w:divBdr>
          <w:divsChild>
            <w:div w:id="111441466">
              <w:marLeft w:val="0"/>
              <w:marRight w:val="0"/>
              <w:marTop w:val="0"/>
              <w:marBottom w:val="0"/>
              <w:divBdr>
                <w:top w:val="none" w:sz="0" w:space="0" w:color="auto"/>
                <w:left w:val="none" w:sz="0" w:space="0" w:color="auto"/>
                <w:bottom w:val="none" w:sz="0" w:space="0" w:color="auto"/>
                <w:right w:val="none" w:sz="0" w:space="0" w:color="auto"/>
              </w:divBdr>
              <w:divsChild>
                <w:div w:id="1706981097">
                  <w:marLeft w:val="0"/>
                  <w:marRight w:val="0"/>
                  <w:marTop w:val="0"/>
                  <w:marBottom w:val="0"/>
                  <w:divBdr>
                    <w:top w:val="none" w:sz="0" w:space="0" w:color="auto"/>
                    <w:left w:val="none" w:sz="0" w:space="0" w:color="auto"/>
                    <w:bottom w:val="none" w:sz="0" w:space="0" w:color="auto"/>
                    <w:right w:val="none" w:sz="0" w:space="0" w:color="auto"/>
                  </w:divBdr>
                  <w:divsChild>
                    <w:div w:id="196858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992363">
      <w:bodyDiv w:val="1"/>
      <w:marLeft w:val="0"/>
      <w:marRight w:val="0"/>
      <w:marTop w:val="0"/>
      <w:marBottom w:val="0"/>
      <w:divBdr>
        <w:top w:val="none" w:sz="0" w:space="0" w:color="auto"/>
        <w:left w:val="none" w:sz="0" w:space="0" w:color="auto"/>
        <w:bottom w:val="none" w:sz="0" w:space="0" w:color="auto"/>
        <w:right w:val="none" w:sz="0" w:space="0" w:color="auto"/>
      </w:divBdr>
    </w:div>
    <w:div w:id="1488746804">
      <w:bodyDiv w:val="1"/>
      <w:marLeft w:val="0"/>
      <w:marRight w:val="0"/>
      <w:marTop w:val="0"/>
      <w:marBottom w:val="0"/>
      <w:divBdr>
        <w:top w:val="none" w:sz="0" w:space="0" w:color="auto"/>
        <w:left w:val="none" w:sz="0" w:space="0" w:color="auto"/>
        <w:bottom w:val="none" w:sz="0" w:space="0" w:color="auto"/>
        <w:right w:val="none" w:sz="0" w:space="0" w:color="auto"/>
      </w:divBdr>
      <w:divsChild>
        <w:div w:id="1698434686">
          <w:marLeft w:val="0"/>
          <w:marRight w:val="0"/>
          <w:marTop w:val="0"/>
          <w:marBottom w:val="0"/>
          <w:divBdr>
            <w:top w:val="none" w:sz="0" w:space="0" w:color="auto"/>
            <w:left w:val="none" w:sz="0" w:space="0" w:color="auto"/>
            <w:bottom w:val="none" w:sz="0" w:space="0" w:color="auto"/>
            <w:right w:val="none" w:sz="0" w:space="0" w:color="auto"/>
          </w:divBdr>
        </w:div>
        <w:div w:id="2014643406">
          <w:marLeft w:val="0"/>
          <w:marRight w:val="0"/>
          <w:marTop w:val="0"/>
          <w:marBottom w:val="0"/>
          <w:divBdr>
            <w:top w:val="none" w:sz="0" w:space="0" w:color="auto"/>
            <w:left w:val="none" w:sz="0" w:space="0" w:color="auto"/>
            <w:bottom w:val="none" w:sz="0" w:space="0" w:color="auto"/>
            <w:right w:val="none" w:sz="0" w:space="0" w:color="auto"/>
          </w:divBdr>
        </w:div>
        <w:div w:id="1628972131">
          <w:marLeft w:val="0"/>
          <w:marRight w:val="0"/>
          <w:marTop w:val="0"/>
          <w:marBottom w:val="0"/>
          <w:divBdr>
            <w:top w:val="none" w:sz="0" w:space="0" w:color="auto"/>
            <w:left w:val="none" w:sz="0" w:space="0" w:color="auto"/>
            <w:bottom w:val="none" w:sz="0" w:space="0" w:color="auto"/>
            <w:right w:val="none" w:sz="0" w:space="0" w:color="auto"/>
          </w:divBdr>
        </w:div>
        <w:div w:id="1861700493">
          <w:marLeft w:val="0"/>
          <w:marRight w:val="0"/>
          <w:marTop w:val="0"/>
          <w:marBottom w:val="0"/>
          <w:divBdr>
            <w:top w:val="none" w:sz="0" w:space="0" w:color="auto"/>
            <w:left w:val="none" w:sz="0" w:space="0" w:color="auto"/>
            <w:bottom w:val="none" w:sz="0" w:space="0" w:color="auto"/>
            <w:right w:val="none" w:sz="0" w:space="0" w:color="auto"/>
          </w:divBdr>
        </w:div>
        <w:div w:id="1837988032">
          <w:marLeft w:val="0"/>
          <w:marRight w:val="0"/>
          <w:marTop w:val="0"/>
          <w:marBottom w:val="0"/>
          <w:divBdr>
            <w:top w:val="none" w:sz="0" w:space="0" w:color="auto"/>
            <w:left w:val="none" w:sz="0" w:space="0" w:color="auto"/>
            <w:bottom w:val="none" w:sz="0" w:space="0" w:color="auto"/>
            <w:right w:val="none" w:sz="0" w:space="0" w:color="auto"/>
          </w:divBdr>
        </w:div>
        <w:div w:id="161244877">
          <w:marLeft w:val="0"/>
          <w:marRight w:val="0"/>
          <w:marTop w:val="0"/>
          <w:marBottom w:val="0"/>
          <w:divBdr>
            <w:top w:val="none" w:sz="0" w:space="0" w:color="auto"/>
            <w:left w:val="none" w:sz="0" w:space="0" w:color="auto"/>
            <w:bottom w:val="none" w:sz="0" w:space="0" w:color="auto"/>
            <w:right w:val="none" w:sz="0" w:space="0" w:color="auto"/>
          </w:divBdr>
        </w:div>
        <w:div w:id="1920603200">
          <w:marLeft w:val="0"/>
          <w:marRight w:val="0"/>
          <w:marTop w:val="0"/>
          <w:marBottom w:val="0"/>
          <w:divBdr>
            <w:top w:val="none" w:sz="0" w:space="0" w:color="auto"/>
            <w:left w:val="none" w:sz="0" w:space="0" w:color="auto"/>
            <w:bottom w:val="none" w:sz="0" w:space="0" w:color="auto"/>
            <w:right w:val="none" w:sz="0" w:space="0" w:color="auto"/>
          </w:divBdr>
        </w:div>
      </w:divsChild>
    </w:div>
    <w:div w:id="1498183367">
      <w:bodyDiv w:val="1"/>
      <w:marLeft w:val="0"/>
      <w:marRight w:val="0"/>
      <w:marTop w:val="0"/>
      <w:marBottom w:val="0"/>
      <w:divBdr>
        <w:top w:val="none" w:sz="0" w:space="0" w:color="auto"/>
        <w:left w:val="none" w:sz="0" w:space="0" w:color="auto"/>
        <w:bottom w:val="none" w:sz="0" w:space="0" w:color="auto"/>
        <w:right w:val="none" w:sz="0" w:space="0" w:color="auto"/>
      </w:divBdr>
    </w:div>
    <w:div w:id="1502164828">
      <w:bodyDiv w:val="1"/>
      <w:marLeft w:val="0"/>
      <w:marRight w:val="0"/>
      <w:marTop w:val="0"/>
      <w:marBottom w:val="0"/>
      <w:divBdr>
        <w:top w:val="none" w:sz="0" w:space="0" w:color="auto"/>
        <w:left w:val="none" w:sz="0" w:space="0" w:color="auto"/>
        <w:bottom w:val="none" w:sz="0" w:space="0" w:color="auto"/>
        <w:right w:val="none" w:sz="0" w:space="0" w:color="auto"/>
      </w:divBdr>
    </w:div>
    <w:div w:id="1564292736">
      <w:bodyDiv w:val="1"/>
      <w:marLeft w:val="0"/>
      <w:marRight w:val="0"/>
      <w:marTop w:val="0"/>
      <w:marBottom w:val="0"/>
      <w:divBdr>
        <w:top w:val="none" w:sz="0" w:space="0" w:color="auto"/>
        <w:left w:val="none" w:sz="0" w:space="0" w:color="auto"/>
        <w:bottom w:val="none" w:sz="0" w:space="0" w:color="auto"/>
        <w:right w:val="none" w:sz="0" w:space="0" w:color="auto"/>
      </w:divBdr>
      <w:divsChild>
        <w:div w:id="1444761761">
          <w:marLeft w:val="0"/>
          <w:marRight w:val="0"/>
          <w:marTop w:val="0"/>
          <w:marBottom w:val="0"/>
          <w:divBdr>
            <w:top w:val="none" w:sz="0" w:space="0" w:color="auto"/>
            <w:left w:val="none" w:sz="0" w:space="0" w:color="auto"/>
            <w:bottom w:val="none" w:sz="0" w:space="0" w:color="auto"/>
            <w:right w:val="none" w:sz="0" w:space="0" w:color="auto"/>
          </w:divBdr>
          <w:divsChild>
            <w:div w:id="1702248324">
              <w:marLeft w:val="0"/>
              <w:marRight w:val="0"/>
              <w:marTop w:val="300"/>
              <w:marBottom w:val="300"/>
              <w:divBdr>
                <w:top w:val="none" w:sz="0" w:space="0" w:color="auto"/>
                <w:left w:val="none" w:sz="0" w:space="0" w:color="auto"/>
                <w:bottom w:val="none" w:sz="0" w:space="0" w:color="auto"/>
                <w:right w:val="none" w:sz="0" w:space="0" w:color="auto"/>
              </w:divBdr>
              <w:divsChild>
                <w:div w:id="1673795858">
                  <w:marLeft w:val="0"/>
                  <w:marRight w:val="0"/>
                  <w:marTop w:val="0"/>
                  <w:marBottom w:val="0"/>
                  <w:divBdr>
                    <w:top w:val="none" w:sz="0" w:space="0" w:color="auto"/>
                    <w:left w:val="none" w:sz="0" w:space="0" w:color="auto"/>
                    <w:bottom w:val="none" w:sz="0" w:space="0" w:color="auto"/>
                    <w:right w:val="none" w:sz="0" w:space="0" w:color="auto"/>
                  </w:divBdr>
                  <w:divsChild>
                    <w:div w:id="629020342">
                      <w:marLeft w:val="0"/>
                      <w:marRight w:val="0"/>
                      <w:marTop w:val="0"/>
                      <w:marBottom w:val="0"/>
                      <w:divBdr>
                        <w:top w:val="none" w:sz="0" w:space="0" w:color="auto"/>
                        <w:left w:val="none" w:sz="0" w:space="0" w:color="auto"/>
                        <w:bottom w:val="none" w:sz="0" w:space="0" w:color="auto"/>
                        <w:right w:val="none" w:sz="0" w:space="0" w:color="auto"/>
                      </w:divBdr>
                      <w:divsChild>
                        <w:div w:id="1224560259">
                          <w:marLeft w:val="0"/>
                          <w:marRight w:val="0"/>
                          <w:marTop w:val="0"/>
                          <w:marBottom w:val="0"/>
                          <w:divBdr>
                            <w:top w:val="none" w:sz="0" w:space="0" w:color="auto"/>
                            <w:left w:val="none" w:sz="0" w:space="0" w:color="auto"/>
                            <w:bottom w:val="none" w:sz="0" w:space="0" w:color="auto"/>
                            <w:right w:val="none" w:sz="0" w:space="0" w:color="auto"/>
                          </w:divBdr>
                          <w:divsChild>
                            <w:div w:id="318777482">
                              <w:marLeft w:val="0"/>
                              <w:marRight w:val="0"/>
                              <w:marTop w:val="0"/>
                              <w:marBottom w:val="0"/>
                              <w:divBdr>
                                <w:top w:val="none" w:sz="0" w:space="0" w:color="auto"/>
                                <w:left w:val="none" w:sz="0" w:space="0" w:color="auto"/>
                                <w:bottom w:val="none" w:sz="0" w:space="0" w:color="auto"/>
                                <w:right w:val="none" w:sz="0" w:space="0" w:color="auto"/>
                              </w:divBdr>
                              <w:divsChild>
                                <w:div w:id="544487535">
                                  <w:marLeft w:val="150"/>
                                  <w:marRight w:val="15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1209641">
      <w:bodyDiv w:val="1"/>
      <w:marLeft w:val="0"/>
      <w:marRight w:val="0"/>
      <w:marTop w:val="0"/>
      <w:marBottom w:val="0"/>
      <w:divBdr>
        <w:top w:val="none" w:sz="0" w:space="0" w:color="auto"/>
        <w:left w:val="none" w:sz="0" w:space="0" w:color="auto"/>
        <w:bottom w:val="none" w:sz="0" w:space="0" w:color="auto"/>
        <w:right w:val="none" w:sz="0" w:space="0" w:color="auto"/>
      </w:divBdr>
    </w:div>
    <w:div w:id="1676111666">
      <w:bodyDiv w:val="1"/>
      <w:marLeft w:val="0"/>
      <w:marRight w:val="0"/>
      <w:marTop w:val="0"/>
      <w:marBottom w:val="0"/>
      <w:divBdr>
        <w:top w:val="none" w:sz="0" w:space="0" w:color="auto"/>
        <w:left w:val="none" w:sz="0" w:space="0" w:color="auto"/>
        <w:bottom w:val="none" w:sz="0" w:space="0" w:color="auto"/>
        <w:right w:val="none" w:sz="0" w:space="0" w:color="auto"/>
      </w:divBdr>
    </w:div>
    <w:div w:id="1749494981">
      <w:bodyDiv w:val="1"/>
      <w:marLeft w:val="0"/>
      <w:marRight w:val="0"/>
      <w:marTop w:val="0"/>
      <w:marBottom w:val="0"/>
      <w:divBdr>
        <w:top w:val="none" w:sz="0" w:space="0" w:color="auto"/>
        <w:left w:val="none" w:sz="0" w:space="0" w:color="auto"/>
        <w:bottom w:val="none" w:sz="0" w:space="0" w:color="auto"/>
        <w:right w:val="none" w:sz="0" w:space="0" w:color="auto"/>
      </w:divBdr>
    </w:div>
    <w:div w:id="1756054394">
      <w:bodyDiv w:val="1"/>
      <w:marLeft w:val="0"/>
      <w:marRight w:val="0"/>
      <w:marTop w:val="0"/>
      <w:marBottom w:val="0"/>
      <w:divBdr>
        <w:top w:val="none" w:sz="0" w:space="0" w:color="auto"/>
        <w:left w:val="none" w:sz="0" w:space="0" w:color="auto"/>
        <w:bottom w:val="none" w:sz="0" w:space="0" w:color="auto"/>
        <w:right w:val="none" w:sz="0" w:space="0" w:color="auto"/>
      </w:divBdr>
      <w:divsChild>
        <w:div w:id="1147892440">
          <w:marLeft w:val="0"/>
          <w:marRight w:val="0"/>
          <w:marTop w:val="0"/>
          <w:marBottom w:val="0"/>
          <w:divBdr>
            <w:top w:val="none" w:sz="0" w:space="0" w:color="auto"/>
            <w:left w:val="none" w:sz="0" w:space="0" w:color="auto"/>
            <w:bottom w:val="none" w:sz="0" w:space="0" w:color="auto"/>
            <w:right w:val="none" w:sz="0" w:space="0" w:color="auto"/>
          </w:divBdr>
        </w:div>
        <w:div w:id="2090232677">
          <w:marLeft w:val="0"/>
          <w:marRight w:val="0"/>
          <w:marTop w:val="0"/>
          <w:marBottom w:val="0"/>
          <w:divBdr>
            <w:top w:val="none" w:sz="0" w:space="0" w:color="auto"/>
            <w:left w:val="none" w:sz="0" w:space="0" w:color="auto"/>
            <w:bottom w:val="none" w:sz="0" w:space="0" w:color="auto"/>
            <w:right w:val="none" w:sz="0" w:space="0" w:color="auto"/>
          </w:divBdr>
        </w:div>
        <w:div w:id="613369591">
          <w:marLeft w:val="0"/>
          <w:marRight w:val="0"/>
          <w:marTop w:val="0"/>
          <w:marBottom w:val="0"/>
          <w:divBdr>
            <w:top w:val="none" w:sz="0" w:space="0" w:color="auto"/>
            <w:left w:val="none" w:sz="0" w:space="0" w:color="auto"/>
            <w:bottom w:val="none" w:sz="0" w:space="0" w:color="auto"/>
            <w:right w:val="none" w:sz="0" w:space="0" w:color="auto"/>
          </w:divBdr>
        </w:div>
        <w:div w:id="219904994">
          <w:marLeft w:val="0"/>
          <w:marRight w:val="0"/>
          <w:marTop w:val="0"/>
          <w:marBottom w:val="0"/>
          <w:divBdr>
            <w:top w:val="none" w:sz="0" w:space="0" w:color="auto"/>
            <w:left w:val="none" w:sz="0" w:space="0" w:color="auto"/>
            <w:bottom w:val="none" w:sz="0" w:space="0" w:color="auto"/>
            <w:right w:val="none" w:sz="0" w:space="0" w:color="auto"/>
          </w:divBdr>
        </w:div>
        <w:div w:id="814838661">
          <w:marLeft w:val="0"/>
          <w:marRight w:val="0"/>
          <w:marTop w:val="0"/>
          <w:marBottom w:val="0"/>
          <w:divBdr>
            <w:top w:val="none" w:sz="0" w:space="0" w:color="auto"/>
            <w:left w:val="none" w:sz="0" w:space="0" w:color="auto"/>
            <w:bottom w:val="none" w:sz="0" w:space="0" w:color="auto"/>
            <w:right w:val="none" w:sz="0" w:space="0" w:color="auto"/>
          </w:divBdr>
        </w:div>
      </w:divsChild>
    </w:div>
    <w:div w:id="1813862517">
      <w:bodyDiv w:val="1"/>
      <w:marLeft w:val="0"/>
      <w:marRight w:val="0"/>
      <w:marTop w:val="0"/>
      <w:marBottom w:val="0"/>
      <w:divBdr>
        <w:top w:val="none" w:sz="0" w:space="0" w:color="auto"/>
        <w:left w:val="none" w:sz="0" w:space="0" w:color="auto"/>
        <w:bottom w:val="none" w:sz="0" w:space="0" w:color="auto"/>
        <w:right w:val="none" w:sz="0" w:space="0" w:color="auto"/>
      </w:divBdr>
      <w:divsChild>
        <w:div w:id="1620187734">
          <w:marLeft w:val="0"/>
          <w:marRight w:val="0"/>
          <w:marTop w:val="100"/>
          <w:marBottom w:val="100"/>
          <w:divBdr>
            <w:top w:val="none" w:sz="0" w:space="0" w:color="auto"/>
            <w:left w:val="none" w:sz="0" w:space="0" w:color="auto"/>
            <w:bottom w:val="none" w:sz="0" w:space="0" w:color="auto"/>
            <w:right w:val="none" w:sz="0" w:space="0" w:color="auto"/>
          </w:divBdr>
          <w:divsChild>
            <w:div w:id="133433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514178">
      <w:bodyDiv w:val="1"/>
      <w:marLeft w:val="0"/>
      <w:marRight w:val="0"/>
      <w:marTop w:val="167"/>
      <w:marBottom w:val="167"/>
      <w:divBdr>
        <w:top w:val="none" w:sz="0" w:space="0" w:color="auto"/>
        <w:left w:val="none" w:sz="0" w:space="0" w:color="auto"/>
        <w:bottom w:val="none" w:sz="0" w:space="0" w:color="auto"/>
        <w:right w:val="none" w:sz="0" w:space="0" w:color="auto"/>
      </w:divBdr>
      <w:divsChild>
        <w:div w:id="1455907470">
          <w:marLeft w:val="0"/>
          <w:marRight w:val="0"/>
          <w:marTop w:val="0"/>
          <w:marBottom w:val="0"/>
          <w:divBdr>
            <w:top w:val="none" w:sz="0" w:space="0" w:color="auto"/>
            <w:left w:val="none" w:sz="0" w:space="0" w:color="auto"/>
            <w:bottom w:val="none" w:sz="0" w:space="0" w:color="auto"/>
            <w:right w:val="none" w:sz="0" w:space="0" w:color="auto"/>
          </w:divBdr>
          <w:divsChild>
            <w:div w:id="11265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556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hyperlink" Target="https://fortress.wa.gov/ecy/publications/publications/1010039.pdf" TargetMode="External"/><Relationship Id="rId39" Type="http://schemas.openxmlformats.org/officeDocument/2006/relationships/hyperlink" Target="http://wdfw.wa.gov/living/landscaping/index.html" TargetMode="Externa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hyperlink" Target="http://www.pcei.org/" TargetMode="External"/><Relationship Id="rId42"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hyperlink" Target="http://farm.ewg.org/top_recips.php?fips=53075&amp;progcode=total_cr&amp;page=15&amp;yr=2012" TargetMode="External"/><Relationship Id="rId33" Type="http://schemas.openxmlformats.org/officeDocument/2006/relationships/hyperlink" Target="http://scc.wa.gov/crep/" TargetMode="External"/><Relationship Id="rId38" Type="http://schemas.openxmlformats.org/officeDocument/2006/relationships/hyperlink" Target="http://wdfw.wa.gov/living/backyard/"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hyperlink" Target="http://www.palousecd.org/default.htm" TargetMode="External"/><Relationship Id="rId41"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png"/><Relationship Id="rId32" Type="http://schemas.openxmlformats.org/officeDocument/2006/relationships/hyperlink" Target="http://www.pinecreekcd.com/" TargetMode="External"/><Relationship Id="rId37" Type="http://schemas.openxmlformats.org/officeDocument/2006/relationships/hyperlink" Target="http://www.palouseprairie.org/ppflandscaping.html" TargetMode="External"/><Relationship Id="rId40" Type="http://schemas.openxmlformats.org/officeDocument/2006/relationships/hyperlink" Target="http://www.nwcb.wa.gov/publications/EasternFieldGuide2009.pdf"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hyperlink" Target="https://fortress.wa.gov/ecy/publications/SummaryPages/1310020.html" TargetMode="External"/><Relationship Id="rId36" Type="http://schemas.openxmlformats.org/officeDocument/2006/relationships/hyperlink" Target="http://www.nwcb.wa.gov/publications/Eastern_Garden_Wise.pdf" TargetMode="External"/><Relationship Id="rId10" Type="http://schemas.openxmlformats.org/officeDocument/2006/relationships/image" Target="media/image3.jpeg"/><Relationship Id="rId19" Type="http://schemas.openxmlformats.org/officeDocument/2006/relationships/header" Target="header4.xml"/><Relationship Id="rId31" Type="http://schemas.openxmlformats.org/officeDocument/2006/relationships/hyperlink" Target="http://www.whitmancd.org/" TargetMode="External"/><Relationship Id="rId44" Type="http://schemas.openxmlformats.org/officeDocument/2006/relationships/header" Target="header9.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footer" Target="footer5.xml"/><Relationship Id="rId27" Type="http://schemas.openxmlformats.org/officeDocument/2006/relationships/hyperlink" Target="http://www.ecy.wa.gov/programs/wq/tmdl/palouse/BacteriaTMDL.html" TargetMode="External"/><Relationship Id="rId30" Type="http://schemas.openxmlformats.org/officeDocument/2006/relationships/hyperlink" Target="http://www.prlcd.org/" TargetMode="External"/><Relationship Id="rId35" Type="http://schemas.openxmlformats.org/officeDocument/2006/relationships/hyperlink" Target="http://www.nrcs.usda.gov/wps/portal/nrcs/detail/national/programs/easements/acep/?cid=stelprdb1242695" TargetMode="External"/><Relationship Id="rId43" Type="http://schemas.openxmlformats.org/officeDocument/2006/relationships/footer" Target="footer6.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www.ecy.wa.gov/programs/sea/sma/guidelines/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ul99</b:Tag>
    <b:SourceType>Report</b:SourceType>
    <b:Guid>{19BF5AEF-C902-489D-B85C-E45600E959C7}</b:Guid>
    <b:Author>
      <b:Author>
        <b:NameList>
          <b:Person>
            <b:Last>Pullman</b:Last>
            <b:First>City</b:First>
            <b:Middle>of</b:Middle>
          </b:Person>
        </b:NameList>
      </b:Author>
    </b:Author>
    <b:Title>Comprehensive Plan for the City of Pullman</b:Title>
    <b:Year>1999</b:Year>
    <b:RefOrder>1</b:RefOrder>
  </b:Source>
</b:Sources>
</file>

<file path=customXml/itemProps1.xml><?xml version="1.0" encoding="utf-8"?>
<ds:datastoreItem xmlns:ds="http://schemas.openxmlformats.org/officeDocument/2006/customXml" ds:itemID="{D77F5EBD-94C1-4FA5-A5A3-7BDA21A0C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7</TotalTime>
  <Pages>48</Pages>
  <Words>13949</Words>
  <Characters>110384</Characters>
  <Application>Microsoft Office Word</Application>
  <DocSecurity>0</DocSecurity>
  <Lines>919</Lines>
  <Paragraphs>248</Paragraphs>
  <ScaleCrop>false</ScaleCrop>
  <HeadingPairs>
    <vt:vector size="2" baseType="variant">
      <vt:variant>
        <vt:lpstr>Title</vt:lpstr>
      </vt:variant>
      <vt:variant>
        <vt:i4>1</vt:i4>
      </vt:variant>
    </vt:vector>
  </HeadingPairs>
  <TitlesOfParts>
    <vt:vector size="1" baseType="lpstr">
      <vt:lpstr>Shoreline Restoration Plan</vt:lpstr>
    </vt:vector>
  </TitlesOfParts>
  <Company>The Water Shed Company</Company>
  <LinksUpToDate>false</LinksUpToDate>
  <CharactersWithSpaces>124085</CharactersWithSpaces>
  <SharedDoc>false</SharedDoc>
  <HLinks>
    <vt:vector size="594" baseType="variant">
      <vt:variant>
        <vt:i4>7078013</vt:i4>
      </vt:variant>
      <vt:variant>
        <vt:i4>528</vt:i4>
      </vt:variant>
      <vt:variant>
        <vt:i4>0</vt:i4>
      </vt:variant>
      <vt:variant>
        <vt:i4>5</vt:i4>
      </vt:variant>
      <vt:variant>
        <vt:lpwstr>http://www.ecy.wa.gov/programs/sea/shorelines/smp/handbook/Chapter4.pdf</vt:lpwstr>
      </vt:variant>
      <vt:variant>
        <vt:lpwstr/>
      </vt:variant>
      <vt:variant>
        <vt:i4>3276839</vt:i4>
      </vt:variant>
      <vt:variant>
        <vt:i4>525</vt:i4>
      </vt:variant>
      <vt:variant>
        <vt:i4>0</vt:i4>
      </vt:variant>
      <vt:variant>
        <vt:i4>5</vt:i4>
      </vt:variant>
      <vt:variant>
        <vt:lpwstr>http://www.ybfwrb.org/other-sources-of-project-funding/</vt:lpwstr>
      </vt:variant>
      <vt:variant>
        <vt:lpwstr/>
      </vt:variant>
      <vt:variant>
        <vt:i4>1310788</vt:i4>
      </vt:variant>
      <vt:variant>
        <vt:i4>522</vt:i4>
      </vt:variant>
      <vt:variant>
        <vt:i4>0</vt:i4>
      </vt:variant>
      <vt:variant>
        <vt:i4>5</vt:i4>
      </vt:variant>
      <vt:variant>
        <vt:lpwstr>http://www.bentoncd.org/library.aspx</vt:lpwstr>
      </vt:variant>
      <vt:variant>
        <vt:lpwstr/>
      </vt:variant>
      <vt:variant>
        <vt:i4>1245252</vt:i4>
      </vt:variant>
      <vt:variant>
        <vt:i4>519</vt:i4>
      </vt:variant>
      <vt:variant>
        <vt:i4>0</vt:i4>
      </vt:variant>
      <vt:variant>
        <vt:i4>5</vt:i4>
      </vt:variant>
      <vt:variant>
        <vt:lpwstr>http://www.nwcb.wa.gov/publications/EasternFieldGuide2009.pdf</vt:lpwstr>
      </vt:variant>
      <vt:variant>
        <vt:lpwstr/>
      </vt:variant>
      <vt:variant>
        <vt:i4>5570570</vt:i4>
      </vt:variant>
      <vt:variant>
        <vt:i4>516</vt:i4>
      </vt:variant>
      <vt:variant>
        <vt:i4>0</vt:i4>
      </vt:variant>
      <vt:variant>
        <vt:i4>5</vt:i4>
      </vt:variant>
      <vt:variant>
        <vt:lpwstr>http://wdfw.wa.gov/living/landscaping/index.html</vt:lpwstr>
      </vt:variant>
      <vt:variant>
        <vt:lpwstr/>
      </vt:variant>
      <vt:variant>
        <vt:i4>3145838</vt:i4>
      </vt:variant>
      <vt:variant>
        <vt:i4>513</vt:i4>
      </vt:variant>
      <vt:variant>
        <vt:i4>0</vt:i4>
      </vt:variant>
      <vt:variant>
        <vt:i4>5</vt:i4>
      </vt:variant>
      <vt:variant>
        <vt:lpwstr>http://wdfw.wa.gov/living/backyard/</vt:lpwstr>
      </vt:variant>
      <vt:variant>
        <vt:lpwstr/>
      </vt:variant>
      <vt:variant>
        <vt:i4>5701632</vt:i4>
      </vt:variant>
      <vt:variant>
        <vt:i4>510</vt:i4>
      </vt:variant>
      <vt:variant>
        <vt:i4>0</vt:i4>
      </vt:variant>
      <vt:variant>
        <vt:i4>5</vt:i4>
      </vt:variant>
      <vt:variant>
        <vt:lpwstr>http://www.nwcb.wa.gov/publications/Eastern_Garden_Wise.pdf</vt:lpwstr>
      </vt:variant>
      <vt:variant>
        <vt:lpwstr/>
      </vt:variant>
      <vt:variant>
        <vt:i4>5373981</vt:i4>
      </vt:variant>
      <vt:variant>
        <vt:i4>507</vt:i4>
      </vt:variant>
      <vt:variant>
        <vt:i4>0</vt:i4>
      </vt:variant>
      <vt:variant>
        <vt:i4>5</vt:i4>
      </vt:variant>
      <vt:variant>
        <vt:lpwstr>http://midcolumbiarfeg.com/wp-content/uploads/2011/02/Yakima_Benton_Co.pdf</vt:lpwstr>
      </vt:variant>
      <vt:variant>
        <vt:lpwstr/>
      </vt:variant>
      <vt:variant>
        <vt:i4>3276846</vt:i4>
      </vt:variant>
      <vt:variant>
        <vt:i4>504</vt:i4>
      </vt:variant>
      <vt:variant>
        <vt:i4>0</vt:i4>
      </vt:variant>
      <vt:variant>
        <vt:i4>5</vt:i4>
      </vt:variant>
      <vt:variant>
        <vt:lpwstr>http://www.ducks.org/Washington</vt:lpwstr>
      </vt:variant>
      <vt:variant>
        <vt:lpwstr/>
      </vt:variant>
      <vt:variant>
        <vt:i4>6553711</vt:i4>
      </vt:variant>
      <vt:variant>
        <vt:i4>501</vt:i4>
      </vt:variant>
      <vt:variant>
        <vt:i4>0</vt:i4>
      </vt:variant>
      <vt:variant>
        <vt:i4>5</vt:i4>
      </vt:variant>
      <vt:variant>
        <vt:lpwstr>http://troutunlimitedwashington.org/index.html</vt:lpwstr>
      </vt:variant>
      <vt:variant>
        <vt:lpwstr/>
      </vt:variant>
      <vt:variant>
        <vt:i4>3014689</vt:i4>
      </vt:variant>
      <vt:variant>
        <vt:i4>498</vt:i4>
      </vt:variant>
      <vt:variant>
        <vt:i4>0</vt:i4>
      </vt:variant>
      <vt:variant>
        <vt:i4>5</vt:i4>
      </vt:variant>
      <vt:variant>
        <vt:lpwstr>http://tapteal.org/</vt:lpwstr>
      </vt:variant>
      <vt:variant>
        <vt:lpwstr/>
      </vt:variant>
      <vt:variant>
        <vt:i4>5242893</vt:i4>
      </vt:variant>
      <vt:variant>
        <vt:i4>495</vt:i4>
      </vt:variant>
      <vt:variant>
        <vt:i4>0</vt:i4>
      </vt:variant>
      <vt:variant>
        <vt:i4>5</vt:i4>
      </vt:variant>
      <vt:variant>
        <vt:lpwstr>http://www.rrosn.org/</vt:lpwstr>
      </vt:variant>
      <vt:variant>
        <vt:lpwstr/>
      </vt:variant>
      <vt:variant>
        <vt:i4>4784196</vt:i4>
      </vt:variant>
      <vt:variant>
        <vt:i4>492</vt:i4>
      </vt:variant>
      <vt:variant>
        <vt:i4>0</vt:i4>
      </vt:variant>
      <vt:variant>
        <vt:i4>5</vt:i4>
      </vt:variant>
      <vt:variant>
        <vt:lpwstr>http://oscbf.org/</vt:lpwstr>
      </vt:variant>
      <vt:variant>
        <vt:lpwstr/>
      </vt:variant>
      <vt:variant>
        <vt:i4>5373981</vt:i4>
      </vt:variant>
      <vt:variant>
        <vt:i4>489</vt:i4>
      </vt:variant>
      <vt:variant>
        <vt:i4>0</vt:i4>
      </vt:variant>
      <vt:variant>
        <vt:i4>5</vt:i4>
      </vt:variant>
      <vt:variant>
        <vt:lpwstr>http://www.lowercolumbiabasinaudubon.org/</vt:lpwstr>
      </vt:variant>
      <vt:variant>
        <vt:lpwstr/>
      </vt:variant>
      <vt:variant>
        <vt:i4>6422647</vt:i4>
      </vt:variant>
      <vt:variant>
        <vt:i4>486</vt:i4>
      </vt:variant>
      <vt:variant>
        <vt:i4>0</vt:i4>
      </vt:variant>
      <vt:variant>
        <vt:i4>5</vt:i4>
      </vt:variant>
      <vt:variant>
        <vt:lpwstr>http://www.nrcs.usda.gov/wps/portal/nrcs/main/national/programs/easements/wetlands/</vt:lpwstr>
      </vt:variant>
      <vt:variant>
        <vt:lpwstr/>
      </vt:variant>
      <vt:variant>
        <vt:i4>3407933</vt:i4>
      </vt:variant>
      <vt:variant>
        <vt:i4>483</vt:i4>
      </vt:variant>
      <vt:variant>
        <vt:i4>0</vt:i4>
      </vt:variant>
      <vt:variant>
        <vt:i4>5</vt:i4>
      </vt:variant>
      <vt:variant>
        <vt:lpwstr>http://midcolumbiarfeg.com/</vt:lpwstr>
      </vt:variant>
      <vt:variant>
        <vt:lpwstr/>
      </vt:variant>
      <vt:variant>
        <vt:i4>4784230</vt:i4>
      </vt:variant>
      <vt:variant>
        <vt:i4>480</vt:i4>
      </vt:variant>
      <vt:variant>
        <vt:i4>0</vt:i4>
      </vt:variant>
      <vt:variant>
        <vt:i4>5</vt:i4>
      </vt:variant>
      <vt:variant>
        <vt:lpwstr>http://hws.ekosystem.us/prun.aspx?p=Page_89901fef-078a-47c8-9c7b-f3c0c259700a&amp;sid=310</vt:lpwstr>
      </vt:variant>
      <vt:variant>
        <vt:lpwstr/>
      </vt:variant>
      <vt:variant>
        <vt:i4>5767235</vt:i4>
      </vt:variant>
      <vt:variant>
        <vt:i4>477</vt:i4>
      </vt:variant>
      <vt:variant>
        <vt:i4>0</vt:i4>
      </vt:variant>
      <vt:variant>
        <vt:i4>5</vt:i4>
      </vt:variant>
      <vt:variant>
        <vt:lpwstr>http://www.bentoncd.org/</vt:lpwstr>
      </vt:variant>
      <vt:variant>
        <vt:lpwstr/>
      </vt:variant>
      <vt:variant>
        <vt:i4>1179670</vt:i4>
      </vt:variant>
      <vt:variant>
        <vt:i4>474</vt:i4>
      </vt:variant>
      <vt:variant>
        <vt:i4>0</vt:i4>
      </vt:variant>
      <vt:variant>
        <vt:i4>5</vt:i4>
      </vt:variant>
      <vt:variant>
        <vt:lpwstr>http://yakamafish-nsn.gov/restore</vt:lpwstr>
      </vt:variant>
      <vt:variant>
        <vt:lpwstr/>
      </vt:variant>
      <vt:variant>
        <vt:i4>3473455</vt:i4>
      </vt:variant>
      <vt:variant>
        <vt:i4>471</vt:i4>
      </vt:variant>
      <vt:variant>
        <vt:i4>0</vt:i4>
      </vt:variant>
      <vt:variant>
        <vt:i4>5</vt:i4>
      </vt:variant>
      <vt:variant>
        <vt:lpwstr>http://www.ybfwrb.org/</vt:lpwstr>
      </vt:variant>
      <vt:variant>
        <vt:lpwstr/>
      </vt:variant>
      <vt:variant>
        <vt:i4>1900619</vt:i4>
      </vt:variant>
      <vt:variant>
        <vt:i4>468</vt:i4>
      </vt:variant>
      <vt:variant>
        <vt:i4>0</vt:i4>
      </vt:variant>
      <vt:variant>
        <vt:i4>5</vt:i4>
      </vt:variant>
      <vt:variant>
        <vt:lpwstr>http://www.nwcouncil.org/fw/</vt:lpwstr>
      </vt:variant>
      <vt:variant>
        <vt:lpwstr/>
      </vt:variant>
      <vt:variant>
        <vt:i4>7995429</vt:i4>
      </vt:variant>
      <vt:variant>
        <vt:i4>465</vt:i4>
      </vt:variant>
      <vt:variant>
        <vt:i4>0</vt:i4>
      </vt:variant>
      <vt:variant>
        <vt:i4>5</vt:i4>
      </vt:variant>
      <vt:variant>
        <vt:lpwstr>http://waconnect.paladinpanoramic.com/Project/320/14895</vt:lpwstr>
      </vt:variant>
      <vt:variant>
        <vt:lpwstr/>
      </vt:variant>
      <vt:variant>
        <vt:i4>7405615</vt:i4>
      </vt:variant>
      <vt:variant>
        <vt:i4>462</vt:i4>
      </vt:variant>
      <vt:variant>
        <vt:i4>0</vt:i4>
      </vt:variant>
      <vt:variant>
        <vt:i4>5</vt:i4>
      </vt:variant>
      <vt:variant>
        <vt:lpwstr>http://waconnect.paladinpanoramic.com/Project/320/3701</vt:lpwstr>
      </vt:variant>
      <vt:variant>
        <vt:lpwstr/>
      </vt:variant>
      <vt:variant>
        <vt:i4>1048628</vt:i4>
      </vt:variant>
      <vt:variant>
        <vt:i4>455</vt:i4>
      </vt:variant>
      <vt:variant>
        <vt:i4>0</vt:i4>
      </vt:variant>
      <vt:variant>
        <vt:i4>5</vt:i4>
      </vt:variant>
      <vt:variant>
        <vt:lpwstr/>
      </vt:variant>
      <vt:variant>
        <vt:lpwstr>_Toc359590777</vt:lpwstr>
      </vt:variant>
      <vt:variant>
        <vt:i4>1048628</vt:i4>
      </vt:variant>
      <vt:variant>
        <vt:i4>449</vt:i4>
      </vt:variant>
      <vt:variant>
        <vt:i4>0</vt:i4>
      </vt:variant>
      <vt:variant>
        <vt:i4>5</vt:i4>
      </vt:variant>
      <vt:variant>
        <vt:lpwstr/>
      </vt:variant>
      <vt:variant>
        <vt:lpwstr>_Toc359590776</vt:lpwstr>
      </vt:variant>
      <vt:variant>
        <vt:i4>1114164</vt:i4>
      </vt:variant>
      <vt:variant>
        <vt:i4>440</vt:i4>
      </vt:variant>
      <vt:variant>
        <vt:i4>0</vt:i4>
      </vt:variant>
      <vt:variant>
        <vt:i4>5</vt:i4>
      </vt:variant>
      <vt:variant>
        <vt:lpwstr/>
      </vt:variant>
      <vt:variant>
        <vt:lpwstr>_Toc359590761</vt:lpwstr>
      </vt:variant>
      <vt:variant>
        <vt:i4>1114164</vt:i4>
      </vt:variant>
      <vt:variant>
        <vt:i4>434</vt:i4>
      </vt:variant>
      <vt:variant>
        <vt:i4>0</vt:i4>
      </vt:variant>
      <vt:variant>
        <vt:i4>5</vt:i4>
      </vt:variant>
      <vt:variant>
        <vt:lpwstr/>
      </vt:variant>
      <vt:variant>
        <vt:lpwstr>_Toc359590760</vt:lpwstr>
      </vt:variant>
      <vt:variant>
        <vt:i4>1179700</vt:i4>
      </vt:variant>
      <vt:variant>
        <vt:i4>428</vt:i4>
      </vt:variant>
      <vt:variant>
        <vt:i4>0</vt:i4>
      </vt:variant>
      <vt:variant>
        <vt:i4>5</vt:i4>
      </vt:variant>
      <vt:variant>
        <vt:lpwstr/>
      </vt:variant>
      <vt:variant>
        <vt:lpwstr>_Toc359590759</vt:lpwstr>
      </vt:variant>
      <vt:variant>
        <vt:i4>1179700</vt:i4>
      </vt:variant>
      <vt:variant>
        <vt:i4>422</vt:i4>
      </vt:variant>
      <vt:variant>
        <vt:i4>0</vt:i4>
      </vt:variant>
      <vt:variant>
        <vt:i4>5</vt:i4>
      </vt:variant>
      <vt:variant>
        <vt:lpwstr/>
      </vt:variant>
      <vt:variant>
        <vt:lpwstr>_Toc359590758</vt:lpwstr>
      </vt:variant>
      <vt:variant>
        <vt:i4>1179700</vt:i4>
      </vt:variant>
      <vt:variant>
        <vt:i4>416</vt:i4>
      </vt:variant>
      <vt:variant>
        <vt:i4>0</vt:i4>
      </vt:variant>
      <vt:variant>
        <vt:i4>5</vt:i4>
      </vt:variant>
      <vt:variant>
        <vt:lpwstr/>
      </vt:variant>
      <vt:variant>
        <vt:lpwstr>_Toc359590757</vt:lpwstr>
      </vt:variant>
      <vt:variant>
        <vt:i4>1179700</vt:i4>
      </vt:variant>
      <vt:variant>
        <vt:i4>410</vt:i4>
      </vt:variant>
      <vt:variant>
        <vt:i4>0</vt:i4>
      </vt:variant>
      <vt:variant>
        <vt:i4>5</vt:i4>
      </vt:variant>
      <vt:variant>
        <vt:lpwstr/>
      </vt:variant>
      <vt:variant>
        <vt:lpwstr>_Toc359590756</vt:lpwstr>
      </vt:variant>
      <vt:variant>
        <vt:i4>1441844</vt:i4>
      </vt:variant>
      <vt:variant>
        <vt:i4>401</vt:i4>
      </vt:variant>
      <vt:variant>
        <vt:i4>0</vt:i4>
      </vt:variant>
      <vt:variant>
        <vt:i4>5</vt:i4>
      </vt:variant>
      <vt:variant>
        <vt:lpwstr/>
      </vt:variant>
      <vt:variant>
        <vt:lpwstr>_Toc379194734</vt:lpwstr>
      </vt:variant>
      <vt:variant>
        <vt:i4>1441844</vt:i4>
      </vt:variant>
      <vt:variant>
        <vt:i4>395</vt:i4>
      </vt:variant>
      <vt:variant>
        <vt:i4>0</vt:i4>
      </vt:variant>
      <vt:variant>
        <vt:i4>5</vt:i4>
      </vt:variant>
      <vt:variant>
        <vt:lpwstr/>
      </vt:variant>
      <vt:variant>
        <vt:lpwstr>_Toc379194733</vt:lpwstr>
      </vt:variant>
      <vt:variant>
        <vt:i4>1441844</vt:i4>
      </vt:variant>
      <vt:variant>
        <vt:i4>389</vt:i4>
      </vt:variant>
      <vt:variant>
        <vt:i4>0</vt:i4>
      </vt:variant>
      <vt:variant>
        <vt:i4>5</vt:i4>
      </vt:variant>
      <vt:variant>
        <vt:lpwstr/>
      </vt:variant>
      <vt:variant>
        <vt:lpwstr>_Toc379194732</vt:lpwstr>
      </vt:variant>
      <vt:variant>
        <vt:i4>1441844</vt:i4>
      </vt:variant>
      <vt:variant>
        <vt:i4>383</vt:i4>
      </vt:variant>
      <vt:variant>
        <vt:i4>0</vt:i4>
      </vt:variant>
      <vt:variant>
        <vt:i4>5</vt:i4>
      </vt:variant>
      <vt:variant>
        <vt:lpwstr/>
      </vt:variant>
      <vt:variant>
        <vt:lpwstr>_Toc379194731</vt:lpwstr>
      </vt:variant>
      <vt:variant>
        <vt:i4>1441844</vt:i4>
      </vt:variant>
      <vt:variant>
        <vt:i4>377</vt:i4>
      </vt:variant>
      <vt:variant>
        <vt:i4>0</vt:i4>
      </vt:variant>
      <vt:variant>
        <vt:i4>5</vt:i4>
      </vt:variant>
      <vt:variant>
        <vt:lpwstr/>
      </vt:variant>
      <vt:variant>
        <vt:lpwstr>_Toc379194730</vt:lpwstr>
      </vt:variant>
      <vt:variant>
        <vt:i4>1507380</vt:i4>
      </vt:variant>
      <vt:variant>
        <vt:i4>371</vt:i4>
      </vt:variant>
      <vt:variant>
        <vt:i4>0</vt:i4>
      </vt:variant>
      <vt:variant>
        <vt:i4>5</vt:i4>
      </vt:variant>
      <vt:variant>
        <vt:lpwstr/>
      </vt:variant>
      <vt:variant>
        <vt:lpwstr>_Toc379194729</vt:lpwstr>
      </vt:variant>
      <vt:variant>
        <vt:i4>1507380</vt:i4>
      </vt:variant>
      <vt:variant>
        <vt:i4>365</vt:i4>
      </vt:variant>
      <vt:variant>
        <vt:i4>0</vt:i4>
      </vt:variant>
      <vt:variant>
        <vt:i4>5</vt:i4>
      </vt:variant>
      <vt:variant>
        <vt:lpwstr/>
      </vt:variant>
      <vt:variant>
        <vt:lpwstr>_Toc379194728</vt:lpwstr>
      </vt:variant>
      <vt:variant>
        <vt:i4>1507380</vt:i4>
      </vt:variant>
      <vt:variant>
        <vt:i4>359</vt:i4>
      </vt:variant>
      <vt:variant>
        <vt:i4>0</vt:i4>
      </vt:variant>
      <vt:variant>
        <vt:i4>5</vt:i4>
      </vt:variant>
      <vt:variant>
        <vt:lpwstr/>
      </vt:variant>
      <vt:variant>
        <vt:lpwstr>_Toc379194727</vt:lpwstr>
      </vt:variant>
      <vt:variant>
        <vt:i4>1507380</vt:i4>
      </vt:variant>
      <vt:variant>
        <vt:i4>353</vt:i4>
      </vt:variant>
      <vt:variant>
        <vt:i4>0</vt:i4>
      </vt:variant>
      <vt:variant>
        <vt:i4>5</vt:i4>
      </vt:variant>
      <vt:variant>
        <vt:lpwstr/>
      </vt:variant>
      <vt:variant>
        <vt:lpwstr>_Toc379194726</vt:lpwstr>
      </vt:variant>
      <vt:variant>
        <vt:i4>1507380</vt:i4>
      </vt:variant>
      <vt:variant>
        <vt:i4>347</vt:i4>
      </vt:variant>
      <vt:variant>
        <vt:i4>0</vt:i4>
      </vt:variant>
      <vt:variant>
        <vt:i4>5</vt:i4>
      </vt:variant>
      <vt:variant>
        <vt:lpwstr/>
      </vt:variant>
      <vt:variant>
        <vt:lpwstr>_Toc379194725</vt:lpwstr>
      </vt:variant>
      <vt:variant>
        <vt:i4>1507380</vt:i4>
      </vt:variant>
      <vt:variant>
        <vt:i4>341</vt:i4>
      </vt:variant>
      <vt:variant>
        <vt:i4>0</vt:i4>
      </vt:variant>
      <vt:variant>
        <vt:i4>5</vt:i4>
      </vt:variant>
      <vt:variant>
        <vt:lpwstr/>
      </vt:variant>
      <vt:variant>
        <vt:lpwstr>_Toc379194724</vt:lpwstr>
      </vt:variant>
      <vt:variant>
        <vt:i4>1507380</vt:i4>
      </vt:variant>
      <vt:variant>
        <vt:i4>335</vt:i4>
      </vt:variant>
      <vt:variant>
        <vt:i4>0</vt:i4>
      </vt:variant>
      <vt:variant>
        <vt:i4>5</vt:i4>
      </vt:variant>
      <vt:variant>
        <vt:lpwstr/>
      </vt:variant>
      <vt:variant>
        <vt:lpwstr>_Toc379194723</vt:lpwstr>
      </vt:variant>
      <vt:variant>
        <vt:i4>1507380</vt:i4>
      </vt:variant>
      <vt:variant>
        <vt:i4>329</vt:i4>
      </vt:variant>
      <vt:variant>
        <vt:i4>0</vt:i4>
      </vt:variant>
      <vt:variant>
        <vt:i4>5</vt:i4>
      </vt:variant>
      <vt:variant>
        <vt:lpwstr/>
      </vt:variant>
      <vt:variant>
        <vt:lpwstr>_Toc379194722</vt:lpwstr>
      </vt:variant>
      <vt:variant>
        <vt:i4>1507380</vt:i4>
      </vt:variant>
      <vt:variant>
        <vt:i4>323</vt:i4>
      </vt:variant>
      <vt:variant>
        <vt:i4>0</vt:i4>
      </vt:variant>
      <vt:variant>
        <vt:i4>5</vt:i4>
      </vt:variant>
      <vt:variant>
        <vt:lpwstr/>
      </vt:variant>
      <vt:variant>
        <vt:lpwstr>_Toc379194721</vt:lpwstr>
      </vt:variant>
      <vt:variant>
        <vt:i4>1507380</vt:i4>
      </vt:variant>
      <vt:variant>
        <vt:i4>317</vt:i4>
      </vt:variant>
      <vt:variant>
        <vt:i4>0</vt:i4>
      </vt:variant>
      <vt:variant>
        <vt:i4>5</vt:i4>
      </vt:variant>
      <vt:variant>
        <vt:lpwstr/>
      </vt:variant>
      <vt:variant>
        <vt:lpwstr>_Toc379194720</vt:lpwstr>
      </vt:variant>
      <vt:variant>
        <vt:i4>1310772</vt:i4>
      </vt:variant>
      <vt:variant>
        <vt:i4>311</vt:i4>
      </vt:variant>
      <vt:variant>
        <vt:i4>0</vt:i4>
      </vt:variant>
      <vt:variant>
        <vt:i4>5</vt:i4>
      </vt:variant>
      <vt:variant>
        <vt:lpwstr/>
      </vt:variant>
      <vt:variant>
        <vt:lpwstr>_Toc379194719</vt:lpwstr>
      </vt:variant>
      <vt:variant>
        <vt:i4>1310772</vt:i4>
      </vt:variant>
      <vt:variant>
        <vt:i4>305</vt:i4>
      </vt:variant>
      <vt:variant>
        <vt:i4>0</vt:i4>
      </vt:variant>
      <vt:variant>
        <vt:i4>5</vt:i4>
      </vt:variant>
      <vt:variant>
        <vt:lpwstr/>
      </vt:variant>
      <vt:variant>
        <vt:lpwstr>_Toc379194718</vt:lpwstr>
      </vt:variant>
      <vt:variant>
        <vt:i4>1310772</vt:i4>
      </vt:variant>
      <vt:variant>
        <vt:i4>299</vt:i4>
      </vt:variant>
      <vt:variant>
        <vt:i4>0</vt:i4>
      </vt:variant>
      <vt:variant>
        <vt:i4>5</vt:i4>
      </vt:variant>
      <vt:variant>
        <vt:lpwstr/>
      </vt:variant>
      <vt:variant>
        <vt:lpwstr>_Toc379194717</vt:lpwstr>
      </vt:variant>
      <vt:variant>
        <vt:i4>1310772</vt:i4>
      </vt:variant>
      <vt:variant>
        <vt:i4>293</vt:i4>
      </vt:variant>
      <vt:variant>
        <vt:i4>0</vt:i4>
      </vt:variant>
      <vt:variant>
        <vt:i4>5</vt:i4>
      </vt:variant>
      <vt:variant>
        <vt:lpwstr/>
      </vt:variant>
      <vt:variant>
        <vt:lpwstr>_Toc379194716</vt:lpwstr>
      </vt:variant>
      <vt:variant>
        <vt:i4>1310772</vt:i4>
      </vt:variant>
      <vt:variant>
        <vt:i4>287</vt:i4>
      </vt:variant>
      <vt:variant>
        <vt:i4>0</vt:i4>
      </vt:variant>
      <vt:variant>
        <vt:i4>5</vt:i4>
      </vt:variant>
      <vt:variant>
        <vt:lpwstr/>
      </vt:variant>
      <vt:variant>
        <vt:lpwstr>_Toc379194715</vt:lpwstr>
      </vt:variant>
      <vt:variant>
        <vt:i4>1310772</vt:i4>
      </vt:variant>
      <vt:variant>
        <vt:i4>281</vt:i4>
      </vt:variant>
      <vt:variant>
        <vt:i4>0</vt:i4>
      </vt:variant>
      <vt:variant>
        <vt:i4>5</vt:i4>
      </vt:variant>
      <vt:variant>
        <vt:lpwstr/>
      </vt:variant>
      <vt:variant>
        <vt:lpwstr>_Toc379194714</vt:lpwstr>
      </vt:variant>
      <vt:variant>
        <vt:i4>1310772</vt:i4>
      </vt:variant>
      <vt:variant>
        <vt:i4>275</vt:i4>
      </vt:variant>
      <vt:variant>
        <vt:i4>0</vt:i4>
      </vt:variant>
      <vt:variant>
        <vt:i4>5</vt:i4>
      </vt:variant>
      <vt:variant>
        <vt:lpwstr/>
      </vt:variant>
      <vt:variant>
        <vt:lpwstr>_Toc379194713</vt:lpwstr>
      </vt:variant>
      <vt:variant>
        <vt:i4>1310772</vt:i4>
      </vt:variant>
      <vt:variant>
        <vt:i4>269</vt:i4>
      </vt:variant>
      <vt:variant>
        <vt:i4>0</vt:i4>
      </vt:variant>
      <vt:variant>
        <vt:i4>5</vt:i4>
      </vt:variant>
      <vt:variant>
        <vt:lpwstr/>
      </vt:variant>
      <vt:variant>
        <vt:lpwstr>_Toc379194712</vt:lpwstr>
      </vt:variant>
      <vt:variant>
        <vt:i4>1310772</vt:i4>
      </vt:variant>
      <vt:variant>
        <vt:i4>263</vt:i4>
      </vt:variant>
      <vt:variant>
        <vt:i4>0</vt:i4>
      </vt:variant>
      <vt:variant>
        <vt:i4>5</vt:i4>
      </vt:variant>
      <vt:variant>
        <vt:lpwstr/>
      </vt:variant>
      <vt:variant>
        <vt:lpwstr>_Toc379194711</vt:lpwstr>
      </vt:variant>
      <vt:variant>
        <vt:i4>1310772</vt:i4>
      </vt:variant>
      <vt:variant>
        <vt:i4>257</vt:i4>
      </vt:variant>
      <vt:variant>
        <vt:i4>0</vt:i4>
      </vt:variant>
      <vt:variant>
        <vt:i4>5</vt:i4>
      </vt:variant>
      <vt:variant>
        <vt:lpwstr/>
      </vt:variant>
      <vt:variant>
        <vt:lpwstr>_Toc379194710</vt:lpwstr>
      </vt:variant>
      <vt:variant>
        <vt:i4>1376308</vt:i4>
      </vt:variant>
      <vt:variant>
        <vt:i4>251</vt:i4>
      </vt:variant>
      <vt:variant>
        <vt:i4>0</vt:i4>
      </vt:variant>
      <vt:variant>
        <vt:i4>5</vt:i4>
      </vt:variant>
      <vt:variant>
        <vt:lpwstr/>
      </vt:variant>
      <vt:variant>
        <vt:lpwstr>_Toc379194709</vt:lpwstr>
      </vt:variant>
      <vt:variant>
        <vt:i4>1376308</vt:i4>
      </vt:variant>
      <vt:variant>
        <vt:i4>245</vt:i4>
      </vt:variant>
      <vt:variant>
        <vt:i4>0</vt:i4>
      </vt:variant>
      <vt:variant>
        <vt:i4>5</vt:i4>
      </vt:variant>
      <vt:variant>
        <vt:lpwstr/>
      </vt:variant>
      <vt:variant>
        <vt:lpwstr>_Toc379194708</vt:lpwstr>
      </vt:variant>
      <vt:variant>
        <vt:i4>1376308</vt:i4>
      </vt:variant>
      <vt:variant>
        <vt:i4>239</vt:i4>
      </vt:variant>
      <vt:variant>
        <vt:i4>0</vt:i4>
      </vt:variant>
      <vt:variant>
        <vt:i4>5</vt:i4>
      </vt:variant>
      <vt:variant>
        <vt:lpwstr/>
      </vt:variant>
      <vt:variant>
        <vt:lpwstr>_Toc379194707</vt:lpwstr>
      </vt:variant>
      <vt:variant>
        <vt:i4>1376308</vt:i4>
      </vt:variant>
      <vt:variant>
        <vt:i4>233</vt:i4>
      </vt:variant>
      <vt:variant>
        <vt:i4>0</vt:i4>
      </vt:variant>
      <vt:variant>
        <vt:i4>5</vt:i4>
      </vt:variant>
      <vt:variant>
        <vt:lpwstr/>
      </vt:variant>
      <vt:variant>
        <vt:lpwstr>_Toc379194706</vt:lpwstr>
      </vt:variant>
      <vt:variant>
        <vt:i4>1376308</vt:i4>
      </vt:variant>
      <vt:variant>
        <vt:i4>227</vt:i4>
      </vt:variant>
      <vt:variant>
        <vt:i4>0</vt:i4>
      </vt:variant>
      <vt:variant>
        <vt:i4>5</vt:i4>
      </vt:variant>
      <vt:variant>
        <vt:lpwstr/>
      </vt:variant>
      <vt:variant>
        <vt:lpwstr>_Toc379194705</vt:lpwstr>
      </vt:variant>
      <vt:variant>
        <vt:i4>1376308</vt:i4>
      </vt:variant>
      <vt:variant>
        <vt:i4>221</vt:i4>
      </vt:variant>
      <vt:variant>
        <vt:i4>0</vt:i4>
      </vt:variant>
      <vt:variant>
        <vt:i4>5</vt:i4>
      </vt:variant>
      <vt:variant>
        <vt:lpwstr/>
      </vt:variant>
      <vt:variant>
        <vt:lpwstr>_Toc379194704</vt:lpwstr>
      </vt:variant>
      <vt:variant>
        <vt:i4>1376308</vt:i4>
      </vt:variant>
      <vt:variant>
        <vt:i4>215</vt:i4>
      </vt:variant>
      <vt:variant>
        <vt:i4>0</vt:i4>
      </vt:variant>
      <vt:variant>
        <vt:i4>5</vt:i4>
      </vt:variant>
      <vt:variant>
        <vt:lpwstr/>
      </vt:variant>
      <vt:variant>
        <vt:lpwstr>_Toc379194703</vt:lpwstr>
      </vt:variant>
      <vt:variant>
        <vt:i4>1376308</vt:i4>
      </vt:variant>
      <vt:variant>
        <vt:i4>209</vt:i4>
      </vt:variant>
      <vt:variant>
        <vt:i4>0</vt:i4>
      </vt:variant>
      <vt:variant>
        <vt:i4>5</vt:i4>
      </vt:variant>
      <vt:variant>
        <vt:lpwstr/>
      </vt:variant>
      <vt:variant>
        <vt:lpwstr>_Toc379194702</vt:lpwstr>
      </vt:variant>
      <vt:variant>
        <vt:i4>1376308</vt:i4>
      </vt:variant>
      <vt:variant>
        <vt:i4>203</vt:i4>
      </vt:variant>
      <vt:variant>
        <vt:i4>0</vt:i4>
      </vt:variant>
      <vt:variant>
        <vt:i4>5</vt:i4>
      </vt:variant>
      <vt:variant>
        <vt:lpwstr/>
      </vt:variant>
      <vt:variant>
        <vt:lpwstr>_Toc379194701</vt:lpwstr>
      </vt:variant>
      <vt:variant>
        <vt:i4>1376308</vt:i4>
      </vt:variant>
      <vt:variant>
        <vt:i4>197</vt:i4>
      </vt:variant>
      <vt:variant>
        <vt:i4>0</vt:i4>
      </vt:variant>
      <vt:variant>
        <vt:i4>5</vt:i4>
      </vt:variant>
      <vt:variant>
        <vt:lpwstr/>
      </vt:variant>
      <vt:variant>
        <vt:lpwstr>_Toc379194700</vt:lpwstr>
      </vt:variant>
      <vt:variant>
        <vt:i4>1835061</vt:i4>
      </vt:variant>
      <vt:variant>
        <vt:i4>191</vt:i4>
      </vt:variant>
      <vt:variant>
        <vt:i4>0</vt:i4>
      </vt:variant>
      <vt:variant>
        <vt:i4>5</vt:i4>
      </vt:variant>
      <vt:variant>
        <vt:lpwstr/>
      </vt:variant>
      <vt:variant>
        <vt:lpwstr>_Toc379194699</vt:lpwstr>
      </vt:variant>
      <vt:variant>
        <vt:i4>1835061</vt:i4>
      </vt:variant>
      <vt:variant>
        <vt:i4>185</vt:i4>
      </vt:variant>
      <vt:variant>
        <vt:i4>0</vt:i4>
      </vt:variant>
      <vt:variant>
        <vt:i4>5</vt:i4>
      </vt:variant>
      <vt:variant>
        <vt:lpwstr/>
      </vt:variant>
      <vt:variant>
        <vt:lpwstr>_Toc379194698</vt:lpwstr>
      </vt:variant>
      <vt:variant>
        <vt:i4>1835061</vt:i4>
      </vt:variant>
      <vt:variant>
        <vt:i4>179</vt:i4>
      </vt:variant>
      <vt:variant>
        <vt:i4>0</vt:i4>
      </vt:variant>
      <vt:variant>
        <vt:i4>5</vt:i4>
      </vt:variant>
      <vt:variant>
        <vt:lpwstr/>
      </vt:variant>
      <vt:variant>
        <vt:lpwstr>_Toc379194697</vt:lpwstr>
      </vt:variant>
      <vt:variant>
        <vt:i4>1835061</vt:i4>
      </vt:variant>
      <vt:variant>
        <vt:i4>173</vt:i4>
      </vt:variant>
      <vt:variant>
        <vt:i4>0</vt:i4>
      </vt:variant>
      <vt:variant>
        <vt:i4>5</vt:i4>
      </vt:variant>
      <vt:variant>
        <vt:lpwstr/>
      </vt:variant>
      <vt:variant>
        <vt:lpwstr>_Toc379194696</vt:lpwstr>
      </vt:variant>
      <vt:variant>
        <vt:i4>1835061</vt:i4>
      </vt:variant>
      <vt:variant>
        <vt:i4>167</vt:i4>
      </vt:variant>
      <vt:variant>
        <vt:i4>0</vt:i4>
      </vt:variant>
      <vt:variant>
        <vt:i4>5</vt:i4>
      </vt:variant>
      <vt:variant>
        <vt:lpwstr/>
      </vt:variant>
      <vt:variant>
        <vt:lpwstr>_Toc379194695</vt:lpwstr>
      </vt:variant>
      <vt:variant>
        <vt:i4>1835061</vt:i4>
      </vt:variant>
      <vt:variant>
        <vt:i4>161</vt:i4>
      </vt:variant>
      <vt:variant>
        <vt:i4>0</vt:i4>
      </vt:variant>
      <vt:variant>
        <vt:i4>5</vt:i4>
      </vt:variant>
      <vt:variant>
        <vt:lpwstr/>
      </vt:variant>
      <vt:variant>
        <vt:lpwstr>_Toc379194694</vt:lpwstr>
      </vt:variant>
      <vt:variant>
        <vt:i4>1835061</vt:i4>
      </vt:variant>
      <vt:variant>
        <vt:i4>155</vt:i4>
      </vt:variant>
      <vt:variant>
        <vt:i4>0</vt:i4>
      </vt:variant>
      <vt:variant>
        <vt:i4>5</vt:i4>
      </vt:variant>
      <vt:variant>
        <vt:lpwstr/>
      </vt:variant>
      <vt:variant>
        <vt:lpwstr>_Toc379194693</vt:lpwstr>
      </vt:variant>
      <vt:variant>
        <vt:i4>1835061</vt:i4>
      </vt:variant>
      <vt:variant>
        <vt:i4>149</vt:i4>
      </vt:variant>
      <vt:variant>
        <vt:i4>0</vt:i4>
      </vt:variant>
      <vt:variant>
        <vt:i4>5</vt:i4>
      </vt:variant>
      <vt:variant>
        <vt:lpwstr/>
      </vt:variant>
      <vt:variant>
        <vt:lpwstr>_Toc379194692</vt:lpwstr>
      </vt:variant>
      <vt:variant>
        <vt:i4>1835061</vt:i4>
      </vt:variant>
      <vt:variant>
        <vt:i4>143</vt:i4>
      </vt:variant>
      <vt:variant>
        <vt:i4>0</vt:i4>
      </vt:variant>
      <vt:variant>
        <vt:i4>5</vt:i4>
      </vt:variant>
      <vt:variant>
        <vt:lpwstr/>
      </vt:variant>
      <vt:variant>
        <vt:lpwstr>_Toc379194691</vt:lpwstr>
      </vt:variant>
      <vt:variant>
        <vt:i4>1835061</vt:i4>
      </vt:variant>
      <vt:variant>
        <vt:i4>137</vt:i4>
      </vt:variant>
      <vt:variant>
        <vt:i4>0</vt:i4>
      </vt:variant>
      <vt:variant>
        <vt:i4>5</vt:i4>
      </vt:variant>
      <vt:variant>
        <vt:lpwstr/>
      </vt:variant>
      <vt:variant>
        <vt:lpwstr>_Toc379194690</vt:lpwstr>
      </vt:variant>
      <vt:variant>
        <vt:i4>1900597</vt:i4>
      </vt:variant>
      <vt:variant>
        <vt:i4>131</vt:i4>
      </vt:variant>
      <vt:variant>
        <vt:i4>0</vt:i4>
      </vt:variant>
      <vt:variant>
        <vt:i4>5</vt:i4>
      </vt:variant>
      <vt:variant>
        <vt:lpwstr/>
      </vt:variant>
      <vt:variant>
        <vt:lpwstr>_Toc379194689</vt:lpwstr>
      </vt:variant>
      <vt:variant>
        <vt:i4>1900597</vt:i4>
      </vt:variant>
      <vt:variant>
        <vt:i4>125</vt:i4>
      </vt:variant>
      <vt:variant>
        <vt:i4>0</vt:i4>
      </vt:variant>
      <vt:variant>
        <vt:i4>5</vt:i4>
      </vt:variant>
      <vt:variant>
        <vt:lpwstr/>
      </vt:variant>
      <vt:variant>
        <vt:lpwstr>_Toc379194688</vt:lpwstr>
      </vt:variant>
      <vt:variant>
        <vt:i4>1900597</vt:i4>
      </vt:variant>
      <vt:variant>
        <vt:i4>119</vt:i4>
      </vt:variant>
      <vt:variant>
        <vt:i4>0</vt:i4>
      </vt:variant>
      <vt:variant>
        <vt:i4>5</vt:i4>
      </vt:variant>
      <vt:variant>
        <vt:lpwstr/>
      </vt:variant>
      <vt:variant>
        <vt:lpwstr>_Toc379194687</vt:lpwstr>
      </vt:variant>
      <vt:variant>
        <vt:i4>1900597</vt:i4>
      </vt:variant>
      <vt:variant>
        <vt:i4>113</vt:i4>
      </vt:variant>
      <vt:variant>
        <vt:i4>0</vt:i4>
      </vt:variant>
      <vt:variant>
        <vt:i4>5</vt:i4>
      </vt:variant>
      <vt:variant>
        <vt:lpwstr/>
      </vt:variant>
      <vt:variant>
        <vt:lpwstr>_Toc379194686</vt:lpwstr>
      </vt:variant>
      <vt:variant>
        <vt:i4>1900597</vt:i4>
      </vt:variant>
      <vt:variant>
        <vt:i4>107</vt:i4>
      </vt:variant>
      <vt:variant>
        <vt:i4>0</vt:i4>
      </vt:variant>
      <vt:variant>
        <vt:i4>5</vt:i4>
      </vt:variant>
      <vt:variant>
        <vt:lpwstr/>
      </vt:variant>
      <vt:variant>
        <vt:lpwstr>_Toc379194685</vt:lpwstr>
      </vt:variant>
      <vt:variant>
        <vt:i4>1900597</vt:i4>
      </vt:variant>
      <vt:variant>
        <vt:i4>101</vt:i4>
      </vt:variant>
      <vt:variant>
        <vt:i4>0</vt:i4>
      </vt:variant>
      <vt:variant>
        <vt:i4>5</vt:i4>
      </vt:variant>
      <vt:variant>
        <vt:lpwstr/>
      </vt:variant>
      <vt:variant>
        <vt:lpwstr>_Toc379194684</vt:lpwstr>
      </vt:variant>
      <vt:variant>
        <vt:i4>1900597</vt:i4>
      </vt:variant>
      <vt:variant>
        <vt:i4>95</vt:i4>
      </vt:variant>
      <vt:variant>
        <vt:i4>0</vt:i4>
      </vt:variant>
      <vt:variant>
        <vt:i4>5</vt:i4>
      </vt:variant>
      <vt:variant>
        <vt:lpwstr/>
      </vt:variant>
      <vt:variant>
        <vt:lpwstr>_Toc379194683</vt:lpwstr>
      </vt:variant>
      <vt:variant>
        <vt:i4>1900597</vt:i4>
      </vt:variant>
      <vt:variant>
        <vt:i4>89</vt:i4>
      </vt:variant>
      <vt:variant>
        <vt:i4>0</vt:i4>
      </vt:variant>
      <vt:variant>
        <vt:i4>5</vt:i4>
      </vt:variant>
      <vt:variant>
        <vt:lpwstr/>
      </vt:variant>
      <vt:variant>
        <vt:lpwstr>_Toc379194682</vt:lpwstr>
      </vt:variant>
      <vt:variant>
        <vt:i4>1900597</vt:i4>
      </vt:variant>
      <vt:variant>
        <vt:i4>83</vt:i4>
      </vt:variant>
      <vt:variant>
        <vt:i4>0</vt:i4>
      </vt:variant>
      <vt:variant>
        <vt:i4>5</vt:i4>
      </vt:variant>
      <vt:variant>
        <vt:lpwstr/>
      </vt:variant>
      <vt:variant>
        <vt:lpwstr>_Toc379194681</vt:lpwstr>
      </vt:variant>
      <vt:variant>
        <vt:i4>1900597</vt:i4>
      </vt:variant>
      <vt:variant>
        <vt:i4>77</vt:i4>
      </vt:variant>
      <vt:variant>
        <vt:i4>0</vt:i4>
      </vt:variant>
      <vt:variant>
        <vt:i4>5</vt:i4>
      </vt:variant>
      <vt:variant>
        <vt:lpwstr/>
      </vt:variant>
      <vt:variant>
        <vt:lpwstr>_Toc379194680</vt:lpwstr>
      </vt:variant>
      <vt:variant>
        <vt:i4>1179701</vt:i4>
      </vt:variant>
      <vt:variant>
        <vt:i4>71</vt:i4>
      </vt:variant>
      <vt:variant>
        <vt:i4>0</vt:i4>
      </vt:variant>
      <vt:variant>
        <vt:i4>5</vt:i4>
      </vt:variant>
      <vt:variant>
        <vt:lpwstr/>
      </vt:variant>
      <vt:variant>
        <vt:lpwstr>_Toc379194679</vt:lpwstr>
      </vt:variant>
      <vt:variant>
        <vt:i4>1179701</vt:i4>
      </vt:variant>
      <vt:variant>
        <vt:i4>65</vt:i4>
      </vt:variant>
      <vt:variant>
        <vt:i4>0</vt:i4>
      </vt:variant>
      <vt:variant>
        <vt:i4>5</vt:i4>
      </vt:variant>
      <vt:variant>
        <vt:lpwstr/>
      </vt:variant>
      <vt:variant>
        <vt:lpwstr>_Toc379194678</vt:lpwstr>
      </vt:variant>
      <vt:variant>
        <vt:i4>1179701</vt:i4>
      </vt:variant>
      <vt:variant>
        <vt:i4>59</vt:i4>
      </vt:variant>
      <vt:variant>
        <vt:i4>0</vt:i4>
      </vt:variant>
      <vt:variant>
        <vt:i4>5</vt:i4>
      </vt:variant>
      <vt:variant>
        <vt:lpwstr/>
      </vt:variant>
      <vt:variant>
        <vt:lpwstr>_Toc379194677</vt:lpwstr>
      </vt:variant>
      <vt:variant>
        <vt:i4>1179701</vt:i4>
      </vt:variant>
      <vt:variant>
        <vt:i4>53</vt:i4>
      </vt:variant>
      <vt:variant>
        <vt:i4>0</vt:i4>
      </vt:variant>
      <vt:variant>
        <vt:i4>5</vt:i4>
      </vt:variant>
      <vt:variant>
        <vt:lpwstr/>
      </vt:variant>
      <vt:variant>
        <vt:lpwstr>_Toc379194676</vt:lpwstr>
      </vt:variant>
      <vt:variant>
        <vt:i4>1179701</vt:i4>
      </vt:variant>
      <vt:variant>
        <vt:i4>47</vt:i4>
      </vt:variant>
      <vt:variant>
        <vt:i4>0</vt:i4>
      </vt:variant>
      <vt:variant>
        <vt:i4>5</vt:i4>
      </vt:variant>
      <vt:variant>
        <vt:lpwstr/>
      </vt:variant>
      <vt:variant>
        <vt:lpwstr>_Toc379194675</vt:lpwstr>
      </vt:variant>
      <vt:variant>
        <vt:i4>1179701</vt:i4>
      </vt:variant>
      <vt:variant>
        <vt:i4>41</vt:i4>
      </vt:variant>
      <vt:variant>
        <vt:i4>0</vt:i4>
      </vt:variant>
      <vt:variant>
        <vt:i4>5</vt:i4>
      </vt:variant>
      <vt:variant>
        <vt:lpwstr/>
      </vt:variant>
      <vt:variant>
        <vt:lpwstr>_Toc379194674</vt:lpwstr>
      </vt:variant>
      <vt:variant>
        <vt:i4>1179701</vt:i4>
      </vt:variant>
      <vt:variant>
        <vt:i4>35</vt:i4>
      </vt:variant>
      <vt:variant>
        <vt:i4>0</vt:i4>
      </vt:variant>
      <vt:variant>
        <vt:i4>5</vt:i4>
      </vt:variant>
      <vt:variant>
        <vt:lpwstr/>
      </vt:variant>
      <vt:variant>
        <vt:lpwstr>_Toc379194673</vt:lpwstr>
      </vt:variant>
      <vt:variant>
        <vt:i4>1179701</vt:i4>
      </vt:variant>
      <vt:variant>
        <vt:i4>29</vt:i4>
      </vt:variant>
      <vt:variant>
        <vt:i4>0</vt:i4>
      </vt:variant>
      <vt:variant>
        <vt:i4>5</vt:i4>
      </vt:variant>
      <vt:variant>
        <vt:lpwstr/>
      </vt:variant>
      <vt:variant>
        <vt:lpwstr>_Toc379194672</vt:lpwstr>
      </vt:variant>
      <vt:variant>
        <vt:i4>1179701</vt:i4>
      </vt:variant>
      <vt:variant>
        <vt:i4>23</vt:i4>
      </vt:variant>
      <vt:variant>
        <vt:i4>0</vt:i4>
      </vt:variant>
      <vt:variant>
        <vt:i4>5</vt:i4>
      </vt:variant>
      <vt:variant>
        <vt:lpwstr/>
      </vt:variant>
      <vt:variant>
        <vt:lpwstr>_Toc379194671</vt:lpwstr>
      </vt:variant>
      <vt:variant>
        <vt:i4>1179701</vt:i4>
      </vt:variant>
      <vt:variant>
        <vt:i4>17</vt:i4>
      </vt:variant>
      <vt:variant>
        <vt:i4>0</vt:i4>
      </vt:variant>
      <vt:variant>
        <vt:i4>5</vt:i4>
      </vt:variant>
      <vt:variant>
        <vt:lpwstr/>
      </vt:variant>
      <vt:variant>
        <vt:lpwstr>_Toc379194670</vt:lpwstr>
      </vt:variant>
      <vt:variant>
        <vt:i4>1245237</vt:i4>
      </vt:variant>
      <vt:variant>
        <vt:i4>11</vt:i4>
      </vt:variant>
      <vt:variant>
        <vt:i4>0</vt:i4>
      </vt:variant>
      <vt:variant>
        <vt:i4>5</vt:i4>
      </vt:variant>
      <vt:variant>
        <vt:lpwstr/>
      </vt:variant>
      <vt:variant>
        <vt:lpwstr>_Toc379194669</vt:lpwstr>
      </vt:variant>
      <vt:variant>
        <vt:i4>1245237</vt:i4>
      </vt:variant>
      <vt:variant>
        <vt:i4>5</vt:i4>
      </vt:variant>
      <vt:variant>
        <vt:i4>0</vt:i4>
      </vt:variant>
      <vt:variant>
        <vt:i4>5</vt:i4>
      </vt:variant>
      <vt:variant>
        <vt:lpwstr/>
      </vt:variant>
      <vt:variant>
        <vt:lpwstr>_Toc379194668</vt:lpwstr>
      </vt:variant>
      <vt:variant>
        <vt:i4>6029402</vt:i4>
      </vt:variant>
      <vt:variant>
        <vt:i4>0</vt:i4>
      </vt:variant>
      <vt:variant>
        <vt:i4>0</vt:i4>
      </vt:variant>
      <vt:variant>
        <vt:i4>5</vt:i4>
      </vt:variant>
      <vt:variant>
        <vt:lpwstr>http://www.ecy.wa.gov/programs/sea/sma/guideline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reline Restoration Plan</dc:title>
  <dc:subject/>
  <dc:creator>Staff</dc:creator>
  <cp:keywords/>
  <cp:lastModifiedBy>Amy Summe</cp:lastModifiedBy>
  <cp:revision>336</cp:revision>
  <cp:lastPrinted>2013-06-26T22:59:00Z</cp:lastPrinted>
  <dcterms:created xsi:type="dcterms:W3CDTF">2014-07-03T17:53:00Z</dcterms:created>
  <dcterms:modified xsi:type="dcterms:W3CDTF">2014-07-30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sandstrom@watershedco.com@www.mendeley.com</vt:lpwstr>
  </property>
  <property fmtid="{D5CDD505-2E9C-101B-9397-08002B2CF9AE}" pid="4" name="Mendeley Citation Style_1">
    <vt:lpwstr>http://csl.mendeley.com/styles/26709541/ecology-SAS-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csl.mendeley.com/styles/26709541/ecology-SAS-4</vt:lpwstr>
  </property>
  <property fmtid="{D5CDD505-2E9C-101B-9397-08002B2CF9AE}" pid="14" name="Mendeley Recent Style Name 4_1">
    <vt:lpwstr>Ecology - Sarah Sandstrom 012114</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etlands-ecology-and-management</vt:lpwstr>
  </property>
  <property fmtid="{D5CDD505-2E9C-101B-9397-08002B2CF9AE}" pid="24" name="Mendeley Recent Style Name 9_1">
    <vt:lpwstr>Wetlands Ecology and Management</vt:lpwstr>
  </property>
</Properties>
</file>